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808357"/>
      <w:bookmarkStart w:id="1" w:name="_Ref491742389"/>
      <w:r w:rsidRPr="008309B5">
        <w:rPr>
          <w:lang w:val="de-DE"/>
        </w:rPr>
        <w:lastRenderedPageBreak/>
        <w:t>Ehrenwörtliche Erklärung</w:t>
      </w:r>
      <w:bookmarkEnd w:id="0"/>
    </w:p>
    <w:p w14:paraId="4AEB0A73" w14:textId="008FCFAA"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9B78F1" w:rsidRPr="009B78F1">
        <w:rPr>
          <w:lang w:val="de-DE"/>
        </w:rPr>
        <w:t xml:space="preserve">MLOps in Recommender Systems: Building </w:t>
      </w:r>
      <w:r w:rsidR="00713170">
        <w:rPr>
          <w:lang w:val="de-DE"/>
        </w:rPr>
        <w:t xml:space="preserve">a </w:t>
      </w:r>
      <w:r w:rsidR="009B78F1" w:rsidRPr="009B78F1">
        <w:rPr>
          <w:lang w:val="de-DE"/>
        </w:rPr>
        <w:t>Continuous Training Pipeline with Concept Drift Awareness</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1B567075"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4E23610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">
                <v:imagedata r:id="rId9" o:title=""/>
              </v:shape>
            </w:pict>
          </mc:Fallback>
        </mc:AlternateContent>
      </w:r>
      <w:r w:rsidR="00A01FE0" w:rsidRPr="008309B5">
        <w:rPr>
          <w:lang w:val="de-DE"/>
        </w:rPr>
        <w:t>Aichschieß</w:t>
      </w:r>
      <w:r w:rsidR="00A35092" w:rsidRPr="008309B5">
        <w:rPr>
          <w:lang w:val="de-DE"/>
        </w:rPr>
        <w:t>, 8</w:t>
      </w:r>
      <w:r w:rsidR="006077B1" w:rsidRPr="008309B5">
        <w:rPr>
          <w:lang w:val="de-DE"/>
        </w:rPr>
        <w:t>.8.2022</w:t>
      </w:r>
      <w:r w:rsidR="00A35092" w:rsidRPr="008309B5">
        <w:rPr>
          <w:lang w:val="de-DE"/>
        </w:rPr>
        <w:t xml:space="preserve">, </w:t>
      </w:r>
    </w:p>
    <w:p w14:paraId="4AEB0A76" w14:textId="7597871A" w:rsidR="00284FA6" w:rsidRPr="00D033EC" w:rsidRDefault="00284FA6" w:rsidP="0006484B">
      <w:pPr>
        <w:pStyle w:val="berschrift1"/>
        <w:numPr>
          <w:ilvl w:val="0"/>
          <w:numId w:val="0"/>
        </w:numPr>
        <w:spacing w:before="640"/>
        <w:rPr>
          <w:lang w:val="de-DE"/>
        </w:rPr>
      </w:pPr>
      <w:bookmarkStart w:id="2" w:name="_Toc110808358"/>
      <w:r w:rsidRPr="00D033EC">
        <w:rPr>
          <w:lang w:val="de-DE"/>
        </w:rPr>
        <w:lastRenderedPageBreak/>
        <w:t>Kurzfassung</w:t>
      </w:r>
      <w:bookmarkEnd w:id="1"/>
      <w:bookmarkEnd w:id="2"/>
    </w:p>
    <w:p w14:paraId="3B6FEC2B" w14:textId="042886C8" w:rsidR="004A7CA9" w:rsidRPr="00D033EC" w:rsidRDefault="00F675DD">
      <w:pPr>
        <w:rPr>
          <w:lang w:val="de-DE"/>
        </w:rPr>
      </w:pPr>
      <w:r>
        <w:rPr>
          <w:lang w:val="de-DE"/>
        </w:rPr>
        <w:t xml:space="preserve">Mit </w:t>
      </w:r>
      <w:r w:rsidR="002F2F52">
        <w:rPr>
          <w:lang w:val="de-DE"/>
        </w:rPr>
        <w:t xml:space="preserve">dem vermehrten Einsatz </w:t>
      </w:r>
      <w:r w:rsidR="002F2F52" w:rsidDel="0068252F">
        <w:rPr>
          <w:lang w:val="de-DE"/>
        </w:rPr>
        <w:t>von</w:t>
      </w:r>
      <w:r w:rsidR="00FA544F" w:rsidDel="0068252F">
        <w:rPr>
          <w:lang w:val="de-DE"/>
        </w:rPr>
        <w:t xml:space="preserve"> </w:t>
      </w:r>
      <w:r w:rsidR="0068252F">
        <w:rPr>
          <w:lang w:val="de-DE"/>
        </w:rPr>
        <w:t>maschinellem Lernen</w:t>
      </w:r>
      <w:r w:rsidR="002F2F52">
        <w:rPr>
          <w:lang w:val="de-DE"/>
        </w:rPr>
        <w:t xml:space="preserve"> </w:t>
      </w:r>
      <w:r w:rsidR="00FA544F">
        <w:rPr>
          <w:lang w:val="de-DE"/>
        </w:rPr>
        <w:t xml:space="preserve">(ML) </w:t>
      </w:r>
      <w:r w:rsidR="0012105B">
        <w:rPr>
          <w:lang w:val="de-DE"/>
        </w:rPr>
        <w:t>im Unternehmenssektor, sind Unternehmen</w:t>
      </w:r>
      <w:r w:rsidR="00EC7537">
        <w:rPr>
          <w:lang w:val="de-DE"/>
        </w:rPr>
        <w:t xml:space="preserve"> besonderen Herausforderungen ausgesetzt, die es zu überwinden gilt. </w:t>
      </w:r>
      <w:r w:rsidR="00A5778A">
        <w:rPr>
          <w:lang w:val="de-DE"/>
        </w:rPr>
        <w:t>ML</w:t>
      </w:r>
      <w:r w:rsidR="00912A99">
        <w:rPr>
          <w:lang w:val="de-DE"/>
        </w:rPr>
        <w:t>-</w:t>
      </w:r>
      <w:r w:rsidR="00A5778A">
        <w:rPr>
          <w:lang w:val="de-DE"/>
        </w:rPr>
        <w:t xml:space="preserve">Systeme </w:t>
      </w:r>
      <w:r w:rsidR="00A64197">
        <w:rPr>
          <w:lang w:val="de-DE"/>
        </w:rPr>
        <w:t>werden in Produktivumgebungen</w:t>
      </w:r>
      <w:r w:rsidR="003716B6">
        <w:rPr>
          <w:lang w:val="de-DE"/>
        </w:rPr>
        <w:t xml:space="preserve"> mit </w:t>
      </w:r>
      <w:r w:rsidR="1AE6863E" w:rsidRPr="1AE6863E">
        <w:rPr>
          <w:lang w:val="de-DE"/>
        </w:rPr>
        <w:t>unvorhersehbaren</w:t>
      </w:r>
      <w:r w:rsidR="004F2D77">
        <w:rPr>
          <w:lang w:val="de-DE"/>
        </w:rPr>
        <w:t xml:space="preserve"> </w:t>
      </w:r>
      <w:r w:rsidR="00CE1B19">
        <w:rPr>
          <w:lang w:val="de-DE"/>
        </w:rPr>
        <w:t>Änderungen</w:t>
      </w:r>
      <w:r w:rsidR="00334CEF">
        <w:rPr>
          <w:lang w:val="de-DE"/>
        </w:rPr>
        <w:t xml:space="preserve"> in den Daten konfrontiert und müssen sich </w:t>
      </w:r>
      <w:r w:rsidR="00104AE1">
        <w:rPr>
          <w:lang w:val="de-DE"/>
        </w:rPr>
        <w:t xml:space="preserve">den Anforderungen des </w:t>
      </w:r>
      <w:r w:rsidR="000F6EDD">
        <w:rPr>
          <w:lang w:val="de-DE"/>
        </w:rPr>
        <w:t xml:space="preserve">iterativen </w:t>
      </w:r>
      <w:r w:rsidR="219465BD" w:rsidRPr="219465BD">
        <w:rPr>
          <w:lang w:val="de-DE"/>
        </w:rPr>
        <w:t>Softwareentwicklungsprozesses fügen.</w:t>
      </w:r>
      <w:r w:rsidR="00966407">
        <w:rPr>
          <w:lang w:val="de-DE"/>
        </w:rPr>
        <w:t xml:space="preserve"> Um </w:t>
      </w:r>
      <w:r w:rsidR="7B8BB32C" w:rsidRPr="7B8BB32C">
        <w:rPr>
          <w:lang w:val="de-DE"/>
        </w:rPr>
        <w:t>diese</w:t>
      </w:r>
      <w:r w:rsidR="00966407">
        <w:rPr>
          <w:lang w:val="de-DE"/>
        </w:rPr>
        <w:t xml:space="preserve"> Voraussetzungen</w:t>
      </w:r>
      <w:r w:rsidR="005F3BA4">
        <w:rPr>
          <w:lang w:val="de-DE"/>
        </w:rPr>
        <w:t xml:space="preserve"> </w:t>
      </w:r>
      <w:r w:rsidR="7B8BB32C" w:rsidRPr="7B8BB32C">
        <w:rPr>
          <w:lang w:val="de-DE"/>
        </w:rPr>
        <w:t>zu</w:t>
      </w:r>
      <w:r w:rsidR="00E869BD">
        <w:rPr>
          <w:lang w:val="de-DE"/>
        </w:rPr>
        <w:t xml:space="preserve"> erfüllen</w:t>
      </w:r>
      <w:r w:rsidR="003068BA">
        <w:rPr>
          <w:lang w:val="de-DE"/>
        </w:rPr>
        <w:t>, bedarf es eine</w:t>
      </w:r>
      <w:r w:rsidR="009B67EE">
        <w:rPr>
          <w:lang w:val="de-DE"/>
        </w:rPr>
        <w:t>n</w:t>
      </w:r>
      <w:r w:rsidR="00800DC6">
        <w:rPr>
          <w:lang w:val="de-DE"/>
        </w:rPr>
        <w:t xml:space="preserve"> Paradigmenwechsel</w:t>
      </w:r>
      <w:r w:rsidR="00760FDD">
        <w:rPr>
          <w:lang w:val="de-DE"/>
        </w:rPr>
        <w:t>,</w:t>
      </w:r>
      <w:r w:rsidR="005F3BA4">
        <w:rPr>
          <w:lang w:val="de-DE"/>
        </w:rPr>
        <w:t xml:space="preserve"> </w:t>
      </w:r>
      <w:r w:rsidR="00760FDD">
        <w:rPr>
          <w:lang w:val="de-DE"/>
        </w:rPr>
        <w:t xml:space="preserve">wie </w:t>
      </w:r>
      <w:r w:rsidR="00800DC6">
        <w:rPr>
          <w:lang w:val="de-DE"/>
        </w:rPr>
        <w:t>ML</w:t>
      </w:r>
      <w:r w:rsidR="00912A99">
        <w:rPr>
          <w:lang w:val="de-DE"/>
        </w:rPr>
        <w:t>-</w:t>
      </w:r>
      <w:r w:rsidR="00ED0728">
        <w:rPr>
          <w:lang w:val="de-DE"/>
        </w:rPr>
        <w:t>S</w:t>
      </w:r>
      <w:r w:rsidR="00800DC6">
        <w:rPr>
          <w:lang w:val="de-DE"/>
        </w:rPr>
        <w:t>ysteme</w:t>
      </w:r>
      <w:r w:rsidR="00760FDD">
        <w:rPr>
          <w:lang w:val="de-DE"/>
        </w:rPr>
        <w:t xml:space="preserve"> </w:t>
      </w:r>
      <w:r w:rsidR="00FA4357">
        <w:rPr>
          <w:lang w:val="de-DE"/>
        </w:rPr>
        <w:t xml:space="preserve">entwickelt und </w:t>
      </w:r>
      <w:r w:rsidR="00760FDD">
        <w:rPr>
          <w:lang w:val="de-DE"/>
        </w:rPr>
        <w:t>betrieben werden sollen</w:t>
      </w:r>
      <w:r w:rsidR="00ED0728">
        <w:rPr>
          <w:lang w:val="de-DE"/>
        </w:rPr>
        <w:t>.</w:t>
      </w:r>
      <w:r w:rsidR="00DC3C2F">
        <w:rPr>
          <w:lang w:val="de-DE"/>
        </w:rPr>
        <w:t xml:space="preserve"> </w:t>
      </w:r>
      <w:r w:rsidR="00B81653">
        <w:rPr>
          <w:lang w:val="de-DE"/>
        </w:rPr>
        <w:t xml:space="preserve">Das </w:t>
      </w:r>
      <w:r w:rsidR="008452CA">
        <w:rPr>
          <w:lang w:val="de-DE"/>
        </w:rPr>
        <w:t>aufkommende Gebiet der MLOps</w:t>
      </w:r>
      <w:r w:rsidR="00022BBF">
        <w:rPr>
          <w:lang w:val="de-DE"/>
        </w:rPr>
        <w:t xml:space="preserve"> verfolgt das Ziel, Praktiken einzuführen, die d</w:t>
      </w:r>
      <w:r w:rsidR="004D3489">
        <w:rPr>
          <w:lang w:val="de-DE"/>
        </w:rPr>
        <w:t xml:space="preserve">as Arbeiten mit ML effizienter und wartbarer gestalten. </w:t>
      </w:r>
      <w:r w:rsidR="00D36DD8">
        <w:rPr>
          <w:lang w:val="de-DE"/>
        </w:rPr>
        <w:t xml:space="preserve">MLOps ist an die </w:t>
      </w:r>
      <w:r w:rsidR="00CC0B79">
        <w:rPr>
          <w:lang w:val="de-DE"/>
        </w:rPr>
        <w:t>Prinzipien</w:t>
      </w:r>
      <w:r w:rsidR="00D36DD8">
        <w:rPr>
          <w:lang w:val="de-DE"/>
        </w:rPr>
        <w:t xml:space="preserve"> des DevOps angelehnt</w:t>
      </w:r>
      <w:r w:rsidR="00CC0B79">
        <w:rPr>
          <w:lang w:val="de-DE"/>
        </w:rPr>
        <w:t xml:space="preserve">, welche auf die speziellen Bedürfnisse </w:t>
      </w:r>
      <w:r w:rsidR="00DE03E5">
        <w:rPr>
          <w:lang w:val="de-DE"/>
        </w:rPr>
        <w:t xml:space="preserve">des maschinellen Lernens angepasst </w:t>
      </w:r>
      <w:r w:rsidR="27820B90" w:rsidRPr="27820B90">
        <w:rPr>
          <w:lang w:val="de-DE"/>
        </w:rPr>
        <w:t>werden.</w:t>
      </w:r>
      <w:r w:rsidR="00C440AA">
        <w:rPr>
          <w:lang w:val="de-DE"/>
        </w:rPr>
        <w:t xml:space="preserve"> </w:t>
      </w:r>
      <w:r w:rsidR="004F6F4B">
        <w:rPr>
          <w:lang w:val="de-DE"/>
        </w:rPr>
        <w:t xml:space="preserve">Dieses Forschungsprojekt widmet sich der Untersuchung </w:t>
      </w:r>
      <w:r w:rsidR="004F6F4B" w:rsidDel="00D10F6C">
        <w:rPr>
          <w:lang w:val="de-DE"/>
        </w:rPr>
        <w:t xml:space="preserve">des </w:t>
      </w:r>
      <w:r w:rsidR="00254233" w:rsidDel="00D10F6C">
        <w:rPr>
          <w:lang w:val="de-DE"/>
        </w:rPr>
        <w:t xml:space="preserve">aktuellen </w:t>
      </w:r>
      <w:r w:rsidR="00D10F6C">
        <w:rPr>
          <w:lang w:val="de-DE"/>
        </w:rPr>
        <w:t>Standes</w:t>
      </w:r>
      <w:r w:rsidR="00254233">
        <w:rPr>
          <w:lang w:val="de-DE"/>
        </w:rPr>
        <w:t xml:space="preserve"> der Technik im </w:t>
      </w:r>
      <w:r w:rsidR="00067B6E">
        <w:rPr>
          <w:lang w:val="de-DE"/>
        </w:rPr>
        <w:t xml:space="preserve">Bereich der MLOps. </w:t>
      </w:r>
      <w:r w:rsidR="00CB0034">
        <w:rPr>
          <w:lang w:val="de-DE"/>
        </w:rPr>
        <w:t>So</w:t>
      </w:r>
      <w:r w:rsidR="008C3B45">
        <w:rPr>
          <w:lang w:val="de-DE"/>
        </w:rPr>
        <w:t xml:space="preserve"> soll </w:t>
      </w:r>
      <w:r w:rsidR="00FF4FD4">
        <w:rPr>
          <w:lang w:val="de-DE"/>
        </w:rPr>
        <w:t xml:space="preserve">unter Verwendung von TensorFlow Extended und Apache Airflow </w:t>
      </w:r>
      <w:r w:rsidR="0070124F">
        <w:rPr>
          <w:lang w:val="de-DE"/>
        </w:rPr>
        <w:t>und</w:t>
      </w:r>
      <w:r w:rsidR="00465003">
        <w:rPr>
          <w:lang w:val="de-DE"/>
        </w:rPr>
        <w:t xml:space="preserve"> Berücksichtigung der Design-Science-Research Methodik </w:t>
      </w:r>
      <w:r w:rsidR="008C3B45">
        <w:rPr>
          <w:lang w:val="de-DE"/>
        </w:rPr>
        <w:t>eine MLOps Pipeline entworfen und implementiert werden</w:t>
      </w:r>
      <w:r w:rsidR="00FF4FD4">
        <w:rPr>
          <w:lang w:val="de-DE"/>
        </w:rPr>
        <w:t>.</w:t>
      </w:r>
      <w:r w:rsidR="00085690">
        <w:rPr>
          <w:lang w:val="de-DE"/>
        </w:rPr>
        <w:t xml:space="preserve"> Das Ergebnis</w:t>
      </w:r>
      <w:r w:rsidR="0077150F">
        <w:rPr>
          <w:lang w:val="de-DE"/>
        </w:rPr>
        <w:t xml:space="preserve"> dieser Arbeit</w:t>
      </w:r>
      <w:r w:rsidR="00B23343">
        <w:rPr>
          <w:lang w:val="de-DE"/>
        </w:rPr>
        <w:t xml:space="preserve"> ist eine Machbarkeitsstudie</w:t>
      </w:r>
      <w:r w:rsidR="000D5100">
        <w:rPr>
          <w:lang w:val="de-DE"/>
        </w:rPr>
        <w:t xml:space="preserve"> einer </w:t>
      </w:r>
      <w:r w:rsidR="033F1C5B" w:rsidRPr="033F1C5B">
        <w:rPr>
          <w:lang w:val="de-DE"/>
        </w:rPr>
        <w:t>kontinuierlichen</w:t>
      </w:r>
      <w:r w:rsidR="29027355" w:rsidRPr="29027355">
        <w:rPr>
          <w:lang w:val="de-DE"/>
        </w:rPr>
        <w:t xml:space="preserve"> </w:t>
      </w:r>
      <w:r w:rsidR="5F10737F" w:rsidRPr="5F10737F">
        <w:rPr>
          <w:lang w:val="de-DE"/>
        </w:rPr>
        <w:t>Lernpipeline</w:t>
      </w:r>
      <w:r w:rsidR="00A9672E">
        <w:rPr>
          <w:lang w:val="de-DE"/>
        </w:rPr>
        <w:t xml:space="preserve"> </w:t>
      </w:r>
      <w:r w:rsidR="00E11DBC">
        <w:rPr>
          <w:lang w:val="de-DE"/>
        </w:rPr>
        <w:t>unter Einsatz eines</w:t>
      </w:r>
      <w:r w:rsidR="00302F7B">
        <w:rPr>
          <w:lang w:val="de-DE"/>
        </w:rPr>
        <w:t xml:space="preserve"> </w:t>
      </w:r>
      <w:r w:rsidR="004D5C4A">
        <w:rPr>
          <w:lang w:val="de-DE"/>
        </w:rPr>
        <w:t>modernen</w:t>
      </w:r>
      <w:r w:rsidR="00642677">
        <w:rPr>
          <w:lang w:val="de-DE"/>
        </w:rPr>
        <w:t xml:space="preserve"> Empfehlungsdienst</w:t>
      </w:r>
      <w:r w:rsidR="00A9672E">
        <w:rPr>
          <w:lang w:val="de-DE"/>
        </w:rPr>
        <w:t>e</w:t>
      </w:r>
      <w:r w:rsidR="00220BB8">
        <w:rPr>
          <w:lang w:val="de-DE"/>
        </w:rPr>
        <w:t>s.</w:t>
      </w:r>
      <w:r w:rsidR="002323AB">
        <w:rPr>
          <w:lang w:val="de-DE"/>
        </w:rPr>
        <w:t xml:space="preserve"> Diese Pipeline ist konzipiert, um Konzeptdrift </w:t>
      </w:r>
      <w:r w:rsidR="00850A95">
        <w:rPr>
          <w:lang w:val="de-DE"/>
        </w:rPr>
        <w:t>durch</w:t>
      </w:r>
      <w:r w:rsidR="00517990">
        <w:rPr>
          <w:lang w:val="de-DE"/>
        </w:rPr>
        <w:t xml:space="preserve"> </w:t>
      </w:r>
      <w:r w:rsidR="00DC535E">
        <w:rPr>
          <w:lang w:val="de-DE"/>
        </w:rPr>
        <w:t>Degradierung der Modell</w:t>
      </w:r>
      <w:r w:rsidR="00850A95">
        <w:rPr>
          <w:lang w:val="de-DE"/>
        </w:rPr>
        <w:t xml:space="preserve">leistung </w:t>
      </w:r>
      <w:r w:rsidR="005A0BEC">
        <w:rPr>
          <w:lang w:val="de-DE"/>
        </w:rPr>
        <w:t>automatisch zu erkennen und ein</w:t>
      </w:r>
      <w:r w:rsidR="00C440AA">
        <w:rPr>
          <w:lang w:val="de-DE"/>
        </w:rPr>
        <w:t xml:space="preserve"> erneutes</w:t>
      </w:r>
      <w:r w:rsidR="005A0BEC">
        <w:rPr>
          <w:lang w:val="de-DE"/>
        </w:rPr>
        <w:t xml:space="preserve"> </w:t>
      </w:r>
      <w:r w:rsidR="005C2B01">
        <w:rPr>
          <w:lang w:val="de-DE"/>
        </w:rPr>
        <w:t>Modelltraining anzustoßen.</w:t>
      </w:r>
    </w:p>
    <w:p w14:paraId="4AEB0A78" w14:textId="4F6A6A0D"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E10019">
        <w:rPr>
          <w:lang w:val="de-DE"/>
        </w:rPr>
        <w:t xml:space="preserve">Kontinuierliches Lernen,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rsidP="00D2494B">
      <w:pPr>
        <w:pStyle w:val="berschrift1"/>
        <w:pageBreakBefore w:val="0"/>
        <w:numPr>
          <w:ilvl w:val="0"/>
          <w:numId w:val="0"/>
        </w:numPr>
        <w:spacing w:before="640"/>
        <w:rPr>
          <w:lang w:val="en-GB"/>
        </w:rPr>
      </w:pPr>
      <w:bookmarkStart w:id="3" w:name="_Ref491691319"/>
      <w:bookmarkStart w:id="4" w:name="_Toc110808359"/>
      <w:r>
        <w:rPr>
          <w:lang w:val="en-GB"/>
        </w:rPr>
        <w:t>Abstract</w:t>
      </w:r>
      <w:bookmarkEnd w:id="3"/>
      <w:bookmarkEnd w:id="4"/>
      <w:r>
        <w:rPr>
          <w:lang w:val="en-GB"/>
        </w:rPr>
        <w:t xml:space="preserve"> </w:t>
      </w:r>
    </w:p>
    <w:p w14:paraId="67E1F11D" w14:textId="3D86CD98" w:rsidR="00A77EEB" w:rsidRDefault="00FB1349">
      <w:pPr>
        <w:rPr>
          <w:lang w:val="en-GB"/>
        </w:rPr>
      </w:pPr>
      <w:r>
        <w:rPr>
          <w:lang w:val="en-GB"/>
        </w:rPr>
        <w:t>With</w:t>
      </w:r>
      <w:r w:rsidR="00571EB8">
        <w:rPr>
          <w:lang w:val="en-GB"/>
        </w:rPr>
        <w:t xml:space="preserve"> the </w:t>
      </w:r>
      <w:r w:rsidR="00E566D5">
        <w:rPr>
          <w:lang w:val="en-GB"/>
        </w:rPr>
        <w:t>increase in adoption</w:t>
      </w:r>
      <w:r>
        <w:rPr>
          <w:lang w:val="en-GB"/>
        </w:rPr>
        <w:t xml:space="preserve"> of </w:t>
      </w:r>
      <w:r w:rsidR="00571EB8">
        <w:rPr>
          <w:lang w:val="en-GB"/>
        </w:rPr>
        <w:t>machine learning</w:t>
      </w:r>
      <w:r>
        <w:rPr>
          <w:lang w:val="en-GB"/>
        </w:rPr>
        <w:t xml:space="preserve"> </w:t>
      </w:r>
      <w:r w:rsidR="008F752E">
        <w:rPr>
          <w:lang w:val="en-GB"/>
        </w:rPr>
        <w:t>(ML)</w:t>
      </w:r>
      <w:r w:rsidR="004C3310">
        <w:rPr>
          <w:lang w:val="en-GB"/>
        </w:rPr>
        <w:t xml:space="preserve"> </w:t>
      </w:r>
      <w:r>
        <w:rPr>
          <w:lang w:val="en-GB"/>
        </w:rPr>
        <w:t>i</w:t>
      </w:r>
      <w:r w:rsidR="00AA2E46">
        <w:rPr>
          <w:lang w:val="en-GB"/>
        </w:rPr>
        <w:t xml:space="preserve">n the enterprise sector, comes a unique set of </w:t>
      </w:r>
      <w:r w:rsidR="00207134">
        <w:rPr>
          <w:lang w:val="en-GB"/>
        </w:rPr>
        <w:t xml:space="preserve">challenges that </w:t>
      </w:r>
      <w:r w:rsidR="00DA3834">
        <w:rPr>
          <w:lang w:val="en-GB"/>
        </w:rPr>
        <w:t xml:space="preserve">companies </w:t>
      </w:r>
      <w:r w:rsidR="30A75225" w:rsidRPr="30A75225">
        <w:rPr>
          <w:lang w:val="en-GB"/>
        </w:rPr>
        <w:t>must</w:t>
      </w:r>
      <w:r w:rsidR="00197697">
        <w:rPr>
          <w:lang w:val="en-GB"/>
        </w:rPr>
        <w:t xml:space="preserve"> </w:t>
      </w:r>
      <w:r w:rsidR="00DA3834">
        <w:rPr>
          <w:lang w:val="en-GB"/>
        </w:rPr>
        <w:t>face</w:t>
      </w:r>
      <w:r w:rsidR="00571EB8">
        <w:rPr>
          <w:lang w:val="en-GB"/>
        </w:rPr>
        <w:t>.</w:t>
      </w:r>
      <w:r w:rsidR="00197697">
        <w:rPr>
          <w:lang w:val="en-GB"/>
        </w:rPr>
        <w:t xml:space="preserve"> </w:t>
      </w:r>
      <w:r w:rsidR="00DF729B">
        <w:rPr>
          <w:lang w:val="en-GB"/>
        </w:rPr>
        <w:t>M</w:t>
      </w:r>
      <w:r w:rsidR="005A1EE9">
        <w:rPr>
          <w:lang w:val="en-GB"/>
        </w:rPr>
        <w:t xml:space="preserve">achine </w:t>
      </w:r>
      <w:r w:rsidR="008F752E">
        <w:rPr>
          <w:lang w:val="en-GB"/>
        </w:rPr>
        <w:t>l</w:t>
      </w:r>
      <w:r w:rsidR="005A1EE9">
        <w:rPr>
          <w:lang w:val="en-GB"/>
        </w:rPr>
        <w:t xml:space="preserve">earning </w:t>
      </w:r>
      <w:r w:rsidR="002E1373">
        <w:rPr>
          <w:lang w:val="en-GB"/>
        </w:rPr>
        <w:t xml:space="preserve">systems </w:t>
      </w:r>
      <w:r w:rsidR="005A1EE9">
        <w:rPr>
          <w:lang w:val="en-GB"/>
        </w:rPr>
        <w:t>in</w:t>
      </w:r>
      <w:r w:rsidR="00E40DCC">
        <w:rPr>
          <w:lang w:val="en-GB"/>
        </w:rPr>
        <w:t xml:space="preserve"> </w:t>
      </w:r>
      <w:r w:rsidR="005A1EE9">
        <w:rPr>
          <w:lang w:val="en-GB"/>
        </w:rPr>
        <w:t>productive environment</w:t>
      </w:r>
      <w:r w:rsidR="00EB48A5">
        <w:rPr>
          <w:lang w:val="en-GB"/>
        </w:rPr>
        <w:t>s</w:t>
      </w:r>
      <w:r w:rsidR="005A1EE9">
        <w:rPr>
          <w:lang w:val="en-GB"/>
        </w:rPr>
        <w:t xml:space="preserve"> are subjected to </w:t>
      </w:r>
      <w:r w:rsidR="00933D6B">
        <w:rPr>
          <w:lang w:val="en-GB"/>
        </w:rPr>
        <w:t xml:space="preserve">unpredictable </w:t>
      </w:r>
      <w:r w:rsidR="00E33F01">
        <w:rPr>
          <w:lang w:val="en-GB"/>
        </w:rPr>
        <w:t>changes in the data</w:t>
      </w:r>
      <w:r w:rsidR="002E1373">
        <w:rPr>
          <w:lang w:val="en-GB"/>
        </w:rPr>
        <w:t xml:space="preserve"> and</w:t>
      </w:r>
      <w:r w:rsidR="00413196">
        <w:rPr>
          <w:lang w:val="en-GB"/>
        </w:rPr>
        <w:t xml:space="preserve"> </w:t>
      </w:r>
      <w:r w:rsidR="00E51708">
        <w:rPr>
          <w:lang w:val="en-GB"/>
        </w:rPr>
        <w:t xml:space="preserve">need to conform to </w:t>
      </w:r>
      <w:r w:rsidR="004F7002">
        <w:rPr>
          <w:lang w:val="en-GB"/>
        </w:rPr>
        <w:t xml:space="preserve">the </w:t>
      </w:r>
      <w:r w:rsidR="00413196">
        <w:rPr>
          <w:lang w:val="en-GB"/>
        </w:rPr>
        <w:t>iterative</w:t>
      </w:r>
      <w:r w:rsidR="003F6EF8">
        <w:rPr>
          <w:lang w:val="en-GB"/>
        </w:rPr>
        <w:t xml:space="preserve"> cycles</w:t>
      </w:r>
      <w:r w:rsidR="00DF7E82">
        <w:rPr>
          <w:lang w:val="en-GB"/>
        </w:rPr>
        <w:t xml:space="preserve"> of agile software development</w:t>
      </w:r>
      <w:r w:rsidR="00E33F01">
        <w:rPr>
          <w:lang w:val="en-GB"/>
        </w:rPr>
        <w:t xml:space="preserve">. </w:t>
      </w:r>
      <w:r w:rsidR="003B0BD0">
        <w:rPr>
          <w:lang w:val="en-GB"/>
        </w:rPr>
        <w:t>In order to meet these requirements</w:t>
      </w:r>
      <w:r w:rsidR="00E05947">
        <w:rPr>
          <w:lang w:val="en-GB"/>
        </w:rPr>
        <w:t xml:space="preserve">, a </w:t>
      </w:r>
      <w:r w:rsidR="00BC5E8A">
        <w:rPr>
          <w:lang w:val="en-GB"/>
        </w:rPr>
        <w:t>paradigm</w:t>
      </w:r>
      <w:r w:rsidR="00062E20">
        <w:rPr>
          <w:lang w:val="en-GB"/>
        </w:rPr>
        <w:t xml:space="preserve"> </w:t>
      </w:r>
      <w:r w:rsidR="00E05947">
        <w:rPr>
          <w:lang w:val="en-GB"/>
        </w:rPr>
        <w:t xml:space="preserve">shift in the </w:t>
      </w:r>
      <w:r w:rsidR="00692E42">
        <w:rPr>
          <w:lang w:val="en-GB"/>
        </w:rPr>
        <w:t xml:space="preserve">development and </w:t>
      </w:r>
      <w:r w:rsidR="008F752E">
        <w:rPr>
          <w:lang w:val="en-GB"/>
        </w:rPr>
        <w:t>operation of ML</w:t>
      </w:r>
      <w:r w:rsidR="00BE5280">
        <w:rPr>
          <w:lang w:val="en-GB"/>
        </w:rPr>
        <w:t xml:space="preserve"> systems is needed. </w:t>
      </w:r>
      <w:r w:rsidR="00BC2728">
        <w:rPr>
          <w:lang w:val="en-GB"/>
        </w:rPr>
        <w:t>The emergent field of MLOps</w:t>
      </w:r>
      <w:r w:rsidR="00E21E04">
        <w:rPr>
          <w:lang w:val="en-GB"/>
        </w:rPr>
        <w:t xml:space="preserve"> sets out to</w:t>
      </w:r>
      <w:r w:rsidR="00BC2728">
        <w:rPr>
          <w:lang w:val="en-GB"/>
        </w:rPr>
        <w:t xml:space="preserve"> introduce</w:t>
      </w:r>
      <w:r w:rsidR="00E21E04">
        <w:rPr>
          <w:lang w:val="en-GB"/>
        </w:rPr>
        <w:t xml:space="preserve"> </w:t>
      </w:r>
      <w:r w:rsidR="00BC2728">
        <w:rPr>
          <w:lang w:val="en-GB"/>
        </w:rPr>
        <w:t>practices</w:t>
      </w:r>
      <w:r w:rsidR="00106308">
        <w:rPr>
          <w:lang w:val="en-GB"/>
        </w:rPr>
        <w:t xml:space="preserve"> to </w:t>
      </w:r>
      <w:r w:rsidR="004E0731">
        <w:rPr>
          <w:lang w:val="en-GB"/>
        </w:rPr>
        <w:t xml:space="preserve">make ML </w:t>
      </w:r>
      <w:r w:rsidR="000E64AD">
        <w:rPr>
          <w:lang w:val="en-GB"/>
        </w:rPr>
        <w:t xml:space="preserve">operations </w:t>
      </w:r>
      <w:r w:rsidR="00A7702B">
        <w:rPr>
          <w:lang w:val="en-GB"/>
        </w:rPr>
        <w:t>more efficient and maintainable.</w:t>
      </w:r>
      <w:r w:rsidR="00285E69">
        <w:rPr>
          <w:lang w:val="en-GB"/>
        </w:rPr>
        <w:t xml:space="preserve"> ML</w:t>
      </w:r>
      <w:r w:rsidR="00B63704">
        <w:rPr>
          <w:lang w:val="en-GB"/>
        </w:rPr>
        <w:t>Ops takes inspiration from</w:t>
      </w:r>
      <w:r w:rsidR="00CC0B79">
        <w:rPr>
          <w:lang w:val="en-GB"/>
        </w:rPr>
        <w:t xml:space="preserve"> principles</w:t>
      </w:r>
      <w:r w:rsidR="00B63704">
        <w:rPr>
          <w:lang w:val="en-GB"/>
        </w:rPr>
        <w:t xml:space="preserve"> </w:t>
      </w:r>
      <w:r w:rsidR="0045239C">
        <w:rPr>
          <w:lang w:val="en-GB"/>
        </w:rPr>
        <w:t xml:space="preserve">of </w:t>
      </w:r>
      <w:r w:rsidR="00B63704">
        <w:rPr>
          <w:lang w:val="en-GB"/>
        </w:rPr>
        <w:t>DevOps and adapts them to the specific needs of ML.</w:t>
      </w:r>
      <w:r w:rsidR="00C440AA">
        <w:rPr>
          <w:lang w:val="en-GB"/>
        </w:rPr>
        <w:t xml:space="preserve"> </w:t>
      </w:r>
      <w:r w:rsidR="006C3949">
        <w:rPr>
          <w:lang w:val="en-GB"/>
        </w:rPr>
        <w:t xml:space="preserve">This </w:t>
      </w:r>
      <w:r w:rsidR="007F6CBB">
        <w:rPr>
          <w:lang w:val="en-GB"/>
        </w:rPr>
        <w:t xml:space="preserve">research </w:t>
      </w:r>
      <w:r w:rsidR="006C3949">
        <w:rPr>
          <w:lang w:val="en-GB"/>
        </w:rPr>
        <w:t xml:space="preserve">project </w:t>
      </w:r>
      <w:r w:rsidR="00F22A88">
        <w:rPr>
          <w:lang w:val="en-GB"/>
        </w:rPr>
        <w:t>serves as a study of the current state</w:t>
      </w:r>
      <w:r w:rsidR="00F853B7">
        <w:rPr>
          <w:lang w:val="en-GB"/>
        </w:rPr>
        <w:t xml:space="preserve"> </w:t>
      </w:r>
      <w:r w:rsidR="00F22A88">
        <w:rPr>
          <w:lang w:val="en-GB"/>
        </w:rPr>
        <w:t>of</w:t>
      </w:r>
      <w:r w:rsidR="00F853B7">
        <w:rPr>
          <w:lang w:val="en-GB"/>
        </w:rPr>
        <w:t xml:space="preserve"> </w:t>
      </w:r>
      <w:r w:rsidR="00F22A88">
        <w:rPr>
          <w:lang w:val="en-GB"/>
        </w:rPr>
        <w:t>the</w:t>
      </w:r>
      <w:r w:rsidR="00F853B7">
        <w:rPr>
          <w:lang w:val="en-GB"/>
        </w:rPr>
        <w:t xml:space="preserve"> </w:t>
      </w:r>
      <w:r w:rsidR="00F22A88">
        <w:rPr>
          <w:lang w:val="en-GB"/>
        </w:rPr>
        <w:t xml:space="preserve">art </w:t>
      </w:r>
      <w:r w:rsidR="00CE003E">
        <w:rPr>
          <w:lang w:val="en-GB"/>
        </w:rPr>
        <w:t>(SotA</w:t>
      </w:r>
      <w:r w:rsidR="004413EC">
        <w:rPr>
          <w:lang w:val="en-GB"/>
        </w:rPr>
        <w:t>)</w:t>
      </w:r>
      <w:r w:rsidR="00CE003E">
        <w:rPr>
          <w:lang w:val="en-GB"/>
        </w:rPr>
        <w:t xml:space="preserve"> </w:t>
      </w:r>
      <w:r w:rsidR="00167871">
        <w:rPr>
          <w:lang w:val="en-GB"/>
        </w:rPr>
        <w:t>for MLOps.</w:t>
      </w:r>
      <w:r w:rsidR="00E53E0E">
        <w:rPr>
          <w:lang w:val="en-GB"/>
        </w:rPr>
        <w:t xml:space="preserve"> Using the </w:t>
      </w:r>
      <w:r w:rsidR="00E64B0D">
        <w:rPr>
          <w:lang w:val="en-GB"/>
        </w:rPr>
        <w:t xml:space="preserve">Design Science Research </w:t>
      </w:r>
      <w:r w:rsidR="004413EC">
        <w:rPr>
          <w:lang w:val="en-GB"/>
        </w:rPr>
        <w:t>m</w:t>
      </w:r>
      <w:r w:rsidR="00E64B0D">
        <w:rPr>
          <w:lang w:val="en-GB"/>
        </w:rPr>
        <w:t>ethodology, a</w:t>
      </w:r>
      <w:r w:rsidR="00365E17">
        <w:rPr>
          <w:lang w:val="en-GB"/>
        </w:rPr>
        <w:t>n</w:t>
      </w:r>
      <w:r w:rsidR="00E64B0D">
        <w:rPr>
          <w:lang w:val="en-GB"/>
        </w:rPr>
        <w:t xml:space="preserve"> </w:t>
      </w:r>
      <w:r w:rsidR="00365E17">
        <w:rPr>
          <w:lang w:val="en-GB"/>
        </w:rPr>
        <w:t xml:space="preserve">MLOps </w:t>
      </w:r>
      <w:r w:rsidR="00E64B0D">
        <w:rPr>
          <w:lang w:val="en-GB"/>
        </w:rPr>
        <w:t>pipeline is designed and implemented</w:t>
      </w:r>
      <w:r w:rsidR="00913341">
        <w:rPr>
          <w:lang w:val="en-GB"/>
        </w:rPr>
        <w:t xml:space="preserve"> with TensorFlow Extended and Apache Airflow</w:t>
      </w:r>
      <w:r w:rsidR="00E64B0D">
        <w:rPr>
          <w:lang w:val="en-GB"/>
        </w:rPr>
        <w:t xml:space="preserve">. The result </w:t>
      </w:r>
      <w:r w:rsidR="009944F3">
        <w:rPr>
          <w:lang w:val="en-GB"/>
        </w:rPr>
        <w:t xml:space="preserve">of this </w:t>
      </w:r>
      <w:r w:rsidR="004D13CD">
        <w:rPr>
          <w:lang w:val="en-GB"/>
        </w:rPr>
        <w:t>thesis</w:t>
      </w:r>
      <w:r w:rsidR="009944F3">
        <w:rPr>
          <w:lang w:val="en-GB"/>
        </w:rPr>
        <w:t xml:space="preserve"> is a proof of concept </w:t>
      </w:r>
      <w:r w:rsidR="00365E17">
        <w:rPr>
          <w:lang w:val="en-GB"/>
        </w:rPr>
        <w:t xml:space="preserve">of a </w:t>
      </w:r>
      <w:r w:rsidR="00731EBE">
        <w:rPr>
          <w:lang w:val="en-GB"/>
        </w:rPr>
        <w:t>continuous training pipeline</w:t>
      </w:r>
      <w:r w:rsidR="004327C5">
        <w:rPr>
          <w:lang w:val="en-GB"/>
        </w:rPr>
        <w:t xml:space="preserve"> for a SotA </w:t>
      </w:r>
      <w:r w:rsidR="000339EB">
        <w:rPr>
          <w:lang w:val="en-GB"/>
        </w:rPr>
        <w:t>r</w:t>
      </w:r>
      <w:r w:rsidR="004327C5">
        <w:rPr>
          <w:lang w:val="en-GB"/>
        </w:rPr>
        <w:t>ecommend</w:t>
      </w:r>
      <w:r w:rsidR="00BC26E1">
        <w:rPr>
          <w:lang w:val="en-GB"/>
        </w:rPr>
        <w:t>ation</w:t>
      </w:r>
      <w:r w:rsidR="004327C5">
        <w:rPr>
          <w:lang w:val="en-GB"/>
        </w:rPr>
        <w:t xml:space="preserve"> </w:t>
      </w:r>
      <w:r w:rsidR="000339EB">
        <w:rPr>
          <w:lang w:val="en-GB"/>
        </w:rPr>
        <w:t>s</w:t>
      </w:r>
      <w:r w:rsidR="004327C5">
        <w:rPr>
          <w:lang w:val="en-GB"/>
        </w:rPr>
        <w:t xml:space="preserve">ystem. </w:t>
      </w:r>
      <w:r w:rsidR="008255FE">
        <w:rPr>
          <w:lang w:val="en-GB"/>
        </w:rPr>
        <w:t>Th</w:t>
      </w:r>
      <w:r w:rsidR="009A189C">
        <w:rPr>
          <w:lang w:val="en-GB"/>
        </w:rPr>
        <w:t>is</w:t>
      </w:r>
      <w:r w:rsidR="008255FE">
        <w:rPr>
          <w:lang w:val="en-GB"/>
        </w:rPr>
        <w:t xml:space="preserve"> pipeline </w:t>
      </w:r>
      <w:r w:rsidR="00EA4DA8">
        <w:rPr>
          <w:lang w:val="en-GB"/>
        </w:rPr>
        <w:t>is designed to</w:t>
      </w:r>
      <w:r w:rsidR="007E7FED">
        <w:rPr>
          <w:lang w:val="en-GB"/>
        </w:rPr>
        <w:t xml:space="preserve"> </w:t>
      </w:r>
      <w:r w:rsidR="00877161">
        <w:rPr>
          <w:lang w:val="en-GB"/>
        </w:rPr>
        <w:t>automatically relearn</w:t>
      </w:r>
      <w:r w:rsidR="000D7C03">
        <w:rPr>
          <w:lang w:val="en-GB"/>
        </w:rPr>
        <w:t xml:space="preserve"> </w:t>
      </w:r>
      <w:r w:rsidR="009D66BC">
        <w:rPr>
          <w:lang w:val="en-GB"/>
        </w:rPr>
        <w:t>the recommender system</w:t>
      </w:r>
      <w:r w:rsidR="000D7C03">
        <w:rPr>
          <w:lang w:val="en-GB"/>
        </w:rPr>
        <w:t xml:space="preserve"> upon detecting concept drift through degrad</w:t>
      </w:r>
      <w:r w:rsidR="00EA4DA8">
        <w:rPr>
          <w:lang w:val="en-GB"/>
        </w:rPr>
        <w:t>ation of</w:t>
      </w:r>
      <w:r w:rsidR="000D7C03">
        <w:rPr>
          <w:lang w:val="en-GB"/>
        </w:rPr>
        <w:t xml:space="preserve"> model </w:t>
      </w:r>
      <w:r w:rsidR="00EC0367">
        <w:rPr>
          <w:lang w:val="en-GB"/>
        </w:rPr>
        <w:t>performance.</w:t>
      </w:r>
    </w:p>
    <w:p w14:paraId="4AEB0A7B" w14:textId="04F7709A"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xml:space="preserve">, </w:t>
      </w:r>
      <w:r w:rsidR="00ED032D">
        <w:rPr>
          <w:lang w:val="en-GB"/>
        </w:rPr>
        <w:t xml:space="preserve">Continuous Training, </w:t>
      </w:r>
      <w:r w:rsidR="009B7DC3">
        <w:rPr>
          <w:lang w:val="en-GB"/>
        </w:rPr>
        <w:t>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808360"/>
      <w:r w:rsidRPr="00721A18">
        <w:lastRenderedPageBreak/>
        <w:t>Table of Contents</w:t>
      </w:r>
      <w:bookmarkEnd w:id="5"/>
    </w:p>
    <w:p w14:paraId="67126DC4" w14:textId="3FFD4A18" w:rsidR="005724C7"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5724C7" w:rsidRPr="00082365">
        <w:rPr>
          <w:lang w:val="de-DE"/>
        </w:rPr>
        <w:t>Ehrenwörtliche Erklärung</w:t>
      </w:r>
      <w:r w:rsidR="005724C7">
        <w:tab/>
      </w:r>
      <w:r w:rsidR="005724C7">
        <w:fldChar w:fldCharType="begin"/>
      </w:r>
      <w:r w:rsidR="005724C7">
        <w:instrText xml:space="preserve"> PAGEREF _Toc110808357 \h </w:instrText>
      </w:r>
      <w:r w:rsidR="005724C7">
        <w:fldChar w:fldCharType="separate"/>
      </w:r>
      <w:r w:rsidR="005724C7">
        <w:t>2</w:t>
      </w:r>
      <w:r w:rsidR="005724C7">
        <w:fldChar w:fldCharType="end"/>
      </w:r>
    </w:p>
    <w:p w14:paraId="4909DCE8" w14:textId="29CA6E25" w:rsidR="005724C7" w:rsidRDefault="005724C7">
      <w:pPr>
        <w:pStyle w:val="Verzeichnis1"/>
        <w:rPr>
          <w:rFonts w:asciiTheme="minorHAnsi" w:eastAsiaTheme="minorEastAsia" w:hAnsiTheme="minorHAnsi" w:cstheme="minorBidi"/>
          <w:b w:val="0"/>
          <w:szCs w:val="22"/>
          <w:lang w:eastAsia="en-US"/>
        </w:rPr>
      </w:pPr>
      <w:r w:rsidRPr="00082365">
        <w:rPr>
          <w:lang w:val="de-DE"/>
        </w:rPr>
        <w:t>Kurzfassung</w:t>
      </w:r>
      <w:r>
        <w:tab/>
      </w:r>
      <w:r>
        <w:fldChar w:fldCharType="begin"/>
      </w:r>
      <w:r>
        <w:instrText xml:space="preserve"> PAGEREF _Toc110808358 \h </w:instrText>
      </w:r>
      <w:r>
        <w:fldChar w:fldCharType="separate"/>
      </w:r>
      <w:r>
        <w:t>3</w:t>
      </w:r>
      <w:r>
        <w:fldChar w:fldCharType="end"/>
      </w:r>
    </w:p>
    <w:p w14:paraId="1A6C8EEB" w14:textId="598714CA" w:rsidR="005724C7" w:rsidRDefault="005724C7">
      <w:pPr>
        <w:pStyle w:val="Verzeichnis1"/>
        <w:rPr>
          <w:rFonts w:asciiTheme="minorHAnsi" w:eastAsiaTheme="minorEastAsia" w:hAnsiTheme="minorHAnsi" w:cstheme="minorBidi"/>
          <w:b w:val="0"/>
          <w:szCs w:val="22"/>
          <w:lang w:eastAsia="en-US"/>
        </w:rPr>
      </w:pPr>
      <w:r w:rsidRPr="00082365">
        <w:rPr>
          <w:lang w:val="en-GB"/>
        </w:rPr>
        <w:t>Abstract</w:t>
      </w:r>
      <w:r>
        <w:tab/>
      </w:r>
      <w:r>
        <w:fldChar w:fldCharType="begin"/>
      </w:r>
      <w:r>
        <w:instrText xml:space="preserve"> PAGEREF _Toc110808359 \h </w:instrText>
      </w:r>
      <w:r>
        <w:fldChar w:fldCharType="separate"/>
      </w:r>
      <w:r>
        <w:t>3</w:t>
      </w:r>
      <w:r>
        <w:fldChar w:fldCharType="end"/>
      </w:r>
    </w:p>
    <w:p w14:paraId="51B390A8" w14:textId="41735655" w:rsidR="005724C7" w:rsidRDefault="005724C7">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808360 \h </w:instrText>
      </w:r>
      <w:r>
        <w:fldChar w:fldCharType="separate"/>
      </w:r>
      <w:r>
        <w:t>4</w:t>
      </w:r>
      <w:r>
        <w:fldChar w:fldCharType="end"/>
      </w:r>
    </w:p>
    <w:p w14:paraId="70C15B37" w14:textId="41942BBA" w:rsidR="005724C7" w:rsidRDefault="005724C7">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808361 \h </w:instrText>
      </w:r>
      <w:r>
        <w:fldChar w:fldCharType="separate"/>
      </w:r>
      <w:r>
        <w:t>6</w:t>
      </w:r>
      <w:r>
        <w:fldChar w:fldCharType="end"/>
      </w:r>
    </w:p>
    <w:p w14:paraId="44D5332F" w14:textId="75366E85" w:rsidR="005724C7" w:rsidRDefault="005724C7">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808362 \h </w:instrText>
      </w:r>
      <w:r>
        <w:fldChar w:fldCharType="separate"/>
      </w:r>
      <w:r>
        <w:t>7</w:t>
      </w:r>
      <w:r>
        <w:fldChar w:fldCharType="end"/>
      </w:r>
    </w:p>
    <w:p w14:paraId="4219629F" w14:textId="2A20C8FD" w:rsidR="005724C7" w:rsidRDefault="005724C7">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808363 \h </w:instrText>
      </w:r>
      <w:r>
        <w:fldChar w:fldCharType="separate"/>
      </w:r>
      <w:r>
        <w:t>8</w:t>
      </w:r>
      <w:r>
        <w:fldChar w:fldCharType="end"/>
      </w:r>
    </w:p>
    <w:p w14:paraId="62E951B7" w14:textId="2747FBA5" w:rsidR="005724C7" w:rsidRDefault="005724C7">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808364 \h </w:instrText>
      </w:r>
      <w:r>
        <w:fldChar w:fldCharType="separate"/>
      </w:r>
      <w:r>
        <w:t>10</w:t>
      </w:r>
      <w:r>
        <w:fldChar w:fldCharType="end"/>
      </w:r>
    </w:p>
    <w:p w14:paraId="2BF0BF29" w14:textId="60660428" w:rsidR="005724C7" w:rsidRDefault="005724C7">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808365 \h </w:instrText>
      </w:r>
      <w:r>
        <w:fldChar w:fldCharType="separate"/>
      </w:r>
      <w:r>
        <w:t>10</w:t>
      </w:r>
      <w:r>
        <w:fldChar w:fldCharType="end"/>
      </w:r>
    </w:p>
    <w:p w14:paraId="4DE24E07" w14:textId="515A5F6D" w:rsidR="005724C7" w:rsidRDefault="005724C7">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808366 \h </w:instrText>
      </w:r>
      <w:r>
        <w:fldChar w:fldCharType="separate"/>
      </w:r>
      <w:r>
        <w:t>11</w:t>
      </w:r>
      <w:r>
        <w:fldChar w:fldCharType="end"/>
      </w:r>
    </w:p>
    <w:p w14:paraId="7DD83CFA" w14:textId="18F64688" w:rsidR="005724C7" w:rsidRDefault="005724C7">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808367 \h </w:instrText>
      </w:r>
      <w:r>
        <w:fldChar w:fldCharType="separate"/>
      </w:r>
      <w:r>
        <w:t>14</w:t>
      </w:r>
      <w:r>
        <w:fldChar w:fldCharType="end"/>
      </w:r>
    </w:p>
    <w:p w14:paraId="6BA84C3D" w14:textId="30C583E0" w:rsidR="005724C7" w:rsidRDefault="005724C7">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808368 \h </w:instrText>
      </w:r>
      <w:r>
        <w:fldChar w:fldCharType="separate"/>
      </w:r>
      <w:r>
        <w:t>14</w:t>
      </w:r>
      <w:r>
        <w:fldChar w:fldCharType="end"/>
      </w:r>
    </w:p>
    <w:p w14:paraId="32819F18" w14:textId="238DF7BD" w:rsidR="005724C7" w:rsidRDefault="005724C7">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808369 \h </w:instrText>
      </w:r>
      <w:r>
        <w:fldChar w:fldCharType="separate"/>
      </w:r>
      <w:r>
        <w:t>15</w:t>
      </w:r>
      <w:r>
        <w:fldChar w:fldCharType="end"/>
      </w:r>
    </w:p>
    <w:p w14:paraId="31C13AF4" w14:textId="3FB5A0C0" w:rsidR="005724C7" w:rsidRDefault="005724C7">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808370 \h </w:instrText>
      </w:r>
      <w:r>
        <w:fldChar w:fldCharType="separate"/>
      </w:r>
      <w:r>
        <w:t>15</w:t>
      </w:r>
      <w:r>
        <w:fldChar w:fldCharType="end"/>
      </w:r>
    </w:p>
    <w:p w14:paraId="5CFF774F" w14:textId="5E7F8A58" w:rsidR="005724C7" w:rsidRDefault="005724C7">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808371 \h </w:instrText>
      </w:r>
      <w:r>
        <w:fldChar w:fldCharType="separate"/>
      </w:r>
      <w:r>
        <w:t>17</w:t>
      </w:r>
      <w:r>
        <w:fldChar w:fldCharType="end"/>
      </w:r>
    </w:p>
    <w:p w14:paraId="4F90F547" w14:textId="559648E3" w:rsidR="005724C7" w:rsidRDefault="005724C7">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808372 \h </w:instrText>
      </w:r>
      <w:r>
        <w:fldChar w:fldCharType="separate"/>
      </w:r>
      <w:r>
        <w:t>18</w:t>
      </w:r>
      <w:r>
        <w:fldChar w:fldCharType="end"/>
      </w:r>
    </w:p>
    <w:p w14:paraId="071E8DFF" w14:textId="5B218A7D" w:rsidR="005724C7" w:rsidRDefault="005724C7">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808373 \h </w:instrText>
      </w:r>
      <w:r>
        <w:fldChar w:fldCharType="separate"/>
      </w:r>
      <w:r>
        <w:t>19</w:t>
      </w:r>
      <w:r>
        <w:fldChar w:fldCharType="end"/>
      </w:r>
    </w:p>
    <w:p w14:paraId="3A3A2403" w14:textId="504CE83B" w:rsidR="005724C7" w:rsidRDefault="005724C7">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808374 \h </w:instrText>
      </w:r>
      <w:r>
        <w:fldChar w:fldCharType="separate"/>
      </w:r>
      <w:r>
        <w:t>22</w:t>
      </w:r>
      <w:r>
        <w:fldChar w:fldCharType="end"/>
      </w:r>
    </w:p>
    <w:p w14:paraId="63845FA7" w14:textId="4F360A24" w:rsidR="005724C7" w:rsidRDefault="005724C7">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808375 \h </w:instrText>
      </w:r>
      <w:r>
        <w:fldChar w:fldCharType="separate"/>
      </w:r>
      <w:r>
        <w:t>25</w:t>
      </w:r>
      <w:r>
        <w:fldChar w:fldCharType="end"/>
      </w:r>
    </w:p>
    <w:p w14:paraId="68567E54" w14:textId="664A8BE8" w:rsidR="005724C7" w:rsidRDefault="005724C7">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808376 \h </w:instrText>
      </w:r>
      <w:r>
        <w:fldChar w:fldCharType="separate"/>
      </w:r>
      <w:r>
        <w:t>26</w:t>
      </w:r>
      <w:r>
        <w:fldChar w:fldCharType="end"/>
      </w:r>
    </w:p>
    <w:p w14:paraId="59395599" w14:textId="6417EDC0" w:rsidR="005724C7" w:rsidRDefault="005724C7">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808377 \h </w:instrText>
      </w:r>
      <w:r>
        <w:fldChar w:fldCharType="separate"/>
      </w:r>
      <w:r>
        <w:t>26</w:t>
      </w:r>
      <w:r>
        <w:fldChar w:fldCharType="end"/>
      </w:r>
    </w:p>
    <w:p w14:paraId="0795BCCE" w14:textId="74F4340C" w:rsidR="005724C7" w:rsidRDefault="005724C7">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808378 \h </w:instrText>
      </w:r>
      <w:r>
        <w:fldChar w:fldCharType="separate"/>
      </w:r>
      <w:r>
        <w:t>28</w:t>
      </w:r>
      <w:r>
        <w:fldChar w:fldCharType="end"/>
      </w:r>
    </w:p>
    <w:p w14:paraId="1678E5BC" w14:textId="4CB6E4CE" w:rsidR="005724C7" w:rsidRDefault="005724C7">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808379 \h </w:instrText>
      </w:r>
      <w:r>
        <w:fldChar w:fldCharType="separate"/>
      </w:r>
      <w:r>
        <w:t>30</w:t>
      </w:r>
      <w:r>
        <w:fldChar w:fldCharType="end"/>
      </w:r>
    </w:p>
    <w:p w14:paraId="371207EF" w14:textId="295247AD" w:rsidR="005724C7" w:rsidRDefault="005724C7">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808380 \h </w:instrText>
      </w:r>
      <w:r>
        <w:fldChar w:fldCharType="separate"/>
      </w:r>
      <w:r>
        <w:t>31</w:t>
      </w:r>
      <w:r>
        <w:fldChar w:fldCharType="end"/>
      </w:r>
    </w:p>
    <w:p w14:paraId="49C71CDD" w14:textId="06F688DA" w:rsidR="005724C7" w:rsidRDefault="005724C7">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808381 \h </w:instrText>
      </w:r>
      <w:r>
        <w:fldChar w:fldCharType="separate"/>
      </w:r>
      <w:r>
        <w:t>32</w:t>
      </w:r>
      <w:r>
        <w:fldChar w:fldCharType="end"/>
      </w:r>
    </w:p>
    <w:p w14:paraId="76AB173C" w14:textId="31A60CDE" w:rsidR="005724C7" w:rsidRDefault="005724C7">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808382 \h </w:instrText>
      </w:r>
      <w:r>
        <w:fldChar w:fldCharType="separate"/>
      </w:r>
      <w:r>
        <w:t>35</w:t>
      </w:r>
      <w:r>
        <w:fldChar w:fldCharType="end"/>
      </w:r>
    </w:p>
    <w:p w14:paraId="1CA7478B" w14:textId="1FAEF7A5" w:rsidR="005724C7" w:rsidRDefault="005724C7">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808383 \h </w:instrText>
      </w:r>
      <w:r>
        <w:fldChar w:fldCharType="separate"/>
      </w:r>
      <w:r>
        <w:t>38</w:t>
      </w:r>
      <w:r>
        <w:fldChar w:fldCharType="end"/>
      </w:r>
    </w:p>
    <w:p w14:paraId="587064F4" w14:textId="02FCDF10" w:rsidR="005724C7" w:rsidRDefault="005724C7">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808384 \h </w:instrText>
      </w:r>
      <w:r>
        <w:fldChar w:fldCharType="separate"/>
      </w:r>
      <w:r>
        <w:t>38</w:t>
      </w:r>
      <w:r>
        <w:fldChar w:fldCharType="end"/>
      </w:r>
    </w:p>
    <w:p w14:paraId="6ADDCD17" w14:textId="0CA432B6" w:rsidR="005724C7" w:rsidRDefault="005724C7">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808385 \h </w:instrText>
      </w:r>
      <w:r>
        <w:fldChar w:fldCharType="separate"/>
      </w:r>
      <w:r>
        <w:t>39</w:t>
      </w:r>
      <w:r>
        <w:fldChar w:fldCharType="end"/>
      </w:r>
    </w:p>
    <w:p w14:paraId="5A11CD23" w14:textId="457CAF14" w:rsidR="005724C7" w:rsidRDefault="005724C7">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808386 \h </w:instrText>
      </w:r>
      <w:r>
        <w:fldChar w:fldCharType="separate"/>
      </w:r>
      <w:r>
        <w:t>41</w:t>
      </w:r>
      <w:r>
        <w:fldChar w:fldCharType="end"/>
      </w:r>
    </w:p>
    <w:p w14:paraId="77F79333" w14:textId="69D81750" w:rsidR="005724C7" w:rsidRDefault="005724C7">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808387 \h </w:instrText>
      </w:r>
      <w:r>
        <w:fldChar w:fldCharType="separate"/>
      </w:r>
      <w:r>
        <w:t>41</w:t>
      </w:r>
      <w:r>
        <w:fldChar w:fldCharType="end"/>
      </w:r>
    </w:p>
    <w:p w14:paraId="6FD70369" w14:textId="0A968E59" w:rsidR="005724C7" w:rsidRDefault="005724C7">
      <w:pPr>
        <w:pStyle w:val="Verzeichnis3"/>
        <w:tabs>
          <w:tab w:val="left" w:pos="1713"/>
        </w:tabs>
        <w:rPr>
          <w:rFonts w:asciiTheme="minorHAnsi" w:eastAsiaTheme="minorEastAsia" w:hAnsiTheme="minorHAnsi" w:cstheme="minorBidi"/>
          <w:szCs w:val="22"/>
          <w:lang w:eastAsia="en-US"/>
        </w:rPr>
      </w:pPr>
      <w:r>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808388 \h </w:instrText>
      </w:r>
      <w:r>
        <w:fldChar w:fldCharType="separate"/>
      </w:r>
      <w:r>
        <w:t>41</w:t>
      </w:r>
      <w:r>
        <w:fldChar w:fldCharType="end"/>
      </w:r>
    </w:p>
    <w:p w14:paraId="26AAC4F6" w14:textId="2BF2C6B9" w:rsidR="005724C7" w:rsidRDefault="005724C7">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808389 \h </w:instrText>
      </w:r>
      <w:r>
        <w:fldChar w:fldCharType="separate"/>
      </w:r>
      <w:r>
        <w:t>42</w:t>
      </w:r>
      <w:r>
        <w:fldChar w:fldCharType="end"/>
      </w:r>
    </w:p>
    <w:p w14:paraId="0052E7EA" w14:textId="70E8B0CF" w:rsidR="005724C7" w:rsidRDefault="005724C7">
      <w:pPr>
        <w:pStyle w:val="Verzeichnis3"/>
        <w:tabs>
          <w:tab w:val="left" w:pos="1713"/>
        </w:tabs>
        <w:rPr>
          <w:rFonts w:asciiTheme="minorHAnsi" w:eastAsiaTheme="minorEastAsia" w:hAnsiTheme="minorHAnsi" w:cstheme="minorBidi"/>
          <w:szCs w:val="22"/>
          <w:lang w:eastAsia="en-US"/>
        </w:rPr>
      </w:pPr>
      <w:r>
        <w:lastRenderedPageBreak/>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808390 \h </w:instrText>
      </w:r>
      <w:r>
        <w:fldChar w:fldCharType="separate"/>
      </w:r>
      <w:r>
        <w:t>44</w:t>
      </w:r>
      <w:r>
        <w:fldChar w:fldCharType="end"/>
      </w:r>
    </w:p>
    <w:p w14:paraId="0797A79F" w14:textId="2A96A7EF" w:rsidR="005724C7" w:rsidRDefault="005724C7">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808391 \h </w:instrText>
      </w:r>
      <w:r>
        <w:fldChar w:fldCharType="separate"/>
      </w:r>
      <w:r>
        <w:t>45</w:t>
      </w:r>
      <w:r>
        <w:fldChar w:fldCharType="end"/>
      </w:r>
    </w:p>
    <w:p w14:paraId="6006274C" w14:textId="6D3637DD" w:rsidR="005724C7" w:rsidRDefault="005724C7">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808392 \h </w:instrText>
      </w:r>
      <w:r>
        <w:fldChar w:fldCharType="separate"/>
      </w:r>
      <w:r>
        <w:t>45</w:t>
      </w:r>
      <w:r>
        <w:fldChar w:fldCharType="end"/>
      </w:r>
    </w:p>
    <w:p w14:paraId="671E8117" w14:textId="096DA660" w:rsidR="005724C7" w:rsidRDefault="005724C7">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808393 \h </w:instrText>
      </w:r>
      <w:r>
        <w:fldChar w:fldCharType="separate"/>
      </w:r>
      <w:r>
        <w:t>45</w:t>
      </w:r>
      <w:r>
        <w:fldChar w:fldCharType="end"/>
      </w:r>
    </w:p>
    <w:p w14:paraId="184B2EE4" w14:textId="05D77805" w:rsidR="005724C7" w:rsidRDefault="005724C7">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808394 \h </w:instrText>
      </w:r>
      <w:r>
        <w:fldChar w:fldCharType="separate"/>
      </w:r>
      <w:r>
        <w:t>46</w:t>
      </w:r>
      <w:r>
        <w:fldChar w:fldCharType="end"/>
      </w:r>
    </w:p>
    <w:p w14:paraId="1752AB03" w14:textId="01758511" w:rsidR="005724C7" w:rsidRDefault="005724C7">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808395 \h </w:instrText>
      </w:r>
      <w:r>
        <w:fldChar w:fldCharType="separate"/>
      </w:r>
      <w:r>
        <w:t>48</w:t>
      </w:r>
      <w:r>
        <w:fldChar w:fldCharType="end"/>
      </w:r>
    </w:p>
    <w:p w14:paraId="59773ED2" w14:textId="094E39F2" w:rsidR="005724C7" w:rsidRDefault="005724C7">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808396 \h </w:instrText>
      </w:r>
      <w:r>
        <w:fldChar w:fldCharType="separate"/>
      </w:r>
      <w:r>
        <w:t>48</w:t>
      </w:r>
      <w:r>
        <w:fldChar w:fldCharType="end"/>
      </w:r>
    </w:p>
    <w:p w14:paraId="4EB1E8FD" w14:textId="1DC2F218" w:rsidR="005724C7" w:rsidRDefault="005724C7">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808397 \h </w:instrText>
      </w:r>
      <w:r>
        <w:fldChar w:fldCharType="separate"/>
      </w:r>
      <w:r>
        <w:t>48</w:t>
      </w:r>
      <w:r>
        <w:fldChar w:fldCharType="end"/>
      </w:r>
    </w:p>
    <w:p w14:paraId="1A43FE90" w14:textId="741CC09A" w:rsidR="005724C7" w:rsidRDefault="005724C7">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808398 \h </w:instrText>
      </w:r>
      <w:r>
        <w:fldChar w:fldCharType="separate"/>
      </w:r>
      <w:r>
        <w:t>51</w:t>
      </w:r>
      <w:r>
        <w:fldChar w:fldCharType="end"/>
      </w:r>
    </w:p>
    <w:p w14:paraId="3D89AD2F" w14:textId="0ECBB5C1" w:rsidR="005724C7" w:rsidRDefault="005724C7">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808399 \h </w:instrText>
      </w:r>
      <w:r>
        <w:fldChar w:fldCharType="separate"/>
      </w:r>
      <w:r>
        <w:t>51</w:t>
      </w:r>
      <w:r>
        <w:fldChar w:fldCharType="end"/>
      </w:r>
    </w:p>
    <w:p w14:paraId="65C5B9DD" w14:textId="5A2D03AE" w:rsidR="005724C7" w:rsidRDefault="005724C7">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808400 \h </w:instrText>
      </w:r>
      <w:r>
        <w:fldChar w:fldCharType="separate"/>
      </w:r>
      <w:r>
        <w:t>54</w:t>
      </w:r>
      <w:r>
        <w:fldChar w:fldCharType="end"/>
      </w:r>
    </w:p>
    <w:p w14:paraId="6D7852A9" w14:textId="4E81B94A" w:rsidR="005724C7" w:rsidRDefault="005724C7">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808401 \h </w:instrText>
      </w:r>
      <w:r>
        <w:fldChar w:fldCharType="separate"/>
      </w:r>
      <w:r>
        <w:t>54</w:t>
      </w:r>
      <w:r>
        <w:fldChar w:fldCharType="end"/>
      </w:r>
    </w:p>
    <w:p w14:paraId="3C081581" w14:textId="08E2D519" w:rsidR="005724C7" w:rsidRDefault="005724C7">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808402 \h </w:instrText>
      </w:r>
      <w:r>
        <w:fldChar w:fldCharType="separate"/>
      </w:r>
      <w:r>
        <w:t>54</w:t>
      </w:r>
      <w:r>
        <w:fldChar w:fldCharType="end"/>
      </w:r>
    </w:p>
    <w:p w14:paraId="1D2DD64C" w14:textId="098BB8D7" w:rsidR="005724C7" w:rsidRDefault="005724C7">
      <w:pPr>
        <w:pStyle w:val="Verzeichnis3"/>
        <w:tabs>
          <w:tab w:val="left" w:pos="1713"/>
        </w:tabs>
        <w:rPr>
          <w:rFonts w:asciiTheme="minorHAnsi" w:eastAsiaTheme="minorEastAsia" w:hAnsiTheme="minorHAnsi" w:cstheme="minorBidi"/>
          <w:szCs w:val="22"/>
          <w:lang w:eastAsia="en-US"/>
        </w:rPr>
      </w:pPr>
      <w:r>
        <w:t>4.4.3</w:t>
      </w:r>
      <w:r>
        <w:rPr>
          <w:rFonts w:asciiTheme="minorHAnsi" w:eastAsiaTheme="minorEastAsia" w:hAnsiTheme="minorHAnsi" w:cstheme="minorBidi"/>
          <w:szCs w:val="22"/>
          <w:lang w:eastAsia="en-US"/>
        </w:rPr>
        <w:tab/>
      </w:r>
      <w:r>
        <w:t>Monitoring</w:t>
      </w:r>
      <w:r>
        <w:tab/>
      </w:r>
      <w:r>
        <w:fldChar w:fldCharType="begin"/>
      </w:r>
      <w:r>
        <w:instrText xml:space="preserve"> PAGEREF _Toc110808403 \h </w:instrText>
      </w:r>
      <w:r>
        <w:fldChar w:fldCharType="separate"/>
      </w:r>
      <w:r>
        <w:t>55</w:t>
      </w:r>
      <w:r>
        <w:fldChar w:fldCharType="end"/>
      </w:r>
    </w:p>
    <w:p w14:paraId="0282F2B0" w14:textId="336F8687" w:rsidR="005724C7" w:rsidRDefault="005724C7">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808404 \h </w:instrText>
      </w:r>
      <w:r>
        <w:fldChar w:fldCharType="separate"/>
      </w:r>
      <w:r>
        <w:t>58</w:t>
      </w:r>
      <w:r>
        <w:fldChar w:fldCharType="end"/>
      </w:r>
    </w:p>
    <w:p w14:paraId="74A4EB94" w14:textId="373BC88F" w:rsidR="005724C7" w:rsidRDefault="005724C7">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808405 \h </w:instrText>
      </w:r>
      <w:r>
        <w:fldChar w:fldCharType="separate"/>
      </w:r>
      <w:r>
        <w:t>58</w:t>
      </w:r>
      <w:r>
        <w:fldChar w:fldCharType="end"/>
      </w:r>
    </w:p>
    <w:p w14:paraId="75EE7BF5" w14:textId="2F0EE697" w:rsidR="005724C7" w:rsidRDefault="005724C7">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raining Pipeline</w:t>
      </w:r>
      <w:r>
        <w:tab/>
      </w:r>
      <w:r>
        <w:fldChar w:fldCharType="begin"/>
      </w:r>
      <w:r>
        <w:instrText xml:space="preserve"> PAGEREF _Toc110808406 \h </w:instrText>
      </w:r>
      <w:r>
        <w:fldChar w:fldCharType="separate"/>
      </w:r>
      <w:r>
        <w:t>59</w:t>
      </w:r>
      <w:r>
        <w:fldChar w:fldCharType="end"/>
      </w:r>
    </w:p>
    <w:p w14:paraId="59166C33" w14:textId="60D1C034" w:rsidR="005724C7" w:rsidRDefault="005724C7">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Evaluation Pipeline</w:t>
      </w:r>
      <w:r>
        <w:tab/>
      </w:r>
      <w:r>
        <w:fldChar w:fldCharType="begin"/>
      </w:r>
      <w:r>
        <w:instrText xml:space="preserve"> PAGEREF _Toc110808407 \h </w:instrText>
      </w:r>
      <w:r>
        <w:fldChar w:fldCharType="separate"/>
      </w:r>
      <w:r>
        <w:t>61</w:t>
      </w:r>
      <w:r>
        <w:fldChar w:fldCharType="end"/>
      </w:r>
    </w:p>
    <w:p w14:paraId="4C41C6A7" w14:textId="341EF18B" w:rsidR="005724C7" w:rsidRDefault="005724C7">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MLOps Pipeline</w:t>
      </w:r>
      <w:r>
        <w:tab/>
      </w:r>
      <w:r>
        <w:fldChar w:fldCharType="begin"/>
      </w:r>
      <w:r>
        <w:instrText xml:space="preserve"> PAGEREF _Toc110808408 \h </w:instrText>
      </w:r>
      <w:r>
        <w:fldChar w:fldCharType="separate"/>
      </w:r>
      <w:r>
        <w:t>62</w:t>
      </w:r>
      <w:r>
        <w:fldChar w:fldCharType="end"/>
      </w:r>
    </w:p>
    <w:p w14:paraId="126EE49D" w14:textId="50A4BE8F" w:rsidR="005724C7" w:rsidRDefault="005724C7">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808409 \h </w:instrText>
      </w:r>
      <w:r>
        <w:fldChar w:fldCharType="separate"/>
      </w:r>
      <w:r>
        <w:t>63</w:t>
      </w:r>
      <w:r>
        <w:fldChar w:fldCharType="end"/>
      </w:r>
    </w:p>
    <w:p w14:paraId="43451CBF" w14:textId="62028F49" w:rsidR="005724C7" w:rsidRDefault="005724C7">
      <w:pPr>
        <w:pStyle w:val="Verzeichnis2"/>
        <w:tabs>
          <w:tab w:val="left" w:pos="1360"/>
        </w:tabs>
        <w:rPr>
          <w:rFonts w:asciiTheme="minorHAnsi" w:eastAsiaTheme="minorEastAsia" w:hAnsiTheme="minorHAnsi" w:cstheme="minorBidi"/>
          <w:szCs w:val="22"/>
          <w:lang w:eastAsia="en-US"/>
        </w:rPr>
      </w:pPr>
      <w:r>
        <w:t>5.1</w:t>
      </w:r>
      <w:r>
        <w:rPr>
          <w:rFonts w:asciiTheme="minorHAnsi" w:eastAsiaTheme="minorEastAsia" w:hAnsiTheme="minorHAnsi" w:cstheme="minorBidi"/>
          <w:szCs w:val="22"/>
          <w:lang w:eastAsia="en-US"/>
        </w:rPr>
        <w:tab/>
      </w:r>
      <w:r>
        <w:t>Recommender System</w:t>
      </w:r>
      <w:r>
        <w:tab/>
      </w:r>
      <w:r>
        <w:fldChar w:fldCharType="begin"/>
      </w:r>
      <w:r>
        <w:instrText xml:space="preserve"> PAGEREF _Toc110808410 \h </w:instrText>
      </w:r>
      <w:r>
        <w:fldChar w:fldCharType="separate"/>
      </w:r>
      <w:r>
        <w:t>63</w:t>
      </w:r>
      <w:r>
        <w:fldChar w:fldCharType="end"/>
      </w:r>
    </w:p>
    <w:p w14:paraId="4D6CB0B0" w14:textId="3CFFD121" w:rsidR="005724C7" w:rsidRDefault="005724C7">
      <w:pPr>
        <w:pStyle w:val="Verzeichnis2"/>
        <w:tabs>
          <w:tab w:val="left" w:pos="1360"/>
        </w:tabs>
        <w:rPr>
          <w:rFonts w:asciiTheme="minorHAnsi" w:eastAsiaTheme="minorEastAsia" w:hAnsiTheme="minorHAnsi" w:cstheme="minorBidi"/>
          <w:szCs w:val="22"/>
          <w:lang w:eastAsia="en-US"/>
        </w:rPr>
      </w:pPr>
      <w:r>
        <w:t>5.2</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808411 \h </w:instrText>
      </w:r>
      <w:r>
        <w:fldChar w:fldCharType="separate"/>
      </w:r>
      <w:r>
        <w:t>65</w:t>
      </w:r>
      <w:r>
        <w:fldChar w:fldCharType="end"/>
      </w:r>
    </w:p>
    <w:p w14:paraId="5DC33FF4" w14:textId="01AFA15D" w:rsidR="005724C7" w:rsidRDefault="005724C7">
      <w:pPr>
        <w:pStyle w:val="Verzeichnis2"/>
        <w:tabs>
          <w:tab w:val="left" w:pos="1360"/>
        </w:tabs>
        <w:rPr>
          <w:rFonts w:asciiTheme="minorHAnsi" w:eastAsiaTheme="minorEastAsia" w:hAnsiTheme="minorHAnsi" w:cstheme="minorBidi"/>
          <w:szCs w:val="22"/>
          <w:lang w:eastAsia="en-US"/>
        </w:rPr>
      </w:pPr>
      <w:r>
        <w:t>5.3</w:t>
      </w:r>
      <w:r>
        <w:rPr>
          <w:rFonts w:asciiTheme="minorHAnsi" w:eastAsiaTheme="minorEastAsia" w:hAnsiTheme="minorHAnsi" w:cstheme="minorBidi"/>
          <w:szCs w:val="22"/>
          <w:lang w:eastAsia="en-US"/>
        </w:rPr>
        <w:tab/>
      </w:r>
      <w:r>
        <w:t>Pipeline</w:t>
      </w:r>
      <w:r>
        <w:tab/>
      </w:r>
      <w:r>
        <w:fldChar w:fldCharType="begin"/>
      </w:r>
      <w:r>
        <w:instrText xml:space="preserve"> PAGEREF _Toc110808412 \h </w:instrText>
      </w:r>
      <w:r>
        <w:fldChar w:fldCharType="separate"/>
      </w:r>
      <w:r>
        <w:t>66</w:t>
      </w:r>
      <w:r>
        <w:fldChar w:fldCharType="end"/>
      </w:r>
    </w:p>
    <w:p w14:paraId="267962B0" w14:textId="57998C97" w:rsidR="005724C7" w:rsidRDefault="005724C7">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808413 \h </w:instrText>
      </w:r>
      <w:r>
        <w:fldChar w:fldCharType="separate"/>
      </w:r>
      <w:r>
        <w:t>69</w:t>
      </w:r>
      <w:r>
        <w:fldChar w:fldCharType="end"/>
      </w:r>
    </w:p>
    <w:p w14:paraId="19CBB4C2" w14:textId="176AB0AA" w:rsidR="005724C7" w:rsidRDefault="005724C7">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808414 \h </w:instrText>
      </w:r>
      <w:r>
        <w:fldChar w:fldCharType="separate"/>
      </w:r>
      <w:r>
        <w:t>71</w:t>
      </w:r>
      <w:r>
        <w:fldChar w:fldCharType="end"/>
      </w:r>
    </w:p>
    <w:p w14:paraId="36E24082" w14:textId="755EF379" w:rsidR="005724C7" w:rsidRDefault="005724C7">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808415 \h </w:instrText>
      </w:r>
      <w:r>
        <w:fldChar w:fldCharType="separate"/>
      </w:r>
      <w:r>
        <w:t>71</w:t>
      </w:r>
      <w:r>
        <w:fldChar w:fldCharType="end"/>
      </w:r>
    </w:p>
    <w:p w14:paraId="20D18063" w14:textId="28A945F6" w:rsidR="005724C7" w:rsidRDefault="005724C7">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808416 \h </w:instrText>
      </w:r>
      <w:r>
        <w:fldChar w:fldCharType="separate"/>
      </w:r>
      <w:r>
        <w:t>73</w:t>
      </w:r>
      <w:r>
        <w:fldChar w:fldCharType="end"/>
      </w:r>
    </w:p>
    <w:p w14:paraId="2037228B" w14:textId="33CF68E2" w:rsidR="005724C7" w:rsidRDefault="005724C7">
      <w:pPr>
        <w:pStyle w:val="Verzeichnis3"/>
        <w:rPr>
          <w:rFonts w:asciiTheme="minorHAnsi" w:eastAsiaTheme="minorEastAsia" w:hAnsiTheme="minorHAnsi" w:cstheme="minorBidi"/>
          <w:szCs w:val="22"/>
          <w:lang w:eastAsia="en-US"/>
        </w:rPr>
      </w:pPr>
      <w:r>
        <w:t>airflow_pipelines</w:t>
      </w:r>
      <w:r>
        <w:tab/>
      </w:r>
      <w:r>
        <w:fldChar w:fldCharType="begin"/>
      </w:r>
      <w:r>
        <w:instrText xml:space="preserve"> PAGEREF _Toc110808417 \h </w:instrText>
      </w:r>
      <w:r>
        <w:fldChar w:fldCharType="separate"/>
      </w:r>
      <w:r>
        <w:t>73</w:t>
      </w:r>
      <w:r>
        <w:fldChar w:fldCharType="end"/>
      </w:r>
    </w:p>
    <w:p w14:paraId="7E34FA65" w14:textId="11032158" w:rsidR="005724C7" w:rsidRDefault="005724C7">
      <w:pPr>
        <w:pStyle w:val="Verzeichnis3"/>
        <w:rPr>
          <w:rFonts w:asciiTheme="minorHAnsi" w:eastAsiaTheme="minorEastAsia" w:hAnsiTheme="minorHAnsi" w:cstheme="minorBidi"/>
          <w:szCs w:val="22"/>
          <w:lang w:eastAsia="en-US"/>
        </w:rPr>
      </w:pPr>
      <w:r>
        <w:t>data_fetch</w:t>
      </w:r>
      <w:r>
        <w:tab/>
      </w:r>
      <w:r>
        <w:fldChar w:fldCharType="begin"/>
      </w:r>
      <w:r>
        <w:instrText xml:space="preserve"> PAGEREF _Toc110808418 \h </w:instrText>
      </w:r>
      <w:r>
        <w:fldChar w:fldCharType="separate"/>
      </w:r>
      <w:r>
        <w:t>76</w:t>
      </w:r>
      <w:r>
        <w:fldChar w:fldCharType="end"/>
      </w:r>
    </w:p>
    <w:p w14:paraId="5176F4F8" w14:textId="62F26395" w:rsidR="005724C7" w:rsidRDefault="005724C7">
      <w:pPr>
        <w:pStyle w:val="Verzeichnis3"/>
        <w:rPr>
          <w:rFonts w:asciiTheme="minorHAnsi" w:eastAsiaTheme="minorEastAsia" w:hAnsiTheme="minorHAnsi" w:cstheme="minorBidi"/>
          <w:szCs w:val="22"/>
          <w:lang w:eastAsia="en-US"/>
        </w:rPr>
      </w:pPr>
      <w:r>
        <w:t>model_source</w:t>
      </w:r>
      <w:r>
        <w:tab/>
      </w:r>
      <w:r>
        <w:fldChar w:fldCharType="begin"/>
      </w:r>
      <w:r>
        <w:instrText xml:space="preserve"> PAGEREF _Toc110808419 \h </w:instrText>
      </w:r>
      <w:r>
        <w:fldChar w:fldCharType="separate"/>
      </w:r>
      <w:r>
        <w:t>78</w:t>
      </w:r>
      <w:r>
        <w:fldChar w:fldCharType="end"/>
      </w:r>
    </w:p>
    <w:p w14:paraId="5BA0A6BC" w14:textId="3D909693" w:rsidR="005724C7" w:rsidRDefault="005724C7">
      <w:pPr>
        <w:pStyle w:val="Verzeichnis3"/>
        <w:rPr>
          <w:rFonts w:asciiTheme="minorHAnsi" w:eastAsiaTheme="minorEastAsia" w:hAnsiTheme="minorHAnsi" w:cstheme="minorBidi"/>
          <w:szCs w:val="22"/>
          <w:lang w:eastAsia="en-US"/>
        </w:rPr>
      </w:pPr>
      <w:r>
        <w:t>production/prediction_service</w:t>
      </w:r>
      <w:r>
        <w:tab/>
      </w:r>
      <w:r>
        <w:fldChar w:fldCharType="begin"/>
      </w:r>
      <w:r>
        <w:instrText xml:space="preserve"> PAGEREF _Toc110808420 \h </w:instrText>
      </w:r>
      <w:r>
        <w:fldChar w:fldCharType="separate"/>
      </w:r>
      <w:r>
        <w:t>81</w:t>
      </w:r>
      <w:r>
        <w:fldChar w:fldCharType="end"/>
      </w:r>
    </w:p>
    <w:p w14:paraId="3D294F91" w14:textId="7AFE3C6A" w:rsidR="005724C7" w:rsidRDefault="005724C7">
      <w:pPr>
        <w:pStyle w:val="Verzeichnis1"/>
        <w:rPr>
          <w:rFonts w:asciiTheme="minorHAnsi" w:eastAsiaTheme="minorEastAsia" w:hAnsiTheme="minorHAnsi" w:cstheme="minorBidi"/>
          <w:b w:val="0"/>
          <w:szCs w:val="22"/>
          <w:lang w:eastAsia="en-US"/>
        </w:rPr>
      </w:pPr>
      <w:r>
        <w:t>References</w:t>
      </w:r>
      <w:r>
        <w:tab/>
      </w:r>
      <w:r>
        <w:fldChar w:fldCharType="begin"/>
      </w:r>
      <w:r>
        <w:instrText xml:space="preserve"> PAGEREF _Toc110808421 \h </w:instrText>
      </w:r>
      <w:r>
        <w:fldChar w:fldCharType="separate"/>
      </w:r>
      <w:r>
        <w:t>82</w:t>
      </w:r>
      <w:r>
        <w:fldChar w:fldCharType="end"/>
      </w:r>
    </w:p>
    <w:p w14:paraId="4AEB0ABD" w14:textId="74DE3C46"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808361"/>
      <w:r w:rsidR="00C70565">
        <w:t>Table of Figures</w:t>
      </w:r>
      <w:bookmarkEnd w:id="6"/>
    </w:p>
    <w:p w14:paraId="460A1C33" w14:textId="5325688F" w:rsidR="00C003A1"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C003A1">
        <w:t>Figure 1: structure and overview of RSs derived from Aggarwal (2016)</w:t>
      </w:r>
      <w:r w:rsidR="00C003A1">
        <w:tab/>
      </w:r>
      <w:r w:rsidR="00C003A1">
        <w:fldChar w:fldCharType="begin"/>
      </w:r>
      <w:r w:rsidR="00C003A1">
        <w:instrText xml:space="preserve"> PAGEREF _Toc110863967 \h </w:instrText>
      </w:r>
      <w:r w:rsidR="00C003A1">
        <w:fldChar w:fldCharType="separate"/>
      </w:r>
      <w:r w:rsidR="00C003A1">
        <w:t>16</w:t>
      </w:r>
      <w:r w:rsidR="00C003A1">
        <w:fldChar w:fldCharType="end"/>
      </w:r>
    </w:p>
    <w:p w14:paraId="0CE8BB3B" w14:textId="1155E14A" w:rsidR="00C003A1" w:rsidRDefault="00C003A1">
      <w:pPr>
        <w:pStyle w:val="Abbildungsverzeichnis"/>
        <w:rPr>
          <w:rFonts w:asciiTheme="minorHAnsi" w:eastAsiaTheme="minorEastAsia" w:hAnsiTheme="minorHAnsi" w:cstheme="minorBidi"/>
          <w:szCs w:val="22"/>
          <w:lang w:eastAsia="en-US"/>
        </w:rPr>
      </w:pPr>
      <w:r>
        <w:t>Figure 2: Example of retrieval and ranking in a recommender system</w:t>
      </w:r>
      <w:r>
        <w:tab/>
      </w:r>
      <w:r>
        <w:fldChar w:fldCharType="begin"/>
      </w:r>
      <w:r>
        <w:instrText xml:space="preserve"> PAGEREF _Toc110863968 \h </w:instrText>
      </w:r>
      <w:r>
        <w:fldChar w:fldCharType="separate"/>
      </w:r>
      <w:r>
        <w:t>17</w:t>
      </w:r>
      <w:r>
        <w:fldChar w:fldCharType="end"/>
      </w:r>
    </w:p>
    <w:p w14:paraId="57636CB9" w14:textId="57B06B21" w:rsidR="00C003A1" w:rsidRDefault="00C003A1">
      <w:pPr>
        <w:pStyle w:val="Abbildungsverzeichnis"/>
        <w:rPr>
          <w:rFonts w:asciiTheme="minorHAnsi" w:eastAsiaTheme="minorEastAsia" w:hAnsiTheme="minorHAnsi" w:cstheme="minorBidi"/>
          <w:szCs w:val="22"/>
          <w:lang w:eastAsia="en-US"/>
        </w:rPr>
      </w:pPr>
      <w:r>
        <w:t>Figure 3: Visualization of a cross layer (Wang et al., 2021)</w:t>
      </w:r>
      <w:r>
        <w:tab/>
      </w:r>
      <w:r>
        <w:fldChar w:fldCharType="begin"/>
      </w:r>
      <w:r>
        <w:instrText xml:space="preserve"> PAGEREF _Toc110863969 \h </w:instrText>
      </w:r>
      <w:r>
        <w:fldChar w:fldCharType="separate"/>
      </w:r>
      <w:r>
        <w:t>23</w:t>
      </w:r>
      <w:r>
        <w:fldChar w:fldCharType="end"/>
      </w:r>
    </w:p>
    <w:p w14:paraId="1C4EC815" w14:textId="6D72A35B" w:rsidR="00C003A1" w:rsidRDefault="00C003A1">
      <w:pPr>
        <w:pStyle w:val="Abbildungsverzeichnis"/>
        <w:rPr>
          <w:rFonts w:asciiTheme="minorHAnsi" w:eastAsiaTheme="minorEastAsia" w:hAnsiTheme="minorHAnsi" w:cstheme="minorBidi"/>
          <w:szCs w:val="22"/>
          <w:lang w:eastAsia="en-US"/>
        </w:rPr>
      </w:pPr>
      <w:r>
        <w:t>Figure 4: Possible DCN architectures (Wang et al., 2021)</w:t>
      </w:r>
      <w:r>
        <w:tab/>
      </w:r>
      <w:r>
        <w:fldChar w:fldCharType="begin"/>
      </w:r>
      <w:r>
        <w:instrText xml:space="preserve"> PAGEREF _Toc110863970 \h </w:instrText>
      </w:r>
      <w:r>
        <w:fldChar w:fldCharType="separate"/>
      </w:r>
      <w:r>
        <w:t>24</w:t>
      </w:r>
      <w:r>
        <w:fldChar w:fldCharType="end"/>
      </w:r>
    </w:p>
    <w:p w14:paraId="155E7D10" w14:textId="756DD7C0" w:rsidR="00C003A1" w:rsidRDefault="00C003A1">
      <w:pPr>
        <w:pStyle w:val="Abbildungsverzeichnis"/>
        <w:rPr>
          <w:rFonts w:asciiTheme="minorHAnsi" w:eastAsiaTheme="minorEastAsia" w:hAnsiTheme="minorHAnsi" w:cstheme="minorBidi"/>
          <w:szCs w:val="22"/>
          <w:lang w:eastAsia="en-US"/>
        </w:rPr>
      </w:pPr>
      <w:r>
        <w:t>Figure 5: Exemplary DAG in Airflow</w:t>
      </w:r>
      <w:r>
        <w:tab/>
      </w:r>
      <w:r>
        <w:fldChar w:fldCharType="begin"/>
      </w:r>
      <w:r>
        <w:instrText xml:space="preserve"> PAGEREF _Toc110863971 \h </w:instrText>
      </w:r>
      <w:r>
        <w:fldChar w:fldCharType="separate"/>
      </w:r>
      <w:r>
        <w:t>29</w:t>
      </w:r>
      <w:r>
        <w:fldChar w:fldCharType="end"/>
      </w:r>
    </w:p>
    <w:p w14:paraId="64F08176" w14:textId="1AA539A3" w:rsidR="00C003A1" w:rsidRDefault="00C003A1">
      <w:pPr>
        <w:pStyle w:val="Abbildungsverzeichnis"/>
        <w:rPr>
          <w:rFonts w:asciiTheme="minorHAnsi" w:eastAsiaTheme="minorEastAsia" w:hAnsiTheme="minorHAnsi" w:cstheme="minorBidi"/>
          <w:szCs w:val="22"/>
          <w:lang w:eastAsia="en-US"/>
        </w:rPr>
      </w:pPr>
      <w:r>
        <w:t>Figure 7: Types of concept drift (Lu et al., 2018)</w:t>
      </w:r>
      <w:r>
        <w:tab/>
      </w:r>
      <w:r>
        <w:fldChar w:fldCharType="begin"/>
      </w:r>
      <w:r>
        <w:instrText xml:space="preserve"> PAGEREF _Toc110863972 \h </w:instrText>
      </w:r>
      <w:r>
        <w:fldChar w:fldCharType="separate"/>
      </w:r>
      <w:r>
        <w:t>31</w:t>
      </w:r>
      <w:r>
        <w:fldChar w:fldCharType="end"/>
      </w:r>
    </w:p>
    <w:p w14:paraId="79A383F9" w14:textId="3B7F1B63" w:rsidR="00C003A1" w:rsidRDefault="00C003A1">
      <w:pPr>
        <w:pStyle w:val="Abbildungsverzeichnis"/>
        <w:rPr>
          <w:rFonts w:asciiTheme="minorHAnsi" w:eastAsiaTheme="minorEastAsia" w:hAnsiTheme="minorHAnsi" w:cstheme="minorBidi"/>
          <w:szCs w:val="22"/>
          <w:lang w:eastAsia="en-US"/>
        </w:rPr>
      </w:pPr>
      <w:r>
        <w:t>Figure 8: Framework for handling concept drift in machine learning (Lu et al., 2018)</w:t>
      </w:r>
      <w:r>
        <w:tab/>
      </w:r>
      <w:r>
        <w:fldChar w:fldCharType="begin"/>
      </w:r>
      <w:r>
        <w:instrText xml:space="preserve"> PAGEREF _Toc110863973 \h </w:instrText>
      </w:r>
      <w:r>
        <w:fldChar w:fldCharType="separate"/>
      </w:r>
      <w:r>
        <w:t>32</w:t>
      </w:r>
      <w:r>
        <w:fldChar w:fldCharType="end"/>
      </w:r>
    </w:p>
    <w:p w14:paraId="110AEE2E" w14:textId="406F6F1E" w:rsidR="00C003A1" w:rsidRDefault="00C003A1">
      <w:pPr>
        <w:pStyle w:val="Abbildungsverzeichnis"/>
        <w:rPr>
          <w:rFonts w:asciiTheme="minorHAnsi" w:eastAsiaTheme="minorEastAsia" w:hAnsiTheme="minorHAnsi" w:cstheme="minorBidi"/>
          <w:szCs w:val="22"/>
          <w:lang w:eastAsia="en-US"/>
        </w:rPr>
      </w:pPr>
      <w:r>
        <w:t>Figure 9: TFX components (Google LLC, 2019a)</w:t>
      </w:r>
      <w:r>
        <w:tab/>
      </w:r>
      <w:r>
        <w:fldChar w:fldCharType="begin"/>
      </w:r>
      <w:r>
        <w:instrText xml:space="preserve"> PAGEREF _Toc110863974 \h </w:instrText>
      </w:r>
      <w:r>
        <w:fldChar w:fldCharType="separate"/>
      </w:r>
      <w:r>
        <w:t>34</w:t>
      </w:r>
      <w:r>
        <w:fldChar w:fldCharType="end"/>
      </w:r>
    </w:p>
    <w:p w14:paraId="6B6024F6" w14:textId="403EFEB9" w:rsidR="00C003A1" w:rsidRDefault="00C003A1">
      <w:pPr>
        <w:pStyle w:val="Abbildungsverzeichnis"/>
        <w:rPr>
          <w:rFonts w:asciiTheme="minorHAnsi" w:eastAsiaTheme="minorEastAsia" w:hAnsiTheme="minorHAnsi" w:cstheme="minorBidi"/>
          <w:szCs w:val="22"/>
          <w:lang w:eastAsia="en-US"/>
        </w:rPr>
      </w:pPr>
      <w:r>
        <w:t>Figure 10: procedure of artifact development</w:t>
      </w:r>
      <w:r>
        <w:tab/>
      </w:r>
      <w:r>
        <w:fldChar w:fldCharType="begin"/>
      </w:r>
      <w:r>
        <w:instrText xml:space="preserve"> PAGEREF _Toc110863975 \h </w:instrText>
      </w:r>
      <w:r>
        <w:fldChar w:fldCharType="separate"/>
      </w:r>
      <w:r>
        <w:t>39</w:t>
      </w:r>
      <w:r>
        <w:fldChar w:fldCharType="end"/>
      </w:r>
    </w:p>
    <w:p w14:paraId="6276F1CB" w14:textId="611D0D82" w:rsidR="00C003A1" w:rsidRDefault="00C003A1">
      <w:pPr>
        <w:pStyle w:val="Abbildungsverzeichnis"/>
        <w:rPr>
          <w:rFonts w:asciiTheme="minorHAnsi" w:eastAsiaTheme="minorEastAsia" w:hAnsiTheme="minorHAnsi" w:cstheme="minorBidi"/>
          <w:szCs w:val="22"/>
          <w:lang w:eastAsia="en-US"/>
        </w:rPr>
      </w:pPr>
      <w:r>
        <w:t>Figure 11: Infrastructure of the HdM deep learning cluster (Theodoridis &amp; Grießhaber, n.d.)</w:t>
      </w:r>
      <w:r>
        <w:tab/>
      </w:r>
      <w:r>
        <w:fldChar w:fldCharType="begin"/>
      </w:r>
      <w:r>
        <w:instrText xml:space="preserve"> PAGEREF _Toc110863976 \h </w:instrText>
      </w:r>
      <w:r>
        <w:fldChar w:fldCharType="separate"/>
      </w:r>
      <w:r>
        <w:t>40</w:t>
      </w:r>
      <w:r>
        <w:fldChar w:fldCharType="end"/>
      </w:r>
    </w:p>
    <w:p w14:paraId="0826DF7A" w14:textId="60F0252A" w:rsidR="00C003A1" w:rsidRDefault="00C003A1">
      <w:pPr>
        <w:pStyle w:val="Abbildungsverzeichnis"/>
        <w:rPr>
          <w:rFonts w:asciiTheme="minorHAnsi" w:eastAsiaTheme="minorEastAsia" w:hAnsiTheme="minorHAnsi" w:cstheme="minorBidi"/>
          <w:szCs w:val="22"/>
          <w:lang w:eastAsia="en-US"/>
        </w:rPr>
      </w:pPr>
      <w:r>
        <w:t>Figure 13: Working directory and its subdirectories</w:t>
      </w:r>
      <w:r>
        <w:tab/>
      </w:r>
      <w:r>
        <w:fldChar w:fldCharType="begin"/>
      </w:r>
      <w:r>
        <w:instrText xml:space="preserve"> PAGEREF _Toc110863977 \h </w:instrText>
      </w:r>
      <w:r>
        <w:fldChar w:fldCharType="separate"/>
      </w:r>
      <w:r>
        <w:t>43</w:t>
      </w:r>
      <w:r>
        <w:fldChar w:fldCharType="end"/>
      </w:r>
    </w:p>
    <w:p w14:paraId="5657FFEB" w14:textId="6A98F63C" w:rsidR="00C003A1" w:rsidRDefault="00C003A1">
      <w:pPr>
        <w:pStyle w:val="Abbildungsverzeichnis"/>
        <w:rPr>
          <w:rFonts w:asciiTheme="minorHAnsi" w:eastAsiaTheme="minorEastAsia" w:hAnsiTheme="minorHAnsi" w:cstheme="minorBidi"/>
          <w:szCs w:val="22"/>
          <w:lang w:eastAsia="en-US"/>
        </w:rPr>
      </w:pPr>
      <w:r>
        <w:t>Figure 15: Sparse rating features and dense user features merged</w:t>
      </w:r>
      <w:r>
        <w:tab/>
      </w:r>
      <w:r>
        <w:fldChar w:fldCharType="begin"/>
      </w:r>
      <w:r>
        <w:instrText xml:space="preserve"> PAGEREF _Toc110863978 \h </w:instrText>
      </w:r>
      <w:r>
        <w:fldChar w:fldCharType="separate"/>
      </w:r>
      <w:r>
        <w:t>45</w:t>
      </w:r>
      <w:r>
        <w:fldChar w:fldCharType="end"/>
      </w:r>
    </w:p>
    <w:p w14:paraId="0901C7D8" w14:textId="5418C0D7" w:rsidR="00C003A1" w:rsidRDefault="00C003A1">
      <w:pPr>
        <w:pStyle w:val="Abbildungsverzeichnis"/>
        <w:rPr>
          <w:rFonts w:asciiTheme="minorHAnsi" w:eastAsiaTheme="minorEastAsia" w:hAnsiTheme="minorHAnsi" w:cstheme="minorBidi"/>
          <w:szCs w:val="22"/>
          <w:lang w:eastAsia="en-US"/>
        </w:rPr>
      </w:pPr>
      <w:r>
        <w:t>Figure 16: Pipeline dataset</w:t>
      </w:r>
      <w:r>
        <w:tab/>
      </w:r>
      <w:r>
        <w:fldChar w:fldCharType="begin"/>
      </w:r>
      <w:r>
        <w:instrText xml:space="preserve"> PAGEREF _Toc110863979 \h </w:instrText>
      </w:r>
      <w:r>
        <w:fldChar w:fldCharType="separate"/>
      </w:r>
      <w:r>
        <w:t>46</w:t>
      </w:r>
      <w:r>
        <w:fldChar w:fldCharType="end"/>
      </w:r>
    </w:p>
    <w:p w14:paraId="245C6B68" w14:textId="7B82B0C2" w:rsidR="00C003A1" w:rsidRDefault="00C003A1">
      <w:pPr>
        <w:pStyle w:val="Abbildungsverzeichnis"/>
        <w:rPr>
          <w:rFonts w:asciiTheme="minorHAnsi" w:eastAsiaTheme="minorEastAsia" w:hAnsiTheme="minorHAnsi" w:cstheme="minorBidi"/>
          <w:szCs w:val="22"/>
          <w:lang w:eastAsia="en-US"/>
        </w:rPr>
      </w:pPr>
      <w:r>
        <w:t>Figure 17: Simple embedding example for feature “occupation”</w:t>
      </w:r>
      <w:r>
        <w:tab/>
      </w:r>
      <w:r>
        <w:fldChar w:fldCharType="begin"/>
      </w:r>
      <w:r>
        <w:instrText xml:space="preserve"> PAGEREF _Toc110863980 \h </w:instrText>
      </w:r>
      <w:r>
        <w:fldChar w:fldCharType="separate"/>
      </w:r>
      <w:r>
        <w:t>48</w:t>
      </w:r>
      <w:r>
        <w:fldChar w:fldCharType="end"/>
      </w:r>
    </w:p>
    <w:p w14:paraId="089148A1" w14:textId="461966D1" w:rsidR="00C003A1" w:rsidRDefault="00C003A1">
      <w:pPr>
        <w:pStyle w:val="Abbildungsverzeichnis"/>
        <w:rPr>
          <w:rFonts w:asciiTheme="minorHAnsi" w:eastAsiaTheme="minorEastAsia" w:hAnsiTheme="minorHAnsi" w:cstheme="minorBidi"/>
          <w:szCs w:val="22"/>
          <w:lang w:eastAsia="en-US"/>
        </w:rPr>
      </w:pPr>
      <w:r>
        <w:t>Figure 18: Declaration of embedding dimension and vocabularies inside RankingModel</w:t>
      </w:r>
      <w:r>
        <w:tab/>
      </w:r>
      <w:r>
        <w:fldChar w:fldCharType="begin"/>
      </w:r>
      <w:r>
        <w:instrText xml:space="preserve"> PAGEREF _Toc110863981 \h </w:instrText>
      </w:r>
      <w:r>
        <w:fldChar w:fldCharType="separate"/>
      </w:r>
      <w:r>
        <w:t>48</w:t>
      </w:r>
      <w:r>
        <w:fldChar w:fldCharType="end"/>
      </w:r>
    </w:p>
    <w:p w14:paraId="489C05C8" w14:textId="61D78923" w:rsidR="00C003A1" w:rsidRDefault="00C003A1">
      <w:pPr>
        <w:pStyle w:val="Abbildungsverzeichnis"/>
        <w:rPr>
          <w:rFonts w:asciiTheme="minorHAnsi" w:eastAsiaTheme="minorEastAsia" w:hAnsiTheme="minorHAnsi" w:cstheme="minorBidi"/>
          <w:szCs w:val="22"/>
          <w:lang w:eastAsia="en-US"/>
        </w:rPr>
      </w:pPr>
      <w:r>
        <w:t>Figure 19: Implementation of the embedding layer</w:t>
      </w:r>
      <w:r>
        <w:tab/>
      </w:r>
      <w:r>
        <w:fldChar w:fldCharType="begin"/>
      </w:r>
      <w:r>
        <w:instrText xml:space="preserve"> PAGEREF _Toc110863982 \h </w:instrText>
      </w:r>
      <w:r>
        <w:fldChar w:fldCharType="separate"/>
      </w:r>
      <w:r>
        <w:t>49</w:t>
      </w:r>
      <w:r>
        <w:fldChar w:fldCharType="end"/>
      </w:r>
    </w:p>
    <w:p w14:paraId="24969376" w14:textId="29D40F1B" w:rsidR="00C003A1" w:rsidRDefault="00C003A1">
      <w:pPr>
        <w:pStyle w:val="Abbildungsverzeichnis"/>
        <w:rPr>
          <w:rFonts w:asciiTheme="minorHAnsi" w:eastAsiaTheme="minorEastAsia" w:hAnsiTheme="minorHAnsi" w:cstheme="minorBidi"/>
          <w:szCs w:val="22"/>
          <w:lang w:eastAsia="en-US"/>
        </w:rPr>
      </w:pPr>
      <w:r>
        <w:t>Figure 20: Implementation of the DCN</w:t>
      </w:r>
      <w:r>
        <w:tab/>
      </w:r>
      <w:r>
        <w:fldChar w:fldCharType="begin"/>
      </w:r>
      <w:r>
        <w:instrText xml:space="preserve"> PAGEREF _Toc110863983 \h </w:instrText>
      </w:r>
      <w:r>
        <w:fldChar w:fldCharType="separate"/>
      </w:r>
      <w:r>
        <w:t>50</w:t>
      </w:r>
      <w:r>
        <w:fldChar w:fldCharType="end"/>
      </w:r>
    </w:p>
    <w:p w14:paraId="3FA3EC7C" w14:textId="7EF646BE" w:rsidR="00C003A1" w:rsidRDefault="00C003A1">
      <w:pPr>
        <w:pStyle w:val="Abbildungsverzeichnis"/>
        <w:rPr>
          <w:rFonts w:asciiTheme="minorHAnsi" w:eastAsiaTheme="minorEastAsia" w:hAnsiTheme="minorHAnsi" w:cstheme="minorBidi"/>
          <w:szCs w:val="22"/>
          <w:lang w:eastAsia="en-US"/>
        </w:rPr>
      </w:pPr>
      <w:r>
        <w:t>Figure 21: Metrics during model training</w:t>
      </w:r>
      <w:r>
        <w:tab/>
      </w:r>
      <w:r>
        <w:fldChar w:fldCharType="begin"/>
      </w:r>
      <w:r>
        <w:instrText xml:space="preserve"> PAGEREF _Toc110863984 \h </w:instrText>
      </w:r>
      <w:r>
        <w:fldChar w:fldCharType="separate"/>
      </w:r>
      <w:r>
        <w:t>50</w:t>
      </w:r>
      <w:r>
        <w:fldChar w:fldCharType="end"/>
      </w:r>
    </w:p>
    <w:p w14:paraId="0EB429FD" w14:textId="548FDDF6" w:rsidR="00C003A1" w:rsidRDefault="00C003A1">
      <w:pPr>
        <w:pStyle w:val="Abbildungsverzeichnis"/>
        <w:rPr>
          <w:rFonts w:asciiTheme="minorHAnsi" w:eastAsiaTheme="minorEastAsia" w:hAnsiTheme="minorHAnsi" w:cstheme="minorBidi"/>
          <w:szCs w:val="22"/>
          <w:lang w:eastAsia="en-US"/>
        </w:rPr>
      </w:pPr>
      <w:r>
        <w:t>Figure 22: Model architecture visualization</w:t>
      </w:r>
      <w:r>
        <w:tab/>
      </w:r>
      <w:r>
        <w:fldChar w:fldCharType="begin"/>
      </w:r>
      <w:r>
        <w:instrText xml:space="preserve"> PAGEREF _Toc110863985 \h </w:instrText>
      </w:r>
      <w:r>
        <w:fldChar w:fldCharType="separate"/>
      </w:r>
      <w:r>
        <w:t>51</w:t>
      </w:r>
      <w:r>
        <w:fldChar w:fldCharType="end"/>
      </w:r>
    </w:p>
    <w:p w14:paraId="30BB99B1" w14:textId="7949AFE5" w:rsidR="00C003A1" w:rsidRDefault="00C003A1">
      <w:pPr>
        <w:pStyle w:val="Abbildungsverzeichnis"/>
        <w:rPr>
          <w:rFonts w:asciiTheme="minorHAnsi" w:eastAsiaTheme="minorEastAsia" w:hAnsiTheme="minorHAnsi" w:cstheme="minorBidi"/>
          <w:szCs w:val="22"/>
          <w:lang w:eastAsia="en-US"/>
        </w:rPr>
      </w:pPr>
      <w:r>
        <w:t>Figure 23: TensorBoard training and evaluation visualization</w:t>
      </w:r>
      <w:r>
        <w:tab/>
      </w:r>
      <w:r>
        <w:fldChar w:fldCharType="begin"/>
      </w:r>
      <w:r>
        <w:instrText xml:space="preserve"> PAGEREF _Toc110863986 \h </w:instrText>
      </w:r>
      <w:r>
        <w:fldChar w:fldCharType="separate"/>
      </w:r>
      <w:r>
        <w:t>51</w:t>
      </w:r>
      <w:r>
        <w:fldChar w:fldCharType="end"/>
      </w:r>
    </w:p>
    <w:p w14:paraId="2803D96B" w14:textId="78ED85E4" w:rsidR="00C003A1" w:rsidRDefault="00C003A1">
      <w:pPr>
        <w:pStyle w:val="Abbildungsverzeichnis"/>
        <w:rPr>
          <w:rFonts w:asciiTheme="minorHAnsi" w:eastAsiaTheme="minorEastAsia" w:hAnsiTheme="minorHAnsi" w:cstheme="minorBidi"/>
          <w:szCs w:val="22"/>
          <w:lang w:eastAsia="en-US"/>
        </w:rPr>
      </w:pPr>
      <w:r>
        <w:t>Figure 24: Plot of the learned feature interactions in a cross layer</w:t>
      </w:r>
      <w:r>
        <w:tab/>
      </w:r>
      <w:r>
        <w:fldChar w:fldCharType="begin"/>
      </w:r>
      <w:r>
        <w:instrText xml:space="preserve"> PAGEREF _Toc110863987 \h </w:instrText>
      </w:r>
      <w:r>
        <w:fldChar w:fldCharType="separate"/>
      </w:r>
      <w:r>
        <w:t>52</w:t>
      </w:r>
      <w:r>
        <w:fldChar w:fldCharType="end"/>
      </w:r>
    </w:p>
    <w:p w14:paraId="36B8A79A" w14:textId="2F8352F0" w:rsidR="00C003A1" w:rsidRDefault="00C003A1">
      <w:pPr>
        <w:pStyle w:val="Abbildungsverzeichnis"/>
        <w:rPr>
          <w:rFonts w:asciiTheme="minorHAnsi" w:eastAsiaTheme="minorEastAsia" w:hAnsiTheme="minorHAnsi" w:cstheme="minorBidi"/>
          <w:szCs w:val="22"/>
          <w:lang w:eastAsia="en-US"/>
        </w:rPr>
      </w:pPr>
      <w:r>
        <w:t>Figure 25: Console output of cross layer after training</w:t>
      </w:r>
      <w:r>
        <w:tab/>
      </w:r>
      <w:r>
        <w:fldChar w:fldCharType="begin"/>
      </w:r>
      <w:r>
        <w:instrText xml:space="preserve"> PAGEREF _Toc110863988 \h </w:instrText>
      </w:r>
      <w:r>
        <w:fldChar w:fldCharType="separate"/>
      </w:r>
      <w:r>
        <w:t>53</w:t>
      </w:r>
      <w:r>
        <w:fldChar w:fldCharType="end"/>
      </w:r>
    </w:p>
    <w:p w14:paraId="65028E98" w14:textId="4B82D6DB" w:rsidR="00C003A1" w:rsidRDefault="00C003A1">
      <w:pPr>
        <w:pStyle w:val="Abbildungsverzeichnis"/>
        <w:rPr>
          <w:rFonts w:asciiTheme="minorHAnsi" w:eastAsiaTheme="minorEastAsia" w:hAnsiTheme="minorHAnsi" w:cstheme="minorBidi"/>
          <w:szCs w:val="22"/>
          <w:lang w:eastAsia="en-US"/>
        </w:rPr>
      </w:pPr>
      <w:r>
        <w:t>Figure 26: Output of the prediction service</w:t>
      </w:r>
      <w:r>
        <w:tab/>
      </w:r>
      <w:r>
        <w:fldChar w:fldCharType="begin"/>
      </w:r>
      <w:r>
        <w:instrText xml:space="preserve"> PAGEREF _Toc110863989 \h </w:instrText>
      </w:r>
      <w:r>
        <w:fldChar w:fldCharType="separate"/>
      </w:r>
      <w:r>
        <w:t>54</w:t>
      </w:r>
      <w:r>
        <w:fldChar w:fldCharType="end"/>
      </w:r>
    </w:p>
    <w:p w14:paraId="2E253A48" w14:textId="20A79F7F" w:rsidR="00C003A1" w:rsidRDefault="00C003A1">
      <w:pPr>
        <w:pStyle w:val="Abbildungsverzeichnis"/>
        <w:rPr>
          <w:rFonts w:asciiTheme="minorHAnsi" w:eastAsiaTheme="minorEastAsia" w:hAnsiTheme="minorHAnsi" w:cstheme="minorBidi"/>
          <w:szCs w:val="22"/>
          <w:lang w:eastAsia="en-US"/>
        </w:rPr>
      </w:pPr>
      <w:r>
        <w:t>Figure 27: RMSE values of the production data grouped by year (rmse_df)</w:t>
      </w:r>
      <w:r>
        <w:tab/>
      </w:r>
      <w:r>
        <w:fldChar w:fldCharType="begin"/>
      </w:r>
      <w:r>
        <w:instrText xml:space="preserve"> PAGEREF _Toc110863990 \h </w:instrText>
      </w:r>
      <w:r>
        <w:fldChar w:fldCharType="separate"/>
      </w:r>
      <w:r>
        <w:t>55</w:t>
      </w:r>
      <w:r>
        <w:fldChar w:fldCharType="end"/>
      </w:r>
    </w:p>
    <w:p w14:paraId="6539A68F" w14:textId="71EA8331" w:rsidR="00C003A1" w:rsidRDefault="00C003A1">
      <w:pPr>
        <w:pStyle w:val="Abbildungsverzeichnis"/>
        <w:rPr>
          <w:rFonts w:asciiTheme="minorHAnsi" w:eastAsiaTheme="minorEastAsia" w:hAnsiTheme="minorHAnsi" w:cstheme="minorBidi"/>
          <w:szCs w:val="22"/>
          <w:lang w:eastAsia="en-US"/>
        </w:rPr>
      </w:pPr>
      <w:r>
        <w:t>Figure 28: cd_detector</w:t>
      </w:r>
      <w:r>
        <w:tab/>
      </w:r>
      <w:r>
        <w:fldChar w:fldCharType="begin"/>
      </w:r>
      <w:r>
        <w:instrText xml:space="preserve"> PAGEREF _Toc110863991 \h </w:instrText>
      </w:r>
      <w:r>
        <w:fldChar w:fldCharType="separate"/>
      </w:r>
      <w:r>
        <w:t>55</w:t>
      </w:r>
      <w:r>
        <w:fldChar w:fldCharType="end"/>
      </w:r>
    </w:p>
    <w:p w14:paraId="6FB7A3F2" w14:textId="622520B5" w:rsidR="00C003A1" w:rsidRDefault="00C003A1">
      <w:pPr>
        <w:pStyle w:val="Abbildungsverzeichnis"/>
        <w:rPr>
          <w:rFonts w:asciiTheme="minorHAnsi" w:eastAsiaTheme="minorEastAsia" w:hAnsiTheme="minorHAnsi" w:cstheme="minorBidi"/>
          <w:szCs w:val="22"/>
          <w:lang w:eastAsia="en-US"/>
        </w:rPr>
      </w:pPr>
      <w:r>
        <w:t>Figure 29: CD detection result</w:t>
      </w:r>
      <w:r>
        <w:tab/>
      </w:r>
      <w:r>
        <w:fldChar w:fldCharType="begin"/>
      </w:r>
      <w:r>
        <w:instrText xml:space="preserve"> PAGEREF _Toc110863992 \h </w:instrText>
      </w:r>
      <w:r>
        <w:fldChar w:fldCharType="separate"/>
      </w:r>
      <w:r>
        <w:t>56</w:t>
      </w:r>
      <w:r>
        <w:fldChar w:fldCharType="end"/>
      </w:r>
    </w:p>
    <w:p w14:paraId="73197F9C" w14:textId="3CC86422" w:rsidR="00C003A1" w:rsidRDefault="00C003A1">
      <w:pPr>
        <w:pStyle w:val="Abbildungsverzeichnis"/>
        <w:rPr>
          <w:rFonts w:asciiTheme="minorHAnsi" w:eastAsiaTheme="minorEastAsia" w:hAnsiTheme="minorHAnsi" w:cstheme="minorBidi"/>
          <w:szCs w:val="22"/>
          <w:lang w:eastAsia="en-US"/>
        </w:rPr>
      </w:pPr>
      <w:r>
        <w:t>Figure 30: Graph of CD trend</w:t>
      </w:r>
      <w:r>
        <w:tab/>
      </w:r>
      <w:r>
        <w:fldChar w:fldCharType="begin"/>
      </w:r>
      <w:r>
        <w:instrText xml:space="preserve"> PAGEREF _Toc110863993 \h </w:instrText>
      </w:r>
      <w:r>
        <w:fldChar w:fldCharType="separate"/>
      </w:r>
      <w:r>
        <w:t>56</w:t>
      </w:r>
      <w:r>
        <w:fldChar w:fldCharType="end"/>
      </w:r>
    </w:p>
    <w:p w14:paraId="344177E3" w14:textId="33DB4BEA" w:rsidR="00C003A1" w:rsidRDefault="00C003A1">
      <w:pPr>
        <w:pStyle w:val="Abbildungsverzeichnis"/>
        <w:rPr>
          <w:rFonts w:asciiTheme="minorHAnsi" w:eastAsiaTheme="minorEastAsia" w:hAnsiTheme="minorHAnsi" w:cstheme="minorBidi"/>
          <w:szCs w:val="22"/>
          <w:lang w:eastAsia="en-US"/>
        </w:rPr>
      </w:pPr>
      <w:r>
        <w:t>Figure 31: Outline of implemented MLOps pipeline</w:t>
      </w:r>
      <w:r>
        <w:tab/>
      </w:r>
      <w:r>
        <w:fldChar w:fldCharType="begin"/>
      </w:r>
      <w:r>
        <w:instrText xml:space="preserve"> PAGEREF _Toc110863994 \h </w:instrText>
      </w:r>
      <w:r>
        <w:fldChar w:fldCharType="separate"/>
      </w:r>
      <w:r>
        <w:t>57</w:t>
      </w:r>
      <w:r>
        <w:fldChar w:fldCharType="end"/>
      </w:r>
    </w:p>
    <w:p w14:paraId="4EA10ED0" w14:textId="1592B385" w:rsidR="00C003A1" w:rsidRDefault="00C003A1">
      <w:pPr>
        <w:pStyle w:val="Abbildungsverzeichnis"/>
        <w:rPr>
          <w:rFonts w:asciiTheme="minorHAnsi" w:eastAsiaTheme="minorEastAsia" w:hAnsiTheme="minorHAnsi" w:cstheme="minorBidi"/>
          <w:szCs w:val="22"/>
          <w:lang w:eastAsia="en-US"/>
        </w:rPr>
      </w:pPr>
      <w:r>
        <w:t>Figure 32: Folder Structure of TFX component</w:t>
      </w:r>
      <w:r>
        <w:tab/>
      </w:r>
      <w:r>
        <w:fldChar w:fldCharType="begin"/>
      </w:r>
      <w:r>
        <w:instrText xml:space="preserve"> PAGEREF _Toc110863995 \h </w:instrText>
      </w:r>
      <w:r>
        <w:fldChar w:fldCharType="separate"/>
      </w:r>
      <w:r>
        <w:t>58</w:t>
      </w:r>
      <w:r>
        <w:fldChar w:fldCharType="end"/>
      </w:r>
    </w:p>
    <w:p w14:paraId="13C2291E" w14:textId="0D1BDD13" w:rsidR="00C003A1" w:rsidRDefault="00C003A1">
      <w:pPr>
        <w:pStyle w:val="Abbildungsverzeichnis"/>
        <w:rPr>
          <w:rFonts w:asciiTheme="minorHAnsi" w:eastAsiaTheme="minorEastAsia" w:hAnsiTheme="minorHAnsi" w:cstheme="minorBidi"/>
          <w:szCs w:val="22"/>
          <w:lang w:eastAsia="en-US"/>
        </w:rPr>
      </w:pPr>
      <w:r>
        <w:t>Figure 33: Outputs of StatisticsGen, SchemaGen &amp; ExampleValidator</w:t>
      </w:r>
      <w:r>
        <w:tab/>
      </w:r>
      <w:r>
        <w:fldChar w:fldCharType="begin"/>
      </w:r>
      <w:r>
        <w:instrText xml:space="preserve"> PAGEREF _Toc110863996 \h </w:instrText>
      </w:r>
      <w:r>
        <w:fldChar w:fldCharType="separate"/>
      </w:r>
      <w:r>
        <w:t>59</w:t>
      </w:r>
      <w:r>
        <w:fldChar w:fldCharType="end"/>
      </w:r>
    </w:p>
    <w:p w14:paraId="1AB0186D" w14:textId="5C58CEF8" w:rsidR="00C003A1" w:rsidRDefault="00C003A1">
      <w:pPr>
        <w:pStyle w:val="Abbildungsverzeichnis"/>
        <w:rPr>
          <w:rFonts w:asciiTheme="minorHAnsi" w:eastAsiaTheme="minorEastAsia" w:hAnsiTheme="minorHAnsi" w:cstheme="minorBidi"/>
          <w:szCs w:val="22"/>
          <w:lang w:eastAsia="en-US"/>
        </w:rPr>
      </w:pPr>
      <w:r>
        <w:t>Figure 34: Table in ML Metadata</w:t>
      </w:r>
      <w:r>
        <w:tab/>
      </w:r>
      <w:r>
        <w:fldChar w:fldCharType="begin"/>
      </w:r>
      <w:r>
        <w:instrText xml:space="preserve"> PAGEREF _Toc110863997 \h </w:instrText>
      </w:r>
      <w:r>
        <w:fldChar w:fldCharType="separate"/>
      </w:r>
      <w:r>
        <w:t>60</w:t>
      </w:r>
      <w:r>
        <w:fldChar w:fldCharType="end"/>
      </w:r>
    </w:p>
    <w:p w14:paraId="70A5CDBC" w14:textId="334F703A" w:rsidR="00C003A1" w:rsidRDefault="00C003A1">
      <w:pPr>
        <w:pStyle w:val="Abbildungsverzeichnis"/>
        <w:rPr>
          <w:rFonts w:asciiTheme="minorHAnsi" w:eastAsiaTheme="minorEastAsia" w:hAnsiTheme="minorHAnsi" w:cstheme="minorBidi"/>
          <w:szCs w:val="22"/>
          <w:lang w:eastAsia="en-US"/>
        </w:rPr>
      </w:pPr>
      <w:r>
        <w:t>Figure 35: TFX DAG inside Airflow</w:t>
      </w:r>
      <w:r>
        <w:tab/>
      </w:r>
      <w:r>
        <w:fldChar w:fldCharType="begin"/>
      </w:r>
      <w:r>
        <w:instrText xml:space="preserve"> PAGEREF _Toc110863998 \h </w:instrText>
      </w:r>
      <w:r>
        <w:fldChar w:fldCharType="separate"/>
      </w:r>
      <w:r>
        <w:t>60</w:t>
      </w:r>
      <w:r>
        <w:fldChar w:fldCharType="end"/>
      </w:r>
    </w:p>
    <w:p w14:paraId="23D291B8" w14:textId="37AA0035" w:rsidR="00C003A1" w:rsidRDefault="00C003A1">
      <w:pPr>
        <w:pStyle w:val="Abbildungsverzeichnis"/>
        <w:rPr>
          <w:rFonts w:asciiTheme="minorHAnsi" w:eastAsiaTheme="minorEastAsia" w:hAnsiTheme="minorHAnsi" w:cstheme="minorBidi"/>
          <w:szCs w:val="22"/>
          <w:lang w:eastAsia="en-US"/>
        </w:rPr>
      </w:pPr>
      <w:r>
        <w:t>Figure 36: CD evaluation inside Airflow</w:t>
      </w:r>
      <w:r>
        <w:tab/>
      </w:r>
      <w:r>
        <w:fldChar w:fldCharType="begin"/>
      </w:r>
      <w:r>
        <w:instrText xml:space="preserve"> PAGEREF _Toc110863999 \h </w:instrText>
      </w:r>
      <w:r>
        <w:fldChar w:fldCharType="separate"/>
      </w:r>
      <w:r>
        <w:t>60</w:t>
      </w:r>
      <w:r>
        <w:fldChar w:fldCharType="end"/>
      </w:r>
    </w:p>
    <w:p w14:paraId="602D1363" w14:textId="4F0E809D" w:rsidR="00C003A1" w:rsidRDefault="00C003A1">
      <w:pPr>
        <w:pStyle w:val="Abbildungsverzeichnis"/>
        <w:rPr>
          <w:rFonts w:asciiTheme="minorHAnsi" w:eastAsiaTheme="minorEastAsia" w:hAnsiTheme="minorHAnsi" w:cstheme="minorBidi"/>
          <w:szCs w:val="22"/>
          <w:lang w:eastAsia="en-US"/>
        </w:rPr>
      </w:pPr>
      <w:r>
        <w:t>Figure 37: MLOps pipeline inside Airflow</w:t>
      </w:r>
      <w:r>
        <w:tab/>
      </w:r>
      <w:r>
        <w:fldChar w:fldCharType="begin"/>
      </w:r>
      <w:r>
        <w:instrText xml:space="preserve"> PAGEREF _Toc110864000 \h </w:instrText>
      </w:r>
      <w:r>
        <w:fldChar w:fldCharType="separate"/>
      </w:r>
      <w:r>
        <w:t>61</w:t>
      </w:r>
      <w:r>
        <w:fldChar w:fldCharType="end"/>
      </w:r>
    </w:p>
    <w:p w14:paraId="3C4DAB1C" w14:textId="3AD6954D" w:rsidR="00C003A1" w:rsidRDefault="00C003A1">
      <w:pPr>
        <w:pStyle w:val="Abbildungsverzeichnis"/>
        <w:rPr>
          <w:rFonts w:asciiTheme="minorHAnsi" w:eastAsiaTheme="minorEastAsia" w:hAnsiTheme="minorHAnsi" w:cstheme="minorBidi"/>
          <w:szCs w:val="22"/>
          <w:lang w:eastAsia="en-US"/>
        </w:rPr>
      </w:pPr>
      <w:r>
        <w:t>Figure 38: Learned cross-feature interactions for 10 and 200 epochs</w:t>
      </w:r>
      <w:r>
        <w:tab/>
      </w:r>
      <w:r>
        <w:fldChar w:fldCharType="begin"/>
      </w:r>
      <w:r>
        <w:instrText xml:space="preserve"> PAGEREF _Toc110864001 \h </w:instrText>
      </w:r>
      <w:r>
        <w:fldChar w:fldCharType="separate"/>
      </w:r>
      <w:r>
        <w:t>63</w:t>
      </w:r>
      <w:r>
        <w:fldChar w:fldCharType="end"/>
      </w:r>
    </w:p>
    <w:p w14:paraId="0AAA2B77" w14:textId="25A2C965" w:rsidR="00C003A1" w:rsidRDefault="00C003A1">
      <w:pPr>
        <w:pStyle w:val="Abbildungsverzeichnis"/>
        <w:rPr>
          <w:rFonts w:asciiTheme="minorHAnsi" w:eastAsiaTheme="minorEastAsia" w:hAnsiTheme="minorHAnsi" w:cstheme="minorBidi"/>
          <w:szCs w:val="22"/>
          <w:lang w:eastAsia="en-US"/>
        </w:rPr>
      </w:pPr>
      <w:r>
        <w:t>Figure 39: PTA dashboard concept</w:t>
      </w:r>
      <w:r>
        <w:tab/>
      </w:r>
      <w:r>
        <w:fldChar w:fldCharType="begin"/>
      </w:r>
      <w:r>
        <w:instrText xml:space="preserve"> PAGEREF _Toc110864002 \h </w:instrText>
      </w:r>
      <w:r>
        <w:fldChar w:fldCharType="separate"/>
      </w:r>
      <w:r>
        <w:t>64</w:t>
      </w:r>
      <w:r>
        <w:fldChar w:fldCharType="end"/>
      </w:r>
    </w:p>
    <w:p w14:paraId="4AEB0AC3" w14:textId="3D5222F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808362"/>
      <w:r>
        <w:lastRenderedPageBreak/>
        <w:t>List of Tables</w:t>
      </w:r>
      <w:bookmarkEnd w:id="7"/>
    </w:p>
    <w:p w14:paraId="609C55D5" w14:textId="6C49EAE9" w:rsidR="00C003A1"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C003A1">
        <w:t>Table 1: Artifact specification table</w:t>
      </w:r>
      <w:r w:rsidR="00C003A1">
        <w:tab/>
      </w:r>
      <w:r w:rsidR="00C003A1">
        <w:fldChar w:fldCharType="begin"/>
      </w:r>
      <w:r w:rsidR="00C003A1">
        <w:instrText xml:space="preserve"> PAGEREF _Toc110864003 \h </w:instrText>
      </w:r>
      <w:r w:rsidR="00C003A1">
        <w:fldChar w:fldCharType="separate"/>
      </w:r>
      <w:r w:rsidR="00C003A1">
        <w:t>37</w:t>
      </w:r>
      <w:r w:rsidR="00C003A1">
        <w:fldChar w:fldCharType="end"/>
      </w:r>
    </w:p>
    <w:p w14:paraId="6895BF9E" w14:textId="5E3FADF4" w:rsidR="00C003A1" w:rsidRDefault="00C003A1">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10864004 \h </w:instrText>
      </w:r>
      <w:r>
        <w:fldChar w:fldCharType="separate"/>
      </w:r>
      <w:r>
        <w:t>44</w:t>
      </w:r>
      <w:r>
        <w:fldChar w:fldCharType="end"/>
      </w:r>
    </w:p>
    <w:p w14:paraId="53E4F82C" w14:textId="50EF9E6E" w:rsidR="00C003A1" w:rsidRDefault="00C003A1">
      <w:pPr>
        <w:pStyle w:val="Abbildungsverzeichnis"/>
        <w:rPr>
          <w:rFonts w:asciiTheme="minorHAnsi" w:eastAsiaTheme="minorEastAsia" w:hAnsiTheme="minorHAnsi" w:cstheme="minorBidi"/>
          <w:szCs w:val="22"/>
          <w:lang w:eastAsia="en-US"/>
        </w:rPr>
      </w:pPr>
      <w:r>
        <w:t>Table 3: Age cohorts</w:t>
      </w:r>
      <w:r>
        <w:tab/>
      </w:r>
      <w:r>
        <w:fldChar w:fldCharType="begin"/>
      </w:r>
      <w:r>
        <w:instrText xml:space="preserve"> PAGEREF _Toc110864005 \h </w:instrText>
      </w:r>
      <w:r>
        <w:fldChar w:fldCharType="separate"/>
      </w:r>
      <w:r>
        <w:t>46</w:t>
      </w:r>
      <w:r>
        <w:fldChar w:fldCharType="end"/>
      </w:r>
    </w:p>
    <w:p w14:paraId="12119FC8" w14:textId="351767B8" w:rsidR="00C003A1" w:rsidRDefault="00C003A1">
      <w:pPr>
        <w:pStyle w:val="Abbildungsverzeichnis"/>
        <w:rPr>
          <w:rFonts w:asciiTheme="minorHAnsi" w:eastAsiaTheme="minorEastAsia" w:hAnsiTheme="minorHAnsi" w:cstheme="minorBidi"/>
          <w:szCs w:val="22"/>
          <w:lang w:eastAsia="en-US"/>
        </w:rPr>
      </w:pPr>
      <w:r>
        <w:t>Table 4: Results of the system test</w:t>
      </w:r>
      <w:r>
        <w:tab/>
      </w:r>
      <w:r>
        <w:fldChar w:fldCharType="begin"/>
      </w:r>
      <w:r>
        <w:instrText xml:space="preserve"> PAGEREF _Toc110864006 \h </w:instrText>
      </w:r>
      <w:r>
        <w:fldChar w:fldCharType="separate"/>
      </w:r>
      <w:r>
        <w:t>66</w:t>
      </w:r>
      <w:r>
        <w:fldChar w:fldCharType="end"/>
      </w:r>
    </w:p>
    <w:p w14:paraId="4AEB0AC8" w14:textId="492B6F6E"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80836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2A6721CE" w14:textId="561EB05D" w:rsidR="005F60D4" w:rsidRDefault="005F60D4">
      <w:pPr>
        <w:tabs>
          <w:tab w:val="left" w:pos="1440"/>
        </w:tabs>
      </w:pPr>
      <w:r>
        <w:t>CI/CD</w:t>
      </w:r>
      <w:r>
        <w:tab/>
        <w:t>Continuous Integration Continuous Delivery</w:t>
      </w:r>
    </w:p>
    <w:p w14:paraId="7260BE1E" w14:textId="3FFBEE95" w:rsidR="008F1E48" w:rsidRDefault="00E93020">
      <w:pPr>
        <w:tabs>
          <w:tab w:val="left" w:pos="1440"/>
        </w:tabs>
      </w:pPr>
      <w:r>
        <w:lastRenderedPageBreak/>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808364"/>
      <w:r w:rsidRPr="00721A18">
        <w:lastRenderedPageBreak/>
        <w:t>Introduction</w:t>
      </w:r>
      <w:bookmarkEnd w:id="9"/>
    </w:p>
    <w:p w14:paraId="2B988FBE" w14:textId="6D18F579" w:rsidR="00687DA9" w:rsidRPr="00687DA9" w:rsidRDefault="000637EC" w:rsidP="00687DA9">
      <w:pPr>
        <w:pStyle w:val="berschrift2"/>
      </w:pPr>
      <w:bookmarkStart w:id="10" w:name="_Toc110808365"/>
      <w:r>
        <w:t>Motivation</w:t>
      </w:r>
      <w:bookmarkEnd w:id="10"/>
    </w:p>
    <w:p w14:paraId="63572E09" w14:textId="1773EB42"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FF1EC0">
            <w:t>(Rimol, 2021)</w:t>
          </w:r>
          <w:r>
            <w:fldChar w:fldCharType="end"/>
          </w:r>
        </w:sdtContent>
      </w:sdt>
      <w:r w:rsidR="00EA5468">
        <w:t>.</w:t>
      </w:r>
      <w:r w:rsidR="007F0418">
        <w:t xml:space="preserve"> </w:t>
      </w:r>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r w:rsidR="003006B9">
        <w:t xml:space="preserve"> </w:t>
      </w:r>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Content>
          <w:r>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hUMTU6MDc6NDA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FF1EC0">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FF1EC0">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FF1EC0">
            <w:t>(Jannach &amp; Zanker, 2022)</w:t>
          </w:r>
          <w:r>
            <w:fldChar w:fldCharType="end"/>
          </w:r>
        </w:sdtContent>
      </w:sdt>
      <w:r w:rsidR="00EA5468">
        <w:t>.</w:t>
      </w:r>
    </w:p>
    <w:p w14:paraId="228E0595" w14:textId="37197734"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Content>
          <w:r>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OFQxNTowNzo0MC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FF1EC0">
            <w:t>(Jordan &amp; Mitchell, 2015)</w:t>
          </w:r>
          <w:r>
            <w:fldChar w:fldCharType="end"/>
          </w:r>
        </w:sdtContent>
      </w:sdt>
      <w:r w:rsidR="00A519AD">
        <w:t>.</w:t>
      </w:r>
      <w:r>
        <w:t xml:space="preserve"> While </w:t>
      </w:r>
      <w:r w:rsidR="005627C0">
        <w:t>r</w:t>
      </w:r>
      <w:r>
        <w:t xml:space="preserve">ecommender </w:t>
      </w:r>
      <w:r w:rsidR="005627C0">
        <w:t>s</w:t>
      </w:r>
      <w:r>
        <w:t xml:space="preserve">ystems are considered integral to many </w:t>
      </w:r>
      <w:r w:rsidDel="00DB59C7">
        <w:t>online</w:t>
      </w:r>
      <w:r w:rsidR="00DB59C7">
        <w:t xml:space="preserve"> platforms</w:t>
      </w:r>
      <w:r>
        <w:t xml:space="preserve">,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FF1EC0">
            <w:t>(Khusro, Ali, &amp; Ullah, 2016)</w:t>
          </w:r>
          <w:r>
            <w:fldChar w:fldCharType="end"/>
          </w:r>
        </w:sdtContent>
      </w:sdt>
      <w:r w:rsidR="00A519AD">
        <w:t>.</w:t>
      </w:r>
      <w:r>
        <w:t xml:space="preserve"> </w:t>
      </w:r>
      <w:r w:rsidDel="000D2397">
        <w:t>Consequently</w:t>
      </w:r>
      <w:r w:rsidR="000D2397">
        <w:t>,</w:t>
      </w:r>
      <w:r>
        <w:t xml:space="preserve">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FF1EC0">
            <w:t>(Miranda, 2021)</w:t>
          </w:r>
          <w:r>
            <w:fldChar w:fldCharType="end"/>
          </w:r>
        </w:sdtContent>
      </w:sdt>
      <w:r w:rsidR="00A519AD">
        <w:t>.</w:t>
      </w:r>
    </w:p>
    <w:p w14:paraId="3D78F7B3" w14:textId="52B52F4E"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w:t>
      </w:r>
      <w:r w:rsidR="000051A8">
        <w:t>ML</w:t>
      </w:r>
      <w:r>
        <w:t xml:space="preserve">,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FF1EC0">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FF1EC0">
            <w:t>(Renggli et al., 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4D82826B" w:rsidR="00AB1A2E" w:rsidRDefault="00721FD8" w:rsidP="00AD65B3">
      <w:r>
        <w:lastRenderedPageBreak/>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FF1EC0">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73269BD3" w:rsidR="00AD65B3" w:rsidRDefault="00AD65B3" w:rsidP="00AD65B3">
      <w:r>
        <w:t xml:space="preserve">The </w:t>
      </w:r>
      <w:r w:rsidR="000A723B">
        <w:t>result</w:t>
      </w:r>
      <w:r>
        <w:t xml:space="preserve"> of this work, called an artifact, will be</w:t>
      </w:r>
      <w:r w:rsidR="002D6172">
        <w:t xml:space="preserve"> a proof</w:t>
      </w:r>
      <w:r w:rsidR="008D6D8D">
        <w:t>-</w:t>
      </w:r>
      <w:r w:rsidR="002D6172">
        <w:t>of</w:t>
      </w:r>
      <w:r w:rsidR="008D6D8D">
        <w:t>-</w:t>
      </w:r>
      <w:r w:rsidR="002D6172">
        <w:t>con</w:t>
      </w:r>
      <w:r w:rsidR="00CA4063">
        <w:t>c</w:t>
      </w:r>
      <w:r w:rsidR="002D6172">
        <w:t>ept</w:t>
      </w:r>
      <w:r>
        <w:t xml:space="preserve"> </w:t>
      </w:r>
      <w:r w:rsidR="00CA4063">
        <w:t xml:space="preserve">(PoC) </w:t>
      </w:r>
      <w:r>
        <w:t xml:space="preserve">of a </w:t>
      </w:r>
      <w:r w:rsidR="2D431888">
        <w:t>CD</w:t>
      </w:r>
      <w:r w:rsidR="002E179B">
        <w:t xml:space="preserve"> </w:t>
      </w:r>
      <w:r>
        <w:t xml:space="preserve">aware MLOps pipeline for </w:t>
      </w:r>
      <w:r w:rsidR="4890DA45">
        <w:t xml:space="preserve">a </w:t>
      </w:r>
      <w:r w:rsidR="3ED4F3EA">
        <w:t>state-of-the-art (SotA) RS.</w:t>
      </w:r>
      <w:r>
        <w:t xml:space="preserve"> CD</w:t>
      </w:r>
      <w:r w:rsidR="00FB3AC0">
        <w:t xml:space="preserve"> </w:t>
      </w:r>
      <w:r>
        <w:t xml:space="preserve">awareness </w:t>
      </w:r>
      <w:r w:rsidR="00BE6ECC">
        <w:t>relates to the ability to adapt the model to CD in the data. Specifically, a continuous training (CT) pipeline is designed, that automatically retrains a</w:t>
      </w:r>
      <w:r w:rsidR="00955AAA">
        <w:t>n</w:t>
      </w:r>
      <w:r w:rsidR="00BE6ECC">
        <w:t xml:space="preserve"> RS model upon detecting CD.</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2D3F3C40"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Content>
          <w:r w:rsidR="00761802">
            <w:fldChar w:fldCharType="begin"/>
          </w:r>
          <w:r w:rsidR="009C44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2LCJSZWZlcmVuY2VJZCI6IjBkYWFmYTMzLWQ3MmEtNDA0Mi1iZWFkLTg5ZGI0MGQ3ZWM3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yNTE0ODYyNSIsIlVyaVN0cmluZyI6Imh0dHBzOi8vZG9pLm9yZy8xMC4yMzA3LzI1MTQ4Nj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wNCkifV19LCJUYWciOiJDaXRhdmlQbGFjZWhvbGRlciM3ZTA5ZWE2OS1kNmY5LTRjNTUtYTExMi00NWZjNjBiMGIwN2EiLCJUZXh0IjoiKDIwMDQpIiwiV0FJVmVyc2lvbiI6IjYuMTIuMC4wIn0=}</w:instrText>
          </w:r>
          <w:r w:rsidR="00761802">
            <w:fldChar w:fldCharType="separate"/>
          </w:r>
          <w:r w:rsidR="009C44C5">
            <w:t>(2004)</w:t>
          </w:r>
          <w:r w:rsidR="00761802">
            <w:fldChar w:fldCharType="end"/>
          </w:r>
        </w:sdtContent>
      </w:sdt>
      <w:r w:rsidR="005155C0">
        <w:t>.</w:t>
      </w:r>
    </w:p>
    <w:p w14:paraId="22B79E75" w14:textId="5489CD69" w:rsidR="00382F90" w:rsidRDefault="00687DA9" w:rsidP="00382F90">
      <w:pPr>
        <w:pStyle w:val="berschrift2"/>
      </w:pPr>
      <w:bookmarkStart w:id="11" w:name="_Toc110808366"/>
      <w:r>
        <w:t>Research Methodology</w:t>
      </w:r>
      <w:bookmarkEnd w:id="11"/>
      <w:r w:rsidRPr="00687DA9">
        <w:t xml:space="preserve"> </w:t>
      </w:r>
    </w:p>
    <w:p w14:paraId="2EE5E1FB" w14:textId="7ED1C2E8"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w:t>
      </w:r>
      <w:r w:rsidR="00CA4063">
        <w:t xml:space="preserve">PoCs </w:t>
      </w:r>
      <w:r>
        <w:t xml:space="preserve">and prototypes are the result of a lot of academic </w:t>
      </w:r>
      <w:r w:rsidR="5981CB76">
        <w:t>research.</w:t>
      </w:r>
      <w:r>
        <w:t xml:space="preserve"> Both behavioral science and design science have distinguished approaches on how to conduct research. </w:t>
      </w:r>
    </w:p>
    <w:p w14:paraId="441B159A" w14:textId="381D934E"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FF1EC0">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Content>
          <w:r>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4VDE1OjA3OjQw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FF1EC0">
            <w:t>(Hevner, 2007)</w:t>
          </w:r>
          <w:r>
            <w:fldChar w:fldCharType="end"/>
          </w:r>
        </w:sdtContent>
      </w:sdt>
      <w:r>
        <w:t xml:space="preserve">. </w:t>
      </w:r>
    </w:p>
    <w:p w14:paraId="5E18905B" w14:textId="56BDB811" w:rsidR="00687DA9" w:rsidRDefault="00687DA9" w:rsidP="00687DA9">
      <w:r>
        <w:lastRenderedPageBreak/>
        <w:t xml:space="preserve">The artifact is the eventual product of the academic work using DSR. Since its first publication in 2004, DSR has </w:t>
      </w:r>
      <w:r w:rsidR="5981CB76">
        <w:t>been</w:t>
      </w:r>
      <w:r w:rsidR="00D16F60">
        <w:t xml:space="preserve"> applied</w:t>
      </w:r>
      <w:r>
        <w:t xml:space="preserve"> in a wide variety of fields </w:t>
      </w:r>
      <w:r w:rsidR="0069782E">
        <w:t xml:space="preserve">not only in </w:t>
      </w:r>
      <w:r>
        <w:t xml:space="preserve">conventional engineering and computer science. This means that the term “artifact” has a broad definition </w:t>
      </w:r>
      <w:r w:rsidR="5D9760CD">
        <w:t>in</w:t>
      </w:r>
      <w:r w:rsidR="00732948">
        <w:t xml:space="preserve"> general</w:t>
      </w:r>
      <w:r>
        <w:t xml:space="preserve"> </w:t>
      </w:r>
      <w:r w:rsidR="004C3A20">
        <w:t xml:space="preserve">describing </w:t>
      </w:r>
      <w:r>
        <w:t xml:space="preserve">anything that emerges from design science research. It could range from a theoretical model that was derived </w:t>
      </w:r>
      <w:r w:rsidDel="00BE41D1">
        <w:t>from other academic work</w:t>
      </w:r>
      <w:r>
        <w:t xml:space="preserve"> to a physical prototype or a production-ready software system. </w:t>
      </w:r>
    </w:p>
    <w:p w14:paraId="6F66E3F9" w14:textId="574D845E" w:rsidR="00687DA9" w:rsidRDefault="00687DA9" w:rsidP="00687DA9">
      <w:r>
        <w:t>The goal of DSR is to create an innovative artifact, which incorporates both theoretical-scientific, as well as the practical-environmental (e.g. business) aspects into its design. The iteration through the three cycles creates a mutual feedback-loop between the artifact</w:t>
      </w:r>
      <w:r w:rsidR="00C85CA7">
        <w:t>,</w:t>
      </w:r>
      <w:r w:rsidDel="00C85CA7">
        <w:t xml:space="preserve"> </w:t>
      </w:r>
      <w:r>
        <w:t xml:space="preserve">the science and business environment </w:t>
      </w:r>
      <w:sdt>
        <w:sdtPr>
          <w:alias w:val="To edit, see citavi.com/edit"/>
          <w:tag w:val="CitaviPlaceholder#9d143756-1002-4a99-9226-7b34ca3005c6"/>
          <w:id w:val="-1597253109"/>
          <w:placeholder>
            <w:docPart w:val="16CB27FDA48C4BFEBF499D29698DFE3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FF1EC0">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316904C4" w:rsidR="00687DA9" w:rsidRDefault="00687DA9" w:rsidP="00687DA9">
      <w:pPr>
        <w:pStyle w:val="Listenabsatz"/>
        <w:numPr>
          <w:ilvl w:val="0"/>
          <w:numId w:val="17"/>
        </w:numPr>
      </w:pPr>
      <w:r w:rsidRPr="764101D6">
        <w:rPr>
          <w:b/>
          <w:bCs/>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FF1EC0">
            <w:t>(Hevner &amp; Chatterjee, 2010)</w:t>
          </w:r>
          <w:r w:rsidRPr="00FA1424">
            <w:fldChar w:fldCharType="end"/>
          </w:r>
        </w:sdtContent>
      </w:sdt>
      <w:r>
        <w:t>.</w:t>
      </w:r>
      <w:r w:rsidRPr="00FA1424">
        <w:t xml:space="preserve"> In this work the results of the relevance cycle are </w:t>
      </w:r>
      <w:r w:rsidR="003E3D51">
        <w:t xml:space="preserve">laid out in chapter </w:t>
      </w:r>
      <w:r w:rsidR="000D50E6">
        <w:fldChar w:fldCharType="begin"/>
      </w:r>
      <w:r w:rsidR="000D50E6">
        <w:instrText xml:space="preserve"> REF _Ref110777442 \h </w:instrText>
      </w:r>
      <w:r w:rsidR="000D50E6">
        <w:fldChar w:fldCharType="separate"/>
      </w:r>
      <w:r w:rsidR="000D50E6">
        <w:t>Environment</w:t>
      </w:r>
      <w:r w:rsidR="000D50E6">
        <w:fldChar w:fldCharType="end"/>
      </w:r>
      <w:r w:rsidRPr="00FA1424">
        <w:t xml:space="preserve">. </w:t>
      </w:r>
    </w:p>
    <w:p w14:paraId="658211E7" w14:textId="77777777" w:rsidR="00687DA9" w:rsidRPr="00FA1424" w:rsidRDefault="00687DA9" w:rsidP="00687DA9">
      <w:pPr>
        <w:pStyle w:val="Listenabsatz"/>
      </w:pPr>
    </w:p>
    <w:p w14:paraId="49F5AD99" w14:textId="452B9254" w:rsidR="00687DA9" w:rsidRDefault="00687DA9" w:rsidP="00687DA9">
      <w:pPr>
        <w:pStyle w:val="Listenabsatz"/>
        <w:numPr>
          <w:ilvl w:val="0"/>
          <w:numId w:val="17"/>
        </w:numPr>
      </w:pPr>
      <w:r w:rsidRPr="764101D6">
        <w:rPr>
          <w:b/>
          <w:bCs/>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FF1EC0">
            <w:t>(Hevner &amp; Chatterjee, 2010)</w:t>
          </w:r>
          <w:r w:rsidRPr="0026717E">
            <w:fldChar w:fldCharType="end"/>
          </w:r>
        </w:sdtContent>
      </w:sdt>
      <w:r>
        <w:t>.</w:t>
      </w:r>
      <w:r w:rsidRPr="0026717E">
        <w:t xml:space="preserve"> This </w:t>
      </w:r>
      <w:r w:rsidRPr="0026717E" w:rsidDel="003B3C69">
        <w:t>so</w:t>
      </w:r>
      <w:r w:rsidR="003B3C69" w:rsidRPr="0026717E">
        <w:t>-called</w:t>
      </w:r>
      <w:r w:rsidRPr="0026717E">
        <w:t xml:space="preserve"> </w:t>
      </w:r>
      <w:r w:rsidRPr="0F826083">
        <w:rPr>
          <w:i/>
          <w:iCs/>
        </w:rPr>
        <w:t>knowledge base</w:t>
      </w:r>
      <w:r w:rsidRPr="0026717E">
        <w:t xml:space="preserve"> consists of engineering methods and scientific theories and sets the foundation from which the artifact will be designed and built from. A thorough rigor cycle ensures that the artifact is grounded </w:t>
      </w:r>
      <w:r w:rsidR="00254469">
        <w:t>i</w:t>
      </w:r>
      <w:r w:rsidRPr="0026717E">
        <w:t xml:space="preserve">n </w:t>
      </w:r>
      <w:r w:rsidRPr="0026717E" w:rsidDel="00B46146">
        <w:t>state</w:t>
      </w:r>
      <w:r w:rsidR="00B46146">
        <w:t>-of-the-art</w:t>
      </w:r>
      <w:r w:rsidRPr="0026717E">
        <w:t xml:space="preserve"> </w:t>
      </w:r>
      <w:r w:rsidR="00E53412">
        <w:t>(So</w:t>
      </w:r>
      <w:r w:rsidR="000F2A7D">
        <w:t>t</w:t>
      </w:r>
      <w:r w:rsidR="00E53412">
        <w:t xml:space="preserve">A) </w:t>
      </w:r>
      <w:r w:rsidRPr="0026717E">
        <w:t xml:space="preserve">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FF1EC0">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w:t>
      </w:r>
      <w:r w:rsidR="002B0BF9">
        <w:t xml:space="preserve"> covered in </w:t>
      </w:r>
      <w:r w:rsidR="00523B99">
        <w:fldChar w:fldCharType="begin"/>
      </w:r>
      <w:r w:rsidR="00523B99">
        <w:instrText xml:space="preserve"> REF _Ref109217847 \h </w:instrText>
      </w:r>
      <w:r w:rsidR="00523B99">
        <w:fldChar w:fldCharType="separate"/>
      </w:r>
      <w:r w:rsidR="00523B99">
        <w:t>Recommender Systems</w:t>
      </w:r>
      <w:r w:rsidR="00523B99">
        <w:fldChar w:fldCharType="end"/>
      </w:r>
      <w:r w:rsidR="004E2801">
        <w:t xml:space="preserve"> and </w:t>
      </w:r>
      <w:r w:rsidR="00523B99">
        <w:fldChar w:fldCharType="begin"/>
      </w:r>
      <w:r w:rsidR="00523B99">
        <w:instrText xml:space="preserve"> REF _Ref108564826 \h </w:instrText>
      </w:r>
      <w:r w:rsidR="00523B99">
        <w:fldChar w:fldCharType="separate"/>
      </w:r>
      <w:r w:rsidR="00523B99">
        <w:t>MLOps</w:t>
      </w:r>
      <w:r w:rsidR="00523B99">
        <w:fldChar w:fldCharType="end"/>
      </w:r>
      <w:r w:rsidR="00AF6804">
        <w:t xml:space="preserve"> </w:t>
      </w:r>
      <w:r w:rsidR="005D02AA">
        <w:t xml:space="preserve">in </w:t>
      </w:r>
      <w:r w:rsidR="00D00FA1">
        <w:t xml:space="preserve">chapter </w:t>
      </w:r>
      <w:r w:rsidR="00740C4F">
        <w:fldChar w:fldCharType="begin"/>
      </w:r>
      <w:r w:rsidR="00740C4F">
        <w:instrText xml:space="preserve"> REF _Ref110777885 \r \h </w:instrText>
      </w:r>
      <w:r w:rsidR="00740C4F">
        <w:fldChar w:fldCharType="separate"/>
      </w:r>
      <w:r w:rsidR="00740C4F">
        <w:t>2</w:t>
      </w:r>
      <w:r w:rsidR="00740C4F">
        <w:fldChar w:fldCharType="end"/>
      </w:r>
      <w:r w:rsidR="00C83F39">
        <w:t>.</w:t>
      </w:r>
    </w:p>
    <w:p w14:paraId="7111A8E3" w14:textId="77777777" w:rsidR="00687DA9" w:rsidRPr="0026717E" w:rsidRDefault="00687DA9" w:rsidP="00687DA9">
      <w:pPr>
        <w:pStyle w:val="Listenabsatz"/>
      </w:pPr>
    </w:p>
    <w:p w14:paraId="4D88F24B" w14:textId="316904C4" w:rsidR="00687DA9" w:rsidRDefault="00687DA9" w:rsidP="00687DA9">
      <w:pPr>
        <w:pStyle w:val="Listenabsatz"/>
        <w:numPr>
          <w:ilvl w:val="0"/>
          <w:numId w:val="17"/>
        </w:numPr>
      </w:pPr>
      <w:r w:rsidRPr="764101D6">
        <w:rPr>
          <w:b/>
          <w:bCs/>
        </w:rPr>
        <w:t>The design cycle</w:t>
      </w:r>
      <w:r w:rsidRPr="0026717E">
        <w:t>:</w:t>
      </w:r>
      <w:r>
        <w:t xml:space="preserve"> </w:t>
      </w:r>
      <w:r w:rsidRPr="0091308C">
        <w:t>“</w:t>
      </w:r>
      <w:r w:rsidRPr="0F826083">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FF1EC0">
            <w:t>(Hevner &amp; Chatterjee, 2010)</w:t>
          </w:r>
          <w:r w:rsidRPr="0091308C">
            <w:fldChar w:fldCharType="end"/>
          </w:r>
        </w:sdtContent>
      </w:sdt>
      <w:r w:rsidRPr="0091308C">
        <w:t xml:space="preserve"> </w:t>
      </w:r>
      <w:r w:rsidR="6803A6C3">
        <w:t>It</w:t>
      </w:r>
      <w:r w:rsidRPr="0091308C">
        <w:t xml:space="preserve"> is the culmination of the rele</w:t>
      </w:r>
      <w:r w:rsidRPr="0091308C">
        <w:lastRenderedPageBreak/>
        <w:t xml:space="preserv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FF1EC0">
            <w:t>(Hevner &amp; Chatterjee, 2010)</w:t>
          </w:r>
          <w:r w:rsidRPr="0091308C">
            <w:fldChar w:fldCharType="end"/>
          </w:r>
        </w:sdtContent>
      </w:sdt>
      <w:r>
        <w:t>.</w:t>
      </w:r>
      <w:r w:rsidRPr="0091308C">
        <w:t xml:space="preserve"> In the context of the design cycle</w:t>
      </w:r>
      <w:r w:rsidR="00AC2B48">
        <w:t>,</w:t>
      </w:r>
      <w:r w:rsidRPr="0091308C">
        <w:t xml:space="preserv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w:t>
      </w:r>
      <w:r w:rsidR="000E783F">
        <w:t xml:space="preserve">chapter </w:t>
      </w:r>
      <w:r w:rsidR="003B4C29">
        <w:fldChar w:fldCharType="begin"/>
      </w:r>
      <w:r w:rsidR="003B4C29">
        <w:instrText xml:space="preserve"> REF _Ref110778018 \r \h </w:instrText>
      </w:r>
      <w:r w:rsidR="003B4C29">
        <w:fldChar w:fldCharType="separate"/>
      </w:r>
      <w:r w:rsidR="003B4C29">
        <w:t>3</w:t>
      </w:r>
      <w:r w:rsidR="003B4C29">
        <w:fldChar w:fldCharType="end"/>
      </w:r>
      <w:r w:rsidR="003B4C29">
        <w:t xml:space="preserve"> and </w:t>
      </w:r>
      <w:r w:rsidR="003B4C29">
        <w:fldChar w:fldCharType="begin"/>
      </w:r>
      <w:r w:rsidR="003B4C29">
        <w:instrText xml:space="preserve"> REF _Ref110778020 \r \h </w:instrText>
      </w:r>
      <w:r w:rsidR="003B4C29">
        <w:fldChar w:fldCharType="separate"/>
      </w:r>
      <w:r w:rsidR="003B4C29">
        <w:t>4</w:t>
      </w:r>
      <w:r w:rsidR="003B4C29">
        <w:fldChar w:fldCharType="end"/>
      </w:r>
      <w:r>
        <w:t>.</w:t>
      </w:r>
    </w:p>
    <w:p w14:paraId="19C3FB65" w14:textId="2A77970F"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FF1EC0">
            <w:t>(Hevner et al., 2004)</w:t>
          </w:r>
          <w:r>
            <w:fldChar w:fldCharType="end"/>
          </w:r>
          <w:r>
            <w:t>.</w:t>
          </w:r>
        </w:sdtContent>
      </w:sdt>
    </w:p>
    <w:p w14:paraId="6B4711EA" w14:textId="7D483EAC" w:rsidR="00687DA9" w:rsidRPr="0049218D" w:rsidRDefault="00687DA9" w:rsidP="00382F90">
      <w:r>
        <w:t>Once the research is conducted and the artifact is created it itself becomes part of the knowledge base, whose insights can now be used for other research projects.</w:t>
      </w:r>
      <w:r w:rsidR="00B16BAE">
        <w:t xml:space="preserve"> These insights are </w:t>
      </w:r>
      <w:r w:rsidR="00860245">
        <w:t xml:space="preserve">worked out in the </w:t>
      </w:r>
      <w:r w:rsidR="00860245">
        <w:fldChar w:fldCharType="begin"/>
      </w:r>
      <w:r w:rsidR="00860245">
        <w:instrText xml:space="preserve"> REF _Ref110778106 \h </w:instrText>
      </w:r>
      <w:r w:rsidR="00860245">
        <w:fldChar w:fldCharType="separate"/>
      </w:r>
      <w:r w:rsidR="00860245">
        <w:t>Evaluation</w:t>
      </w:r>
      <w:r w:rsidR="00860245">
        <w:fldChar w:fldCharType="end"/>
      </w:r>
      <w:r w:rsidR="00860245">
        <w:t xml:space="preserve"> chapter and then summarized in</w:t>
      </w:r>
      <w:r w:rsidR="001565E4">
        <w:t xml:space="preserve"> the</w:t>
      </w:r>
      <w:r w:rsidR="00860245">
        <w:t xml:space="preserve"> </w:t>
      </w:r>
      <w:r w:rsidR="00860245">
        <w:fldChar w:fldCharType="begin"/>
      </w:r>
      <w:r w:rsidR="00860245">
        <w:instrText xml:space="preserve"> REF _Ref110778110 \h </w:instrText>
      </w:r>
      <w:r w:rsidR="00860245">
        <w:fldChar w:fldCharType="separate"/>
      </w:r>
      <w:r w:rsidR="00860245">
        <w:t>Conclusion</w:t>
      </w:r>
      <w:r w:rsidR="00860245">
        <w:fldChar w:fldCharType="end"/>
      </w:r>
      <w:r w:rsidR="001565E4">
        <w:t xml:space="preserve"> chapter at the end of the thesis</w:t>
      </w:r>
      <w:r w:rsidR="00126F63">
        <w:t>.</w:t>
      </w:r>
    </w:p>
    <w:p w14:paraId="392F6773" w14:textId="2E340FC2" w:rsidR="00764FAE" w:rsidRDefault="00B12EAE">
      <w:pPr>
        <w:pStyle w:val="berschrift1"/>
      </w:pPr>
      <w:bookmarkStart w:id="12" w:name="_Ref110777885"/>
      <w:bookmarkStart w:id="13" w:name="_Toc110808367"/>
      <w:r>
        <w:lastRenderedPageBreak/>
        <w:t xml:space="preserve">Current </w:t>
      </w:r>
      <w:r w:rsidR="00536E4A">
        <w:t>Environment &amp;</w:t>
      </w:r>
      <w:r>
        <w:t xml:space="preserve"> State of </w:t>
      </w:r>
      <w:bookmarkEnd w:id="12"/>
      <w:bookmarkEnd w:id="13"/>
      <w:r w:rsidR="37D731FC">
        <w:t>the</w:t>
      </w:r>
      <w:r w:rsidR="001565E4">
        <w:t xml:space="preserve"> Art</w:t>
      </w:r>
    </w:p>
    <w:p w14:paraId="5F380713" w14:textId="59B9D323" w:rsidR="003D19F2" w:rsidRDefault="00897072" w:rsidP="003D19F2">
      <w:pPr>
        <w:pStyle w:val="berschrift2"/>
      </w:pPr>
      <w:bookmarkStart w:id="14" w:name="_Ref110777442"/>
      <w:bookmarkStart w:id="15" w:name="_Toc110808368"/>
      <w:r>
        <w:t>Environment</w:t>
      </w:r>
      <w:bookmarkEnd w:id="14"/>
      <w:bookmarkEnd w:id="15"/>
    </w:p>
    <w:p w14:paraId="547259E5" w14:textId="664AB354"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FF1EC0">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FF1EC0">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report</w:t>
      </w:r>
      <w:r w:rsidR="007A0F85">
        <w:t>s</w:t>
      </w:r>
      <w:r w:rsidR="003E5841">
        <w:t xml:space="preserve">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FF1EC0">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60CB1D9C"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FF1EC0">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FF1EC0">
            <w:t>(Algorithmia</w:t>
          </w:r>
          <w:r w:rsidR="00CF0787">
            <w:t>, 2020</w:t>
          </w:r>
          <w:r w:rsidR="00FF1EC0">
            <w:t>)</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FF1EC0">
            <w:t>(Algorithmia</w:t>
          </w:r>
          <w:r w:rsidR="004B2D97">
            <w:t>, 2020</w:t>
          </w:r>
          <w:r w:rsidR="00FF1EC0">
            <w:t>)</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AE1850">
        <w:t>.</w:t>
      </w:r>
      <w:r w:rsidR="00050499">
        <w:t xml:space="preserve"> Another Refinitiv </w:t>
      </w:r>
      <w:r w:rsidR="00FA7506">
        <w:t xml:space="preserve">study </w:t>
      </w:r>
      <w:r w:rsidR="009622A1">
        <w:t xml:space="preserve">also </w:t>
      </w:r>
      <w:r w:rsidR="00FA7506">
        <w:t>identified</w:t>
      </w:r>
      <w:r w:rsidR="00884D97" w:rsidDel="009B3B62">
        <w:t xml:space="preserve"> </w:t>
      </w:r>
      <w:r w:rsidR="009B3B62">
        <w:t xml:space="preserve">the lack in </w:t>
      </w:r>
      <w:r w:rsidR="00884D97">
        <w:t xml:space="preserve">data quality </w:t>
      </w:r>
      <w:r w:rsidR="008B0248">
        <w:t>as</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FF1EC0">
            <w:t>(Refinitiv, 2020)</w:t>
          </w:r>
          <w:r w:rsidR="00104C91">
            <w:fldChar w:fldCharType="end"/>
          </w:r>
        </w:sdtContent>
      </w:sdt>
      <w:r w:rsidR="00AE1850">
        <w:t>.</w:t>
      </w:r>
    </w:p>
    <w:p w14:paraId="4391A58D" w14:textId="06D03412" w:rsidR="00B65E23" w:rsidRDefault="002A30C4" w:rsidP="00C852D1">
      <w:r>
        <w:t>The</w:t>
      </w:r>
      <w:r w:rsidR="002428BF">
        <w:t xml:space="preserve"> </w:t>
      </w:r>
      <w:r>
        <w:t xml:space="preserve">aforementioned </w:t>
      </w:r>
      <w:r w:rsidR="002428BF">
        <w:t>McKinsey whitepaper made the observation</w:t>
      </w:r>
      <w:r w:rsidR="00ED0BA9">
        <w:t>,</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w:t>
      </w:r>
      <w:r w:rsidR="00955AAA">
        <w:t>n</w:t>
      </w:r>
      <w:r w:rsidR="008A41B1">
        <w:t xml:space="preserve">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w:t>
      </w:r>
      <w:r w:rsidR="231ACC67">
        <w:t>a</w:t>
      </w:r>
      <w:r w:rsidR="003263C0">
        <w:t xml:space="preserve">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231ACC67">
        <w:t>CD</w:t>
      </w:r>
      <w:r w:rsidR="00C9029F">
        <w:t xml:space="preserve"> </w:t>
      </w:r>
      <w:r w:rsidR="001D5A01">
        <w:t xml:space="preserve">needs to be accounted for as it is an inevitable occurrence for </w:t>
      </w:r>
      <w:r w:rsidR="00DC14CA">
        <w:t xml:space="preserve">a majority of </w:t>
      </w:r>
      <w:r w:rsidR="00DC14CA" w:rsidDel="00BE4110">
        <w:t>real</w:t>
      </w:r>
      <w:r w:rsidR="00BE4110">
        <w:t>-world</w:t>
      </w:r>
      <w:r w:rsidR="00DC14CA">
        <w:t xml:space="preserve"> data.</w:t>
      </w:r>
      <w:r w:rsidR="004F7585">
        <w:t xml:space="preserve"> A key challenge</w:t>
      </w:r>
      <w:r w:rsidR="00C5496A">
        <w:t xml:space="preserve"> for</w:t>
      </w:r>
      <w:r w:rsidR="00A73AE4">
        <w:t xml:space="preserve"> RS</w:t>
      </w:r>
      <w:r w:rsidR="00DF2EF7">
        <w:t>s</w:t>
      </w:r>
      <w:r w:rsidR="00A73AE4">
        <w:t xml:space="preserve"> </w:t>
      </w:r>
      <w:r w:rsidR="00DC37A0">
        <w:t xml:space="preserve">is </w:t>
      </w:r>
      <w:r w:rsidR="003461D9">
        <w:t xml:space="preserve">the </w:t>
      </w:r>
      <w:r w:rsidR="00FC74E9">
        <w:t xml:space="preserve">often </w:t>
      </w:r>
      <w:r w:rsidR="00DC37A0">
        <w:t xml:space="preserve">unpredictable </w:t>
      </w:r>
      <w:r w:rsidR="00E0349C">
        <w:t>nature and sudden</w:t>
      </w:r>
      <w:r w:rsidR="002D7C8E">
        <w:t xml:space="preserve"> </w:t>
      </w:r>
      <w:r w:rsidR="00844092">
        <w:t>appearance</w:t>
      </w:r>
      <w:r w:rsidR="00361140">
        <w:t xml:space="preserve"> of CD</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rsidDel="00090609">
        <w:t>Consequently</w:t>
      </w:r>
      <w:r w:rsidR="00090609">
        <w:t>,</w:t>
      </w:r>
      <w:r w:rsidR="0006472E">
        <w:t xml:space="preserve">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w:t>
      </w:r>
      <w:r w:rsidR="007E0353">
        <w:t xml:space="preserve">find new </w:t>
      </w:r>
      <w:r w:rsidR="005B040E">
        <w:t>solutions.</w:t>
      </w:r>
      <w:r w:rsidR="00343961">
        <w:t xml:space="preserve"> </w:t>
      </w:r>
      <w:r w:rsidR="00621733">
        <w:t>In the long run a</w:t>
      </w:r>
      <w:r w:rsidR="000D580E">
        <w:t xml:space="preserve"> SotA</w:t>
      </w:r>
      <w:r w:rsidR="00006B03">
        <w:t xml:space="preserve">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6E2B06E5" w:rsidR="002A30C4" w:rsidRDefault="00885850" w:rsidP="00C852D1">
      <w:r>
        <w:t>This introduction</w:t>
      </w:r>
      <w:r w:rsidR="00D74E6D">
        <w:t xml:space="preserve"> poses</w:t>
      </w:r>
      <w:r>
        <w:t xml:space="preserve"> </w:t>
      </w:r>
      <w:r w:rsidR="00C51CA8">
        <w:t xml:space="preserve">the baseline for </w:t>
      </w:r>
      <w:r w:rsidR="0012465F">
        <w:t xml:space="preserve">the relevance cycle of Hevner’s </w:t>
      </w:r>
      <w:r w:rsidR="60CFFDAE">
        <w:t>DSR</w:t>
      </w:r>
      <w:r w:rsidR="00367700">
        <w:t xml:space="preserve"> method</w:t>
      </w:r>
      <w:r w:rsidR="00DA568D">
        <w:t>ology</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1D1752">
        <w:t xml:space="preserve">developed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6D835B4B" w:rsidR="00E71DED" w:rsidRDefault="007162D2" w:rsidP="00C852D1">
      <w:r>
        <w:t>Having established</w:t>
      </w:r>
      <w:r w:rsidR="004107C5">
        <w:t xml:space="preserve"> the environment</w:t>
      </w:r>
      <w:r w:rsidR="00C5503F">
        <w:t xml:space="preserve"> and </w:t>
      </w:r>
      <w:r w:rsidR="00220BAC">
        <w:t xml:space="preserve">laid out the </w:t>
      </w:r>
      <w:r w:rsidR="00C5503F">
        <w:t>motivation</w:t>
      </w:r>
      <w:r>
        <w:t>,</w:t>
      </w:r>
      <w:r w:rsidR="004107C5">
        <w:t xml:space="preserve"> the</w:t>
      </w:r>
      <w:r>
        <w:t xml:space="preserve"> following research question</w:t>
      </w:r>
      <w:r w:rsidR="00C5503F">
        <w:t xml:space="preserve"> </w:t>
      </w:r>
      <w:r w:rsidR="7952E916">
        <w:t>can</w:t>
      </w:r>
      <w:r w:rsidR="006F059C">
        <w:t xml:space="preserve"> be seen as central</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6" w:name="_Ref109217847"/>
      <w:bookmarkStart w:id="17" w:name="_Toc110808369"/>
      <w:r>
        <w:t>Recommender Systems</w:t>
      </w:r>
      <w:bookmarkEnd w:id="16"/>
      <w:bookmarkEnd w:id="17"/>
    </w:p>
    <w:p w14:paraId="7CB2163F" w14:textId="7D1032A0" w:rsidR="003B7B78" w:rsidRDefault="00696AD3" w:rsidP="00696AD3">
      <w:pPr>
        <w:pStyle w:val="berschrift3"/>
      </w:pPr>
      <w:bookmarkStart w:id="18" w:name="_Toc110808370"/>
      <w:r>
        <w:t>Overview</w:t>
      </w:r>
      <w:bookmarkEnd w:id="18"/>
    </w:p>
    <w:p w14:paraId="6B78E752" w14:textId="31FCDE3F" w:rsidR="00541058" w:rsidRDefault="51B87EBA" w:rsidP="00894659">
      <w:r>
        <w:t>RSs</w:t>
      </w:r>
      <w:r w:rsidR="00EB7A42">
        <w:t xml:space="preserve"> </w:t>
      </w:r>
      <w:r w:rsidR="00886F6F">
        <w:t xml:space="preserve">are used to uncover </w:t>
      </w:r>
      <w:r w:rsidR="00DC1212">
        <w:t xml:space="preserve">user </w:t>
      </w:r>
      <w:r w:rsidR="00886F6F">
        <w:t xml:space="preserve">preferences </w:t>
      </w:r>
      <w:r w:rsidR="00894659">
        <w:t>on online platforms.</w:t>
      </w:r>
      <w:r w:rsidR="00CB1DC8" w:rsidRPr="00CB1DC8">
        <w:t xml:space="preserve"> The most known examples are</w:t>
      </w:r>
      <w:r w:rsidR="00FB5DFD">
        <w:t xml:space="preserve"> shopping basket</w:t>
      </w:r>
      <w:r w:rsidR="00CB1DC8" w:rsidRPr="00CB1DC8">
        <w:t xml:space="preserve"> recommendations on e-commerce sites like Amazon or movie</w:t>
      </w:r>
      <w:r w:rsidR="00B77AAD">
        <w:t xml:space="preserve"> and video</w:t>
      </w:r>
      <w:r w:rsidR="00CB1DC8" w:rsidRPr="00CB1DC8">
        <w:t xml:space="preserve"> recommendations of streaming platforms like Netflix and You</w:t>
      </w:r>
      <w:r w:rsidR="00CB1DC8">
        <w:t>T</w:t>
      </w:r>
      <w:r w:rsidR="00CB1DC8"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w:t>
      </w:r>
      <w:r w:rsidR="00892481">
        <w:t xml:space="preserve"> </w:t>
      </w:r>
      <w:r w:rsidR="00DA5CD1">
        <w:t>The user-item relationship</w:t>
      </w:r>
      <w:r w:rsidR="0067385F">
        <w:t xml:space="preserve"> builds</w:t>
      </w:r>
      <w:r w:rsidR="00416962">
        <w:t xml:space="preserve"> the foundation of any </w:t>
      </w:r>
      <w:r w:rsidR="00C7593F">
        <w:t>RS</w:t>
      </w:r>
      <w:r w:rsidR="00500A45">
        <w:t xml:space="preserve"> as RS</w:t>
      </w:r>
      <w:r w:rsidR="00E64C47">
        <w:t xml:space="preserve">s work under the assumption that there exists </w:t>
      </w:r>
      <w:r w:rsidR="00412872">
        <w:t xml:space="preserve">underlying </w:t>
      </w:r>
      <w:r w:rsidR="00E64C47">
        <w:t>dependencies</w:t>
      </w:r>
      <w:r w:rsidR="002318C1">
        <w:t xml:space="preserve"> between user</w:t>
      </w:r>
      <w:r w:rsidR="00844864">
        <w:t>s</w:t>
      </w:r>
      <w:r w:rsidR="002318C1">
        <w:t xml:space="preserve"> and item</w:t>
      </w:r>
      <w:r w:rsidR="00844864">
        <w:t>s</w:t>
      </w:r>
      <w:r w:rsidR="002318C1">
        <w:t>.</w:t>
      </w:r>
      <w:r w:rsidR="00FD0B84">
        <w:t xml:space="preserve"> </w:t>
      </w:r>
    </w:p>
    <w:p w14:paraId="0438F933" w14:textId="786CB8E6" w:rsidR="00503F7B" w:rsidRDefault="009E4A43" w:rsidP="00CB1DC8">
      <w:r w:rsidRPr="009E4A43">
        <w:t>The main task of a</w:t>
      </w:r>
      <w:r w:rsidR="00955AAA">
        <w:t>n</w:t>
      </w:r>
      <w:r w:rsidRPr="009E4A43">
        <w:t xml:space="preserve"> RS is to correctly identify these dependencies and use them to match appropriate items and </w:t>
      </w:r>
      <w:r w:rsidR="00844864">
        <w:t>users</w:t>
      </w:r>
      <w:r w:rsidR="00E15158">
        <w:t xml:space="preserve"> </w:t>
      </w:r>
      <w:sdt>
        <w:sdtPr>
          <w:alias w:val="To edit, see citavi.com/edit"/>
          <w:tag w:val="CitaviPlaceholder#6d21a891-7e13-49af-8803-b92127a166a6"/>
          <w:id w:val="-2042810536"/>
          <w:placeholder>
            <w:docPart w:val="DefaultPlaceholder_-1854013440"/>
          </w:placeholder>
        </w:sdt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FF1EC0">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FF1EC0">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9d19e586-5c79-46d4-a093-bc91478cf326"/>
          <w:id w:val="-697466236"/>
          <w:placeholder>
            <w:docPart w:val="DefaultPlaceholder_-1854013440"/>
          </w:placeholder>
        </w:sdtPr>
        <w:sdtContent>
          <w:r w:rsidR="00AE5B86">
            <w:fldChar w:fldCharType="begin"/>
          </w:r>
          <w:r w:rsidR="00FD7A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DhkOGRkLWI1ZmItNGI4Yi1hM2Y3LTUzMDNiNTY3MjA1NSIsIlJhbmdlTGVuZ3RoIjo2LCJSZWZlcmVuY2VJZCI6ImJmN2JlMDUwLTY4ZDMtNGQzZC04M2Y4LWViZmU2ZTU2NGR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zMzE5Mjk2NTc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NSJ9fV0sIk9yZ2FuaXphdGlvbnMiOltdLCJPdGhlcnNJbnZvbHZlZCI6W10sIlBhZ2VDb3VudCI6IjQ5OCIsIlBsYWNlT2ZQdWJsaWNhdGlvbiI6IkNoYW0iLCJQdWJsaXNoZXJzIjpbeyIkaWQiOiIxMS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U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OWQxOWU1ODYtNWM3OS00NmQ0LWEwOTMtYmM5MTQ3OGNmMzI2IiwiVGV4dCI6IigyMDE2KSIsIldBSVZlcnNpb24iOiI2LjEyLjAuMCJ9}</w:instrText>
          </w:r>
          <w:r w:rsidR="00AE5B86">
            <w:fldChar w:fldCharType="separate"/>
          </w:r>
          <w:r w:rsidR="00FD7AD8">
            <w:t>(2016)</w:t>
          </w:r>
          <w:r w:rsidR="00AE5B86">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7057B232"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a</w:t>
      </w:r>
      <w:r w:rsidR="00955AAA">
        <w:t>n</w:t>
      </w:r>
      <w:r w:rsidR="00D041C1">
        <w:t xml:space="preserve">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316904C4" w:rsidR="00330E36" w:rsidRDefault="00330E36" w:rsidP="00CB1DC8">
      <w:pPr>
        <w:pStyle w:val="Listenabsatz"/>
        <w:numPr>
          <w:ilvl w:val="0"/>
          <w:numId w:val="18"/>
        </w:numPr>
      </w:pPr>
      <w:r w:rsidRPr="0F826083">
        <w:rPr>
          <w:i/>
          <w:iCs/>
        </w:rPr>
        <w:lastRenderedPageBreak/>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w:t>
      </w:r>
      <w:r w:rsidR="6803A6C3">
        <w:t>RSs</w:t>
      </w:r>
      <w:r w:rsidR="00D90D85">
        <w:t xml:space="preserve">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FF1EC0">
            <w:t>(Fleder &amp; Hosanagar, 2007)</w:t>
          </w:r>
          <w:r w:rsidR="004571B1">
            <w:fldChar w:fldCharType="end"/>
          </w:r>
        </w:sdtContent>
      </w:sdt>
      <w:r w:rsidR="006C057F">
        <w:t>.</w:t>
      </w:r>
    </w:p>
    <w:p w14:paraId="4E46E95E" w14:textId="3863107B" w:rsidR="00330E36" w:rsidRDefault="0F826083" w:rsidP="00CB1DC8">
      <w:pPr>
        <w:pStyle w:val="Listenabsatz"/>
        <w:numPr>
          <w:ilvl w:val="0"/>
          <w:numId w:val="18"/>
        </w:numPr>
      </w:pPr>
      <w:r w:rsidRPr="0F826083">
        <w:rPr>
          <w:i/>
          <w:iCs/>
        </w:rPr>
        <w:t>Serendipity</w:t>
      </w:r>
      <w:r>
        <w:t>: Similar to the point above, RSs should have the ability to surprise users with somewhat unexpected but relevant items. While novelty focuses on the quantitative aspect of recommending items that aren’t on the radar of the user, serendipity considers the qualitative-psychological impact of a surprise in the recommendation.</w:t>
      </w:r>
    </w:p>
    <w:p w14:paraId="3DDF90D3" w14:textId="7C3A687B" w:rsidR="00223825" w:rsidRPr="002F00A7" w:rsidRDefault="007D2205" w:rsidP="00223825">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3B31C81B" w:rsidR="000850DD" w:rsidRDefault="000850DD" w:rsidP="00EF3A63">
      <w:r>
        <w:t>Throughout the years, different approaches have been developed to optimize recommendations and overcome obstacles in this field. These recommendation systems are broadly categorized in</w:t>
      </w:r>
      <w:r w:rsidR="006310F7">
        <w:t>to</w:t>
      </w:r>
      <w:r>
        <w:t xml:space="preserve"> content-based RS</w:t>
      </w:r>
      <w:r w:rsidR="00360B19">
        <w:t>s</w:t>
      </w:r>
      <w:r>
        <w:t xml:space="preserve">, </w:t>
      </w:r>
      <w:r w:rsidRPr="007C21BE">
        <w:t xml:space="preserve">collaborative filtering (CF), </w:t>
      </w:r>
      <w:r>
        <w:t>knowledge-based RS</w:t>
      </w:r>
      <w:r w:rsidR="00360B19">
        <w:t>s</w:t>
      </w:r>
      <w:r>
        <w:t xml:space="preserve"> and hybrid RS</w:t>
      </w:r>
      <w:r w:rsidR="00360B19">
        <w:t>s</w:t>
      </w:r>
      <w:r>
        <w:t xml:space="preserve"> </w:t>
      </w:r>
      <w:sdt>
        <w:sdtPr>
          <w:alias w:val="To edit, see citavi.com/edit"/>
          <w:tag w:val="CitaviPlaceholder#4d7fba65-a3ce-4bda-83fc-030668d40364"/>
          <w:id w:val="812442696"/>
          <w:placeholder>
            <w:docPart w:val="51AFB01ED46A4AA585F51DD6736B8E7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FF1EC0">
            <w:t>(Aggarwal, 2016)</w:t>
          </w:r>
          <w:r>
            <w:fldChar w:fldCharType="end"/>
          </w:r>
        </w:sdtContent>
      </w:sdt>
      <w:r>
        <w:t xml:space="preserve">. </w:t>
      </w:r>
      <w:r w:rsidR="00E10C3B">
        <w:t>In th</w:t>
      </w:r>
      <w:r w:rsidR="00381A9A">
        <w:t>is thesis</w:t>
      </w:r>
      <w:r w:rsidR="00E10C3B">
        <w:t>,</w:t>
      </w:r>
      <w:r w:rsidR="00805DAC">
        <w:t xml:space="preserve"> </w:t>
      </w:r>
      <w:r w:rsidR="00360B19">
        <w:t>CF</w:t>
      </w:r>
      <w:r>
        <w:t xml:space="preserve"> will be </w:t>
      </w:r>
      <w:r w:rsidR="00CC290D">
        <w:t>described</w:t>
      </w:r>
      <w:r w:rsidR="003E3847">
        <w:t>,</w:t>
      </w:r>
      <w:r>
        <w:t xml:space="preserve"> as it is a key concept for the RS implemented in the artifact. </w:t>
      </w:r>
      <w:r w:rsidR="00622F51">
        <w:fldChar w:fldCharType="begin"/>
      </w:r>
      <w:r w:rsidR="00622F51">
        <w:instrText xml:space="preserve"> REF _Ref107267436 \h </w:instrText>
      </w:r>
      <w:r w:rsidR="00622F51">
        <w:fldChar w:fldCharType="separate"/>
      </w:r>
      <w:r w:rsidR="001E4A02" w:rsidRPr="00584486">
        <w:t xml:space="preserve">Figure </w:t>
      </w:r>
      <w:r w:rsidR="001E4A02">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Content>
          <w:r w:rsidR="00EF3789">
            <w:fldChar w:fldCharType="begin"/>
          </w:r>
          <w:r w:rsidR="00A767C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2LCJSZWZlcmVuY2VJZCI6ImJmN2JlMDUwLTY4ZDMtNGQzZC04M2Y4LWViZmU2ZTU2NGR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zMzE5Mjk2NTc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NSJ9fV0sIk9yZ2FuaXphdGlvbnMiOltdLCJPdGhlcnNJbnZvbHZlZCI6W10sIlBhZ2VDb3VudCI6IjQ5OCIsIlBsYWNlT2ZQdWJsaWNhdGlvbiI6IkNoYW0iLCJQdWJsaXNoZXJzIjpbeyIkaWQiOiIxMS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U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MDA4Y2VkM2QtYTI5ZS00ZjU0LThiYjctZjY1NmEzMjc5ZmE1IiwiVGV4dCI6IigyMDE2KSIsIldBSVZlcnNpb24iOiI2LjEyLjAuMCJ9}</w:instrText>
          </w:r>
          <w:r w:rsidR="00EF3789">
            <w:fldChar w:fldCharType="separate"/>
          </w:r>
          <w:r w:rsidR="00A767CB">
            <w:t>(2016)</w:t>
          </w:r>
          <w:r w:rsidR="00EF3789">
            <w:fldChar w:fldCharType="end"/>
          </w:r>
        </w:sdtContent>
      </w:sdt>
      <w:r>
        <w:t xml:space="preserve">. Highlighted in red is </w:t>
      </w:r>
      <w:r w:rsidR="005B34E9">
        <w:t xml:space="preserve">Google’s </w:t>
      </w:r>
      <w:r w:rsidR="0042327C">
        <w:t xml:space="preserve">novel </w:t>
      </w:r>
      <w:r w:rsidR="005B34E9">
        <w:t>RS proposal, the SotA approach covered in this work</w:t>
      </w:r>
      <w:r>
        <w:t>.</w:t>
      </w:r>
      <w:r w:rsidR="00964320">
        <w:t xml:space="preserve"> </w:t>
      </w:r>
      <w:r w:rsidR="00233D8F">
        <w:t>Before</w:t>
      </w:r>
      <w:r w:rsidR="00233D8F" w:rsidDel="00F53002">
        <w:t xml:space="preserve"> </w:t>
      </w:r>
      <w:r w:rsidR="00F53002">
        <w:t xml:space="preserve">describing </w:t>
      </w:r>
      <w:r w:rsidR="00233D8F">
        <w:t>C</w:t>
      </w:r>
      <w:r w:rsidR="00B41759">
        <w:t>F</w:t>
      </w:r>
      <w:r w:rsidR="00233D8F">
        <w:t>,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tasks RSs are used for,</w:t>
      </w:r>
      <w:r w:rsidR="00687721">
        <w:t xml:space="preserve"> followed by a chapter about RS data.</w:t>
      </w:r>
    </w:p>
    <w:p w14:paraId="7C974076" w14:textId="77777777" w:rsidR="000850DD" w:rsidRDefault="000850DD" w:rsidP="000850DD">
      <w:pPr>
        <w:keepNext/>
      </w:pPr>
      <w:r w:rsidRPr="00FF0288">
        <w:rPr>
          <w:noProof/>
        </w:rPr>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5C2830F" w:rsidR="000850DD" w:rsidRDefault="000850DD" w:rsidP="002F00A7">
      <w:pPr>
        <w:pStyle w:val="Beschriftung"/>
      </w:pPr>
      <w:bookmarkStart w:id="19" w:name="_Ref107267436"/>
      <w:bookmarkStart w:id="20" w:name="_Toc110863967"/>
      <w:r w:rsidRPr="00584486">
        <w:t xml:space="preserve">Figure </w:t>
      </w:r>
      <w:r w:rsidRPr="00584486">
        <w:fldChar w:fldCharType="begin"/>
      </w:r>
      <w:r w:rsidRPr="00584486">
        <w:instrText xml:space="preserve"> SEQ Figure \* ARABIC </w:instrText>
      </w:r>
      <w:r w:rsidRPr="00584486">
        <w:fldChar w:fldCharType="separate"/>
      </w:r>
      <w:r w:rsidR="007C5A0D">
        <w:rPr>
          <w:noProof/>
        </w:rPr>
        <w:t>1</w:t>
      </w:r>
      <w:r w:rsidRPr="00584486">
        <w:fldChar w:fldCharType="end"/>
      </w:r>
      <w:bookmarkEnd w:id="19"/>
      <w:r w:rsidRPr="00584486">
        <w:t>: structure and overview of RSs derived from Aggarwal</w:t>
      </w:r>
      <w:r>
        <w:t xml:space="preserve"> (2016)</w:t>
      </w:r>
      <w:bookmarkEnd w:id="20"/>
    </w:p>
    <w:p w14:paraId="72400CAE" w14:textId="25DA8E8A" w:rsidR="00687721" w:rsidRDefault="00C84B97" w:rsidP="00C84B97">
      <w:pPr>
        <w:pStyle w:val="berschrift3"/>
      </w:pPr>
      <w:bookmarkStart w:id="21" w:name="_Toc110808371"/>
      <w:r>
        <w:t xml:space="preserve">Retrieval </w:t>
      </w:r>
      <w:r w:rsidR="00AD3B8E">
        <w:t>&amp;</w:t>
      </w:r>
      <w:r>
        <w:t xml:space="preserve"> Ranking</w:t>
      </w:r>
      <w:bookmarkEnd w:id="21"/>
    </w:p>
    <w:p w14:paraId="3BB57FBB" w14:textId="3D0173FD"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 xml:space="preserve">for a recommendation. </w:t>
      </w:r>
      <w:r w:rsidR="007B25E3">
        <w:lastRenderedPageBreak/>
        <w:t>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FF1EC0">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FF1EC0">
            <w:t>(Google LLC, 2020b, 2020c)</w:t>
          </w:r>
          <w:r w:rsidR="0076713E">
            <w:fldChar w:fldCharType="end"/>
          </w:r>
        </w:sdtContent>
      </w:sdt>
      <w:r w:rsidR="0007749C">
        <w:t>.</w:t>
      </w:r>
    </w:p>
    <w:p w14:paraId="5179F4D1" w14:textId="6A982793"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0D580E">
        <w:t>SotA</w:t>
      </w:r>
      <w:r w:rsidR="00351285">
        <w:t xml:space="preserve">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20082015"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1E4A02">
        <w:t xml:space="preserve">Figure </w:t>
      </w:r>
      <w:r w:rsidR="001E4A02">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3BA242CB" w:rsidR="00374F39" w:rsidRDefault="00FF5D4D" w:rsidP="00C84B97">
      <w:r>
        <w:t xml:space="preserve">Retrieval systems are outside the scope of this research project and thus won’t be </w:t>
      </w:r>
      <w:r w:rsidR="00C37FE6">
        <w:t xml:space="preserve">further </w:t>
      </w:r>
      <w:r>
        <w:t xml:space="preserve">discussed.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7D16F684" w:rsidR="00A21EA3" w:rsidRPr="00C84B97" w:rsidRDefault="002E219D" w:rsidP="002E219D">
      <w:pPr>
        <w:pStyle w:val="Beschriftung"/>
      </w:pPr>
      <w:bookmarkStart w:id="22" w:name="_Ref109072829"/>
      <w:bookmarkStart w:id="23" w:name="_Ref109072808"/>
      <w:bookmarkStart w:id="24" w:name="_Toc110863968"/>
      <w:r>
        <w:t xml:space="preserve">Figure </w:t>
      </w:r>
      <w:r>
        <w:fldChar w:fldCharType="begin"/>
      </w:r>
      <w:r>
        <w:instrText xml:space="preserve"> SEQ Figure \* ARABIC </w:instrText>
      </w:r>
      <w:r>
        <w:fldChar w:fldCharType="separate"/>
      </w:r>
      <w:r w:rsidR="007C5A0D">
        <w:rPr>
          <w:noProof/>
        </w:rPr>
        <w:t>2</w:t>
      </w:r>
      <w:r>
        <w:fldChar w:fldCharType="end"/>
      </w:r>
      <w:bookmarkEnd w:id="22"/>
      <w:r>
        <w:t>: Example of retrieval and ranking</w:t>
      </w:r>
      <w:bookmarkEnd w:id="23"/>
      <w:r w:rsidR="00374F39">
        <w:t xml:space="preserve"> in a recommender system</w:t>
      </w:r>
      <w:bookmarkEnd w:id="24"/>
    </w:p>
    <w:p w14:paraId="1411211D" w14:textId="5171B14B" w:rsidR="007D778E" w:rsidRDefault="007D778E" w:rsidP="007D778E">
      <w:pPr>
        <w:pStyle w:val="berschrift3"/>
      </w:pPr>
      <w:bookmarkStart w:id="25" w:name="_Toc110808372"/>
      <w:r>
        <w:t>Data</w:t>
      </w:r>
      <w:bookmarkEnd w:id="25"/>
    </w:p>
    <w:p w14:paraId="325BC90B" w14:textId="286F3E1A" w:rsidR="00236DA2" w:rsidRDefault="0034041E" w:rsidP="0081361D">
      <w:r>
        <w:t>The data used by RSs often</w:t>
      </w:r>
      <w:r w:rsidR="00423741">
        <w:t xml:space="preserve"> differ from those</w:t>
      </w:r>
      <w:r w:rsidR="00090E26">
        <w:t xml:space="preserve"> of other </w:t>
      </w:r>
      <w:r w:rsidR="00D45E50">
        <w:t>ML</w:t>
      </w:r>
      <w:r w:rsidR="00090E26">
        <w:t xml:space="preserve">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 xml:space="preserve">customer buys or inspects a product, an interaction between the user and the product is </w:t>
      </w:r>
      <w:r w:rsidR="004F51A8">
        <w:t xml:space="preserve">stored </w:t>
      </w:r>
      <w:r w:rsidR="00AE5A35">
        <w:t>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very few entries in the 2-dimensional</w:t>
      </w:r>
      <w:r w:rsidR="00604D49">
        <w:t xml:space="preserve"> </w:t>
      </w:r>
      <w:r w:rsidR="008E77A0">
        <w:t>matrix</w:t>
      </w:r>
      <w:r w:rsidR="0039739C" w:rsidDel="00C02565">
        <w:t xml:space="preserve"> are </w:t>
      </w:r>
      <w:r w:rsidR="606FA9B6">
        <w:t>stored.</w:t>
      </w:r>
      <w:r w:rsidR="009157BF">
        <w:t xml:space="preserve"> Such matrix is called</w:t>
      </w:r>
      <w:r w:rsidR="004801F4">
        <w:t xml:space="preserve"> </w:t>
      </w:r>
      <w:r w:rsidR="00054188">
        <w:t>sparse</w:t>
      </w:r>
      <w:r w:rsidR="008E77A0">
        <w:t>.</w:t>
      </w:r>
      <w:r w:rsidR="00C80649">
        <w:t xml:space="preserve"> This is a </w:t>
      </w:r>
      <w:r w:rsidR="00F5375F">
        <w:t>fundamental problem that RSs face and try to overcome.</w:t>
      </w:r>
    </w:p>
    <w:p w14:paraId="4439443B" w14:textId="2B64AD95"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w:t>
      </w:r>
      <w:r w:rsidR="0048425B">
        <w:lastRenderedPageBreak/>
        <w:t>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FF1EC0">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FF1EC0">
            <w:t>(Aggarwal, 2016)</w:t>
          </w:r>
          <w:r w:rsidR="007A172C">
            <w:fldChar w:fldCharType="end"/>
          </w:r>
        </w:sdtContent>
      </w:sdt>
      <w:r w:rsidR="007A172C">
        <w:t>.</w:t>
      </w:r>
    </w:p>
    <w:p w14:paraId="0E4DB80E" w14:textId="44FDAAA3"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w:t>
      </w:r>
      <w:r w:rsidR="00835923">
        <w:t>user’s</w:t>
      </w:r>
      <w:r w:rsidR="00257BD3">
        <w:t xml:space="preserve"> opinion, </w:t>
      </w:r>
      <w:r w:rsidR="007D20EA">
        <w:t xml:space="preserve">it </w:t>
      </w:r>
      <w:r w:rsidR="0029463E">
        <w:t>remains</w:t>
      </w:r>
      <w:r w:rsidR="007D20EA">
        <w:t xml:space="preserve"> a challenge to </w:t>
      </w:r>
      <w:r w:rsidR="000C4D6D">
        <w:t xml:space="preserve">get </w:t>
      </w:r>
      <w:r w:rsidR="0029463E">
        <w:t xml:space="preserve">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FF1EC0">
            <w:t>(Khusro et al., 2016)</w:t>
          </w:r>
          <w:r w:rsidR="00673C40">
            <w:fldChar w:fldCharType="end"/>
          </w:r>
        </w:sdtContent>
      </w:sdt>
      <w:r w:rsidR="005F1293">
        <w:t>.</w:t>
      </w:r>
    </w:p>
    <w:p w14:paraId="214996BE" w14:textId="46D24E7C"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 xml:space="preserve">An </w:t>
      </w:r>
      <w:r w:rsidR="00004E0C">
        <w:t>example</w:t>
      </w:r>
      <w:r w:rsidR="00F23E31">
        <w:t xml:space="preserve">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Content>
          <w:r w:rsidR="000D631B">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hUMTU6MDc6NDA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FF1EC0">
            <w:t>(Su &amp; Khoshgoftaar, 2009)</w:t>
          </w:r>
          <w:r w:rsidR="000D631B">
            <w:fldChar w:fldCharType="end"/>
          </w:r>
        </w:sdtContent>
      </w:sdt>
      <w:r w:rsidR="00AE660A">
        <w:t>.</w:t>
      </w:r>
    </w:p>
    <w:p w14:paraId="39C2508F" w14:textId="69B44687"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w:t>
      </w:r>
      <w:r w:rsidR="00DF724B" w:rsidDel="005B658D">
        <w:t>e.g</w:t>
      </w:r>
      <w:r w:rsidR="005B658D">
        <w:t>.,</w:t>
      </w:r>
      <w:r w:rsidR="00DF724B">
        <w:t xml:space="preserve"> a rating)</w:t>
      </w:r>
      <w:r w:rsidR="00CD2443">
        <w:t xml:space="preserve">, dense features are specific attributes that </w:t>
      </w:r>
      <w:r w:rsidR="00945E7C">
        <w:t>describe the item or user at hand, comparable to features in other ML tasks.</w:t>
      </w:r>
    </w:p>
    <w:p w14:paraId="608C0B57" w14:textId="3A50EA86" w:rsidR="007E1818" w:rsidRPr="0081361D" w:rsidRDefault="00285C5F" w:rsidP="0081361D">
      <w:r>
        <w:t xml:space="preserve">Data understanding </w:t>
      </w:r>
      <w:r w:rsidR="006365A4">
        <w:t xml:space="preserve">plays a vital part in the success of </w:t>
      </w:r>
      <w:r w:rsidR="00A9587C">
        <w:t>RSs</w:t>
      </w:r>
      <w:r w:rsidR="00664E8F">
        <w:t>.</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w:t>
      </w:r>
      <w:r w:rsidR="00A9587C">
        <w:t>RS</w:t>
      </w:r>
      <w:r w:rsidR="00A13ABF">
        <w:t xml:space="preserve">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FF1EC0">
            <w:t>(Aggarwal, 2016, p. 128)</w:t>
          </w:r>
          <w:r w:rsidR="00A06411">
            <w:fldChar w:fldCharType="end"/>
          </w:r>
        </w:sdtContent>
      </w:sdt>
      <w:r w:rsidR="00A13ABF">
        <w:t>.</w:t>
      </w:r>
    </w:p>
    <w:p w14:paraId="560F7B69" w14:textId="6528062E" w:rsidR="007A3849" w:rsidRDefault="00BC3413" w:rsidP="00D77979">
      <w:pPr>
        <w:pStyle w:val="berschrift3"/>
      </w:pPr>
      <w:bookmarkStart w:id="26" w:name="_Ref109073993"/>
      <w:bookmarkStart w:id="27" w:name="_Toc110808373"/>
      <w:r>
        <w:t>Collaborative filtering</w:t>
      </w:r>
      <w:bookmarkEnd w:id="26"/>
      <w:bookmarkEnd w:id="27"/>
    </w:p>
    <w:p w14:paraId="79D2A583" w14:textId="77777777" w:rsidR="00977CEB"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FF1EC0">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FF1EC0">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w:t>
      </w:r>
      <w:r w:rsidR="00BD53E8">
        <w:t xml:space="preserve">in </w:t>
      </w:r>
      <w:r w:rsidR="001B390A">
        <w:t>content-</w:t>
      </w:r>
      <w:r w:rsidR="001B390A">
        <w:lastRenderedPageBreak/>
        <w:t>based methods</w:t>
      </w:r>
      <w:r w:rsidR="00A00177">
        <w:t>,</w:t>
      </w:r>
      <w:r w:rsidR="007A449E">
        <w:t xml:space="preserve"> recommendations can </w:t>
      </w:r>
      <w:r w:rsidR="005837BA">
        <w:t xml:space="preserve">therefore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FF1EC0">
            <w:t>(Google LLC, 2021a)</w:t>
          </w:r>
          <w:r w:rsidR="00B40405">
            <w:fldChar w:fldCharType="end"/>
          </w:r>
        </w:sdtContent>
      </w:sdt>
      <w:r w:rsidR="009E6743">
        <w:t>.</w:t>
      </w:r>
      <w:r w:rsidR="00973BC9">
        <w:t xml:space="preserve"> </w:t>
      </w:r>
    </w:p>
    <w:p w14:paraId="6A0D50E4" w14:textId="567C7068" w:rsidR="00DD17A1" w:rsidRDefault="001A3CFA" w:rsidP="004E0AB6">
      <w:r>
        <w:t xml:space="preserve">CF can be divided into </w:t>
      </w:r>
      <w:r w:rsidRPr="00C3344A">
        <w:rPr>
          <w:i/>
        </w:rPr>
        <w:t>memory-based</w:t>
      </w:r>
      <w:r>
        <w:t xml:space="preserve"> methods and </w:t>
      </w:r>
      <w:r w:rsidRPr="00C3344A">
        <w:rPr>
          <w:i/>
        </w:rPr>
        <w:t>model-based</w:t>
      </w:r>
      <w:r>
        <w:t xml:space="preserve"> methods.</w:t>
      </w:r>
      <w:r w:rsidR="00184360">
        <w:t xml:space="preserve"> The</w:t>
      </w:r>
      <w:r w:rsidR="003D0ECF" w:rsidDel="00B46ECF">
        <w:t xml:space="preserve"> </w:t>
      </w:r>
      <w:r w:rsidR="00B46ECF">
        <w:t xml:space="preserve">former </w:t>
      </w:r>
      <w:r w:rsidR="00824DE9">
        <w:t xml:space="preserve">methods predominantly </w:t>
      </w:r>
      <w:r w:rsidR="530E8DE3">
        <w:t>use</w:t>
      </w:r>
      <w:r w:rsidR="001120D2">
        <w:t xml:space="preserve"> </w:t>
      </w:r>
      <w:r w:rsidR="001120D2" w:rsidDel="00EB2E1E">
        <w:t>neighborhood</w:t>
      </w:r>
      <w:r w:rsidR="00EB2E1E">
        <w:t>-based</w:t>
      </w:r>
      <w:r w:rsidR="009125C6">
        <w:t xml:space="preserve"> </w:t>
      </w:r>
      <w:r w:rsidR="005C4469">
        <w:t>algorithms</w:t>
      </w:r>
      <w:r w:rsidR="00F64F26">
        <w:t xml:space="preserve"> </w:t>
      </w:r>
      <w:r w:rsidR="00B85E7D">
        <w:t>on</w:t>
      </w:r>
      <w:r w:rsidR="003741A7">
        <w:t xml:space="preserve"> the item-user interaction </w:t>
      </w:r>
      <w:r w:rsidR="00F64F26">
        <w:t>to make recommendations</w:t>
      </w:r>
      <w:r w:rsidR="669B233B">
        <w:t xml:space="preserve"> whereas </w:t>
      </w:r>
      <w:r w:rsidR="00030C7E">
        <w:t>m</w:t>
      </w:r>
      <w:r w:rsidR="007E5C34">
        <w:t>odel</w:t>
      </w:r>
      <w:r w:rsidR="008B72B1">
        <w:t>-based methods have a training phase</w:t>
      </w:r>
      <w:r w:rsidR="3DF33617">
        <w:t xml:space="preserve"> to first establish</w:t>
      </w:r>
      <w:r w:rsidR="00BC7906">
        <w:t xml:space="preserve"> a model </w:t>
      </w:r>
      <w:r w:rsidR="00EC079B">
        <w:t>describing</w:t>
      </w:r>
      <w:r w:rsidR="3DF33617">
        <w:t xml:space="preserve"> these interactions</w:t>
      </w:r>
      <w:r w:rsidR="00EC079B">
        <w:t xml:space="preserve">. </w:t>
      </w:r>
      <w:r w:rsidR="004379FB">
        <w:t>In the later method,</w:t>
      </w:r>
      <w:r w:rsidR="00304E72" w:rsidDel="004379FB">
        <w:t xml:space="preserve"> </w:t>
      </w:r>
      <w:r w:rsidR="004379FB">
        <w:t xml:space="preserve">the </w:t>
      </w:r>
      <w:r w:rsidR="00304E72">
        <w:t xml:space="preserve">goal is to create a function </w:t>
      </w:r>
      <w:r w:rsidR="002F3790">
        <w:t>(</w:t>
      </w:r>
      <w:r w:rsidR="00213FD0">
        <w:t>i.e</w:t>
      </w:r>
      <w:r w:rsidR="002F3790">
        <w:t>.,</w:t>
      </w:r>
      <w:r w:rsidR="00213FD0">
        <w:t xml:space="preserve">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sdt>
        <w:sdtPr>
          <w:alias w:val="To edit, see citavi.com/edit"/>
          <w:tag w:val="CitaviPlaceholder#42a4ad63-016e-4880-8a73-0b8b6e1f6674"/>
          <w:id w:val="587430896"/>
          <w:placeholder>
            <w:docPart w:val="DefaultPlaceholder_-1854013440"/>
          </w:placeholder>
        </w:sdt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FF1EC0">
            <w:t>￼</w:t>
          </w:r>
          <w:r w:rsidR="00B14FC0">
            <w:fldChar w:fldCharType="end"/>
          </w:r>
        </w:sdtContent>
      </w:sdt>
      <w:r w:rsidR="003F7622">
        <w:t>￼</w:t>
      </w:r>
      <w:r w:rsidR="00981284">
        <w:t xml:space="preserve">. </w:t>
      </w:r>
    </w:p>
    <w:p w14:paraId="58A98D78" w14:textId="541D8767" w:rsidR="0024289C" w:rsidRPr="00D674D7" w:rsidRDefault="00DD17A1" w:rsidP="004E0AB6">
      <w:r>
        <w:t>As</w:t>
      </w:r>
      <w:r w:rsidR="0076466E">
        <w:t xml:space="preserve"> model-based methods represent the SotA for RSs, f</w:t>
      </w:r>
      <w:r>
        <w:t>or this research</w:t>
      </w:r>
      <w:r w:rsidR="0076466E">
        <w:t xml:space="preserve"> we will </w:t>
      </w:r>
      <w:r w:rsidR="000C593A">
        <w:t>only cover</w:t>
      </w:r>
      <w:r>
        <w:t xml:space="preserve"> model-based RS methods.</w:t>
      </w:r>
      <w:r w:rsidR="000C593A">
        <w:t xml:space="preserve"> </w:t>
      </w:r>
      <w:r w:rsidR="00981284">
        <w:t xml:space="preserve">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541221">
        <w:t xml:space="preserve">, which will be described </w:t>
      </w:r>
      <w:r w:rsidR="007C2493">
        <w:t>here</w:t>
      </w:r>
      <w:r w:rsidR="00C36E24">
        <w:t>.</w:t>
      </w:r>
    </w:p>
    <w:p w14:paraId="09E15145" w14:textId="1068F53D" w:rsidR="0085461C" w:rsidRDefault="0095165E" w:rsidP="004E0AB6">
      <w:r>
        <w:rPr>
          <w:b/>
        </w:rPr>
        <w:t>Matrix Factorization.</w:t>
      </w:r>
      <w:r>
        <w:t xml:space="preserve"> </w:t>
      </w:r>
      <w:r w:rsidR="00827B10">
        <w:t>This</w:t>
      </w:r>
      <w:r w:rsidR="0024289C">
        <w:t xml:space="preserve">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FF1EC0">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FF1EC0">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Content>
          <w:r w:rsidR="00C143DF">
            <w:fldChar w:fldCharType="begin"/>
          </w:r>
          <w:r w:rsidR="00567D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2LCJSZWZlcmVuY2VJZCI6IjNmN2U3MWU2LTg3MmUtNGE2MC1hMTFlLTE5NDIyZWJlMTF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85NzgtMS0wNzE2LTIxOTctNF8zIiwiVXJpU3RyaW5nIjoiaHR0cHM6Ly9kb2kub3JnLzEwLjEwMDcvOTc4LTEtMDcxNi0yMTk3LTRf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ikifV19LCJUYWciOiJDaXRhdmlQbGFjZWhvbGRlciM2MzA3MWYzYy1hNGI1LTQwNDQtOGZjMi1lYzdkN2RkZDc3NjYiLCJUZXh0IjoiKDIwMjIpIiwiV0FJVmVyc2lvbiI6IjYuMTIuMC4wIn0=}</w:instrText>
          </w:r>
          <w:r w:rsidR="00C143DF">
            <w:fldChar w:fldCharType="separate"/>
          </w:r>
          <w:r w:rsidR="00567D55">
            <w:t>(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FF1EC0">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FF1EC0">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FF1EC0">
            <w:t>(Koren et al., 2009)</w:t>
          </w:r>
          <w:r w:rsidR="00C727F1">
            <w:fldChar w:fldCharType="end"/>
          </w:r>
        </w:sdtContent>
      </w:sdt>
      <w:r w:rsidR="00843302">
        <w:t>.</w:t>
      </w:r>
    </w:p>
    <w:p w14:paraId="48562123" w14:textId="24792647"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lastRenderedPageBreak/>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FF1EC0">
            <w:t>(Blondel, Ishihata, Fujino, &amp; Ueda, 2016)</w:t>
          </w:r>
          <w:r w:rsidR="007C7254">
            <w:fldChar w:fldCharType="end"/>
          </w:r>
        </w:sdtContent>
      </w:sdt>
      <w:r w:rsidR="00E61BA9">
        <w:t>.</w:t>
      </w:r>
      <w:r w:rsidR="00420352">
        <w:t xml:space="preserve"> </w:t>
      </w:r>
      <w:r w:rsidR="001531A2">
        <w:t>However,</w:t>
      </w:r>
      <w:r w:rsidR="00497D51" w:rsidDel="001531A2">
        <w:t xml:space="preserve"> </w:t>
      </w:r>
      <w:r w:rsidR="001531A2">
        <w:t xml:space="preserve">the </w:t>
      </w:r>
      <w:r w:rsidR="00497D51">
        <w:t xml:space="preserve">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D7583" w:rsidDel="001531A2">
        <w:t>,</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FF1EC0">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Content>
          <w:r w:rsidR="008B51D9">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TU6MDc6NDA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FF1EC0">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Content>
          <w:r w:rsidR="00ED71DA">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OFQxNTowNzo0MC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FF1EC0">
            <w:t>(Dacrema, Boglio, Cremonesi, &amp; Jannach, 2021)</w:t>
          </w:r>
          <w:r w:rsidR="00ED71DA">
            <w:fldChar w:fldCharType="end"/>
          </w:r>
        </w:sdtContent>
      </w:sdt>
      <w:r w:rsidR="000B65C3">
        <w:t>.</w:t>
      </w:r>
    </w:p>
    <w:p w14:paraId="06963A81" w14:textId="5599DE32" w:rsidR="006803F6" w:rsidRDefault="00CD0833" w:rsidP="004E0AB6">
      <w:r>
        <w:rPr>
          <w:b/>
        </w:rPr>
        <w:t xml:space="preserve">Deep </w:t>
      </w:r>
      <w:r w:rsidR="00621008">
        <w:rPr>
          <w:b/>
        </w:rPr>
        <w:t>Learning</w:t>
      </w:r>
      <w:r>
        <w:rPr>
          <w:b/>
        </w:rPr>
        <w:t xml:space="preserve">. </w:t>
      </w:r>
      <w:r w:rsidR="00EA37C3" w:rsidRPr="00EA37C3">
        <w:t>In order to circumvent the above-mentioned limitations of</w:t>
      </w:r>
      <w:r w:rsidR="0094351E">
        <w:t xml:space="preserve"> FMs</w:t>
      </w:r>
      <w:r w:rsidR="00EA37C3" w:rsidRPr="00EA37C3">
        <w:t xml:space="preserve">, </w:t>
      </w:r>
      <w:r w:rsidR="00D32386" w:rsidRPr="0064389A">
        <w:rPr>
          <w:i/>
        </w:rPr>
        <w:t xml:space="preserve">deep </w:t>
      </w:r>
      <w:r w:rsidR="00EA37C3" w:rsidRPr="0064389A">
        <w:rPr>
          <w:i/>
        </w:rPr>
        <w:t>neural networks</w:t>
      </w:r>
      <w:r w:rsidR="00EA37C3" w:rsidRPr="00EA37C3">
        <w:t xml:space="preserve"> </w:t>
      </w:r>
      <w:r w:rsidR="004C0DF6">
        <w:t>(</w:t>
      </w:r>
      <w:r w:rsidR="00D32386">
        <w:t>D</w:t>
      </w:r>
      <w:r w:rsidR="004C0DF6">
        <w:t xml:space="preserve">NN) </w:t>
      </w:r>
      <w:r w:rsidR="00EA37C3" w:rsidRPr="00EA37C3">
        <w:t xml:space="preserve">have gained </w:t>
      </w:r>
      <w:r w:rsidR="00EA37C3">
        <w:t xml:space="preserve">increasing interest </w:t>
      </w:r>
      <w:r w:rsidR="003235DF">
        <w:t xml:space="preserve">in </w:t>
      </w:r>
      <w:r w:rsidR="00EA37C3">
        <w:t>RS</w:t>
      </w:r>
      <w:r w:rsidR="003235DF">
        <w:t xml:space="preserve"> research</w:t>
      </w:r>
      <w:r w:rsidR="00EA37C3"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Content>
          <w:r w:rsidR="007F55F9">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OFQxNTowNzo0M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FF1EC0">
            <w:t>(Dacrema et al., 2021)</w:t>
          </w:r>
          <w:r w:rsidR="007F55F9">
            <w:fldChar w:fldCharType="end"/>
          </w:r>
        </w:sdtContent>
      </w:sdt>
      <w:r w:rsidR="00EA37C3"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w:t>
      </w:r>
      <w:r w:rsidR="00D376D2" w:rsidDel="00344411">
        <w:t xml:space="preserve"> </w:t>
      </w:r>
      <w:r w:rsidR="00344411">
        <w:t xml:space="preserve">embedded information </w:t>
      </w:r>
      <w:r w:rsidR="00D376D2">
        <w:t>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w:t>
      </w:r>
      <w:r w:rsidR="005D7722">
        <w:t xml:space="preserve"> </w:t>
      </w:r>
    </w:p>
    <w:p w14:paraId="3B73E57C" w14:textId="355C3FD8" w:rsidR="000264A1" w:rsidRDefault="4E73939D" w:rsidP="004E0AB6">
      <w:r>
        <w:t>NNs</w:t>
      </w:r>
      <w:r w:rsidR="0064160E" w:rsidRPr="0064160E">
        <w:t xml:space="preserve"> emulate a simplified model of how human neurons actually work in a brain. Like the brain in biology, </w:t>
      </w:r>
      <w:r w:rsidR="00801F08" w:rsidRPr="00801F08">
        <w:rPr>
          <w:i/>
        </w:rPr>
        <w:t>artificial neural network</w:t>
      </w:r>
      <w:r w:rsidR="0064160E" w:rsidRPr="00801F08">
        <w:rPr>
          <w:i/>
        </w:rPr>
        <w:t>s</w:t>
      </w:r>
      <w:r w:rsidR="008E3EB4">
        <w:rPr>
          <w:rStyle w:val="Funotenzeichen"/>
          <w:i/>
        </w:rPr>
        <w:footnoteReference w:id="4"/>
      </w:r>
      <w:r w:rsidR="0064160E" w:rsidRPr="0064160E">
        <w:t xml:space="preserve"> </w:t>
      </w:r>
      <w:r w:rsidR="00801F08">
        <w:t xml:space="preserve">(ANN) </w:t>
      </w:r>
      <w:r w:rsidR="0064160E" w:rsidRPr="0064160E">
        <w:t>consist of multiple individual neurons that are interconnected, whose joint response to a</w:t>
      </w:r>
      <w:r w:rsidR="0040398A">
        <w:t>n external</w:t>
      </w:r>
      <w:r w:rsidR="0064160E"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FF1EC0">
            <w:t>(Charniak, 2019)</w:t>
          </w:r>
          <w:r w:rsidR="002F113B">
            <w:fldChar w:fldCharType="end"/>
          </w:r>
        </w:sdtContent>
      </w:sdt>
      <w:r w:rsidR="009C6BE2">
        <w:t>.</w:t>
      </w:r>
      <w:r w:rsidR="00C65436">
        <w:t xml:space="preserve"> </w:t>
      </w:r>
    </w:p>
    <w:p w14:paraId="6116AFD8" w14:textId="36F01116"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CE4E94">
        <w:t>.</w:t>
      </w:r>
      <w:r w:rsidR="000F6BFD">
        <w:t xml:space="preserve"> </w:t>
      </w:r>
      <w:r w:rsidR="00686265" w:rsidRPr="235B2FCF">
        <w:rPr>
          <w:rFonts w:cs="Arial"/>
        </w:rPr>
        <w:t>In the neuron, the input value gets multiplied by the weight</w:t>
      </w:r>
      <w:r w:rsidR="00D833F6" w:rsidRPr="235B2FCF">
        <w:rPr>
          <w:rFonts w:cs="Arial"/>
        </w:rPr>
        <w:t>,</w:t>
      </w:r>
      <w:r w:rsidR="006370D3" w:rsidRPr="235B2FCF">
        <w:rPr>
          <w:rFonts w:cs="Arial"/>
        </w:rPr>
        <w:t xml:space="preserve"> then </w:t>
      </w:r>
      <w:r w:rsidR="00686265" w:rsidRPr="235B2FCF">
        <w:rPr>
          <w:rFonts w:cs="Arial"/>
        </w:rPr>
        <w:t>the bias offsets the product by a certain value</w:t>
      </w:r>
      <w:r w:rsidR="00131D2C">
        <w:t>.</w:t>
      </w:r>
      <w:r w:rsidR="00C83F70">
        <w:t xml:space="preserve"> </w:t>
      </w:r>
      <w:r w:rsidR="00DC3914">
        <w:t xml:space="preserve">The </w:t>
      </w:r>
      <w:r w:rsidR="007F5354">
        <w:t xml:space="preserve">activation function </w:t>
      </w:r>
      <w:r w:rsidR="00776FFF">
        <w:t xml:space="preserve">refactors </w:t>
      </w:r>
      <w:r w:rsidR="003E2D54">
        <w:t>th</w:t>
      </w:r>
      <w:r w:rsidR="001B7028">
        <w:t>is weighted sum</w:t>
      </w:r>
      <w:r w:rsidR="00757A6B">
        <w:t>, which</w:t>
      </w:r>
      <w:r w:rsidR="009861D2">
        <w:t xml:space="preserve"> makes</w:t>
      </w:r>
      <w:r w:rsidR="005E1EFD">
        <w:t xml:space="preserve"> the</w:t>
      </w:r>
      <w:r w:rsidR="002C0D6E">
        <w:t xml:space="preserv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xml:space="preserve">, </w:t>
      </w:r>
      <w:r w:rsidR="000C54A4" w:rsidDel="00AD7248">
        <w:t>i.e</w:t>
      </w:r>
      <w:r w:rsidR="00AD7248">
        <w:t>.,</w:t>
      </w:r>
      <w:r w:rsidR="000C54A4">
        <w:t xml:space="preserv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FF1EC0">
            <w:t>(Nair &amp; Hinton, 2010)</w:t>
          </w:r>
          <w:r w:rsidR="00AF1B0E">
            <w:fldChar w:fldCharType="end"/>
          </w:r>
        </w:sdtContent>
      </w:sdt>
      <w:r w:rsidR="00271521">
        <w:t>.</w:t>
      </w:r>
      <w:r w:rsidR="00F25979">
        <w:t xml:space="preserve"> </w:t>
      </w:r>
      <w:r w:rsidR="00A71BC1">
        <w:t>For</w:t>
      </w:r>
      <w:r w:rsidR="00F25979">
        <w:t xml:space="preserve">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w:t>
      </w:r>
      <w:r w:rsidR="00D307D6">
        <w:t>For classification tasks</w:t>
      </w:r>
      <w:r w:rsidR="00C02F04">
        <w:t xml:space="preserve">, an </w:t>
      </w:r>
      <w:r w:rsidR="00C02F04" w:rsidRPr="002B2E7B">
        <w:rPr>
          <w:i/>
        </w:rPr>
        <w:t>Argmax</w:t>
      </w:r>
      <w:r w:rsidR="00C02F04">
        <w:t xml:space="preserve"> function ca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FF1EC0">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xml:space="preserve">, which is the reason they are </w:t>
      </w:r>
      <w:r w:rsidR="0027010D">
        <w:lastRenderedPageBreak/>
        <w:t>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Content>
          <w:r w:rsidR="00974C12">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OFQxNTowNzo0MC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FF1EC0">
            <w:t>(Charniak, 2019; Gurney, 2014; Hanin, 2019; Heaton, 2012)</w:t>
          </w:r>
          <w:r w:rsidR="00974C12">
            <w:fldChar w:fldCharType="end"/>
          </w:r>
        </w:sdtContent>
      </w:sdt>
      <w:r w:rsidR="00B3080C">
        <w:t>.</w:t>
      </w:r>
    </w:p>
    <w:p w14:paraId="07979913" w14:textId="425C969B"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w:t>
      </w:r>
      <w:r w:rsidR="0047525A" w:rsidDel="00084907">
        <w:t>i.e</w:t>
      </w:r>
      <w:r w:rsidR="00084907">
        <w:t>.,</w:t>
      </w:r>
      <w:r w:rsidR="0047525A">
        <w:t xml:space="preserv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w:t>
      </w:r>
      <w:r w:rsidR="00661B8B" w:rsidDel="00146815">
        <w:t xml:space="preserve">output </w:t>
      </w:r>
      <w:r w:rsidR="00146815">
        <w:t>of</w:t>
      </w:r>
      <w:r w:rsidR="00661B8B">
        <w:t xml:space="preserve">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0037C7" w:rsidRPr="235B2FCF">
        <w:rPr>
          <w:rFonts w:cs="Arial"/>
        </w:rPr>
        <w:t>Earlier</w:t>
      </w:r>
      <w:r w:rsidR="005E347D" w:rsidRPr="235B2FCF">
        <w:rPr>
          <w:rFonts w:cs="Arial"/>
        </w:rPr>
        <w:t xml:space="preserve"> </w:t>
      </w:r>
      <w:r w:rsidR="000037C7" w:rsidRPr="235B2FCF">
        <w:rPr>
          <w:rFonts w:cs="Arial"/>
        </w:rPr>
        <w:t xml:space="preserve">it was </w:t>
      </w:r>
      <w:r w:rsidR="005E347D" w:rsidRPr="235B2FCF">
        <w:rPr>
          <w:rFonts w:cs="Arial"/>
        </w:rPr>
        <w:t>established, that each neuron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w:t>
      </w:r>
      <w:r w:rsidR="00382725">
        <w:t xml:space="preserve">an </w:t>
      </w:r>
      <w:r w:rsidR="003E3FA1">
        <w:t xml:space="preserve">inferior </w:t>
      </w:r>
      <w:r w:rsidR="00382725">
        <w:t xml:space="preserve">model </w:t>
      </w:r>
      <w:sdt>
        <w:sdtPr>
          <w:alias w:val="To edit, see citavi.com/edit"/>
          <w:tag w:val="CitaviPlaceholder#ca5e2d2f-0a9a-43f0-a130-364d99be7361"/>
          <w:id w:val="-380239223"/>
          <w:placeholder>
            <w:docPart w:val="DefaultPlaceholder_-1854013440"/>
          </w:placeholder>
        </w:sdt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FF1EC0">
            <w:t>(Gurney, 2014; Heaton, 2012; LeCun et al., 1989)</w:t>
          </w:r>
          <w:r w:rsidR="00BD3639">
            <w:fldChar w:fldCharType="end"/>
          </w:r>
        </w:sdtContent>
      </w:sdt>
      <w:r w:rsidR="000C7C8C">
        <w:t>.</w:t>
      </w:r>
      <w:r w:rsidR="001B56D3">
        <w:t xml:space="preserve"> </w:t>
      </w:r>
    </w:p>
    <w:p w14:paraId="54CE1F34" w14:textId="0207A73C"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Content>
          <w:r w:rsidR="00043484">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OFQxNTowNzo0MC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FF1EC0">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Content>
          <w:r w:rsidR="00B8028C">
            <w:t>Dacr</w:t>
          </w:r>
          <w:r w:rsidR="009E7B30">
            <w:t>e</w:t>
          </w:r>
          <w:r w:rsidR="00B8028C">
            <w:t xml:space="preserve">ma et al. </w:t>
          </w:r>
          <w:r w:rsidR="003511CB">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TExLjA3Njk4djMiLCJVcmlTdHJpbmciOiJodHRwczovL2FyeGl2Lm9yZy9wZGYvMTkxMS4wNzY5OHY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lQwMDoxOTo1OSIsIk1vZGlmaWVkQnkiOiJfU2ViYXN0aWFuIFPDpHR6bGVyIiwiSWQiOiJlYTI2NWJlYy03YWU1LTQ3YzctODU4Mi0xMmRiYzcyZTc0ZmQiLCJNb2RpZmllZE9uIjoiMjAyMi0wNi0yMlQwMDoxOT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QzNDE4NSIsIlVyaVN0cmluZyI6Imh0dHBzOi8vZG9pLm9yZy8xMC4xMTQ1LzM0MzQxO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JUMDA6MTk6NTkiLCJNb2RpZmllZEJ5IjoiX1NlYmFzdGlhbiBTw6R0emxlciIsIklkIjoiYjcwYTliYjMtNTNiNy00ODgyLWE0N2UtNDI0YjRhNzk2OTk5IiwiTW9kaWZpZWRPbiI6IjIwMjItMDYtMjJUMDA6MTk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ExLjA3Njk4djMiLCJVcmlTdHJpbmciOiJodHRwOi8vYXJ4aXYub3JnL2Ficy8xOTExLjA3Njk4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JUMDA6MTk6NTkiLCJNb2RpZmllZEJ5IjoiX1NlYmFzdGlhbiBTw6R0emxlciIsIklkIjoiM2UyN2M4ZjctNGM3Mi00MjNhLWI1NmEtOTA5MzBiZGZhMDM0IiwiTW9kaWZpZWRPbiI6IjIwMjItMDYtMjJUMDA6MTk6NTk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TExLjA3Njk4djMiLCJVcmlTdHJpbmciOiJodHRwOi8vYXJ4aXYub3JnL3BkZi8xOTExLjA3Njk4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JUMDA6MTk6NTkiLCJNb2RpZmllZEJ5IjoiX1NlYmFzdGlhbiBTw6R0emxlciIsIklkIjoiZTlmNWEyNzAtNzY1Ny00OGVmLTllM2MtZmI0M2M0NjczOGMzIiwiTW9kaWZpZWRPbiI6IjIwMjItMDYtMjJUMDA6MTk6NTkiLCJQcm9qZWN0Ijp7IiRyZWYiOiI1In19XSwiTnVtYmVyIjoiMiIsIk9ubGluZUFkZHJlc3MiOiJodHRwOi8vYXJ4aXYub3JnL3BkZi8xOTExLjA3Njk4djM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}</w:instrText>
          </w:r>
          <w:r w:rsidR="003511CB">
            <w:fldChar w:fldCharType="separate"/>
          </w:r>
          <w:r w:rsidR="00A44910">
            <w:t>(2021)</w:t>
          </w:r>
          <w:r w:rsidR="003511CB">
            <w:fldChar w:fldCharType="end"/>
          </w:r>
        </w:sdtContent>
      </w:sdt>
      <w:r w:rsidR="003511CB">
        <w:t xml:space="preserve"> discovered that simple MF methods show similar performance to other</w:t>
      </w:r>
      <w:r w:rsidR="00636F62">
        <w:t xml:space="preserve"> SotA</w:t>
      </w:r>
      <w:r w:rsidR="003511CB">
        <w:t xml:space="preserve">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FF1EC0">
            <w:t>(Rendle, Krichene, Zhang, &amp; Anderson, 2020)</w:t>
          </w:r>
          <w:r w:rsidR="00A6589D">
            <w:fldChar w:fldCharType="end"/>
          </w:r>
        </w:sdtContent>
      </w:sdt>
      <w:r w:rsidR="0058526C">
        <w:t>.</w:t>
      </w:r>
      <w:r w:rsidR="003C4E90">
        <w:t xml:space="preserve"> </w:t>
      </w:r>
    </w:p>
    <w:p w14:paraId="41DC409D" w14:textId="23422E4B" w:rsidR="002E5D8D" w:rsidRDefault="003C4E90" w:rsidP="004E0AB6">
      <w:r>
        <w:lastRenderedPageBreak/>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FF1EC0">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Content>
          <w:r w:rsidR="00FF3B3A">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4VDE1OjA3OjQw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FF1EC0">
            <w:t>(Covington, Adams, &amp; Sargin, 2016)</w:t>
          </w:r>
          <w:r w:rsidR="00FF3B3A">
            <w:fldChar w:fldCharType="end"/>
          </w:r>
        </w:sdtContent>
      </w:sdt>
      <w:r w:rsidR="00FF3B3A">
        <w:t>.</w:t>
      </w:r>
    </w:p>
    <w:p w14:paraId="7B0F308A" w14:textId="28E9862A" w:rsidR="00C721A1" w:rsidRDefault="00EF1E50" w:rsidP="00EF1E50">
      <w:pPr>
        <w:pStyle w:val="berschrift3"/>
      </w:pPr>
      <w:bookmarkStart w:id="28" w:name="_Ref109690661"/>
      <w:bookmarkStart w:id="29" w:name="_Ref109863681"/>
      <w:bookmarkStart w:id="30" w:name="_Toc110808374"/>
      <w:r>
        <w:t>Deep &amp; Cross Networks</w:t>
      </w:r>
      <w:bookmarkEnd w:id="28"/>
      <w:bookmarkEnd w:id="29"/>
      <w:bookmarkEnd w:id="30"/>
    </w:p>
    <w:p w14:paraId="63729B4C" w14:textId="6D2EC505"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392469">
        <w:t>number</w:t>
      </w:r>
      <w:r w:rsidR="00943D8E">
        <w:t xml:space="preserve">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Content>
          <w:r w:rsidR="00411DE7">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TU6MDc6NDA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hUMTU6MDc6NDA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FF1EC0">
            <w:t>(Wang et al., 2017; Wang et al., 2021)</w:t>
          </w:r>
          <w:r w:rsidR="00411DE7">
            <w:fldChar w:fldCharType="end"/>
          </w:r>
        </w:sdtContent>
      </w:sdt>
      <w:r w:rsidR="00885477">
        <w:t>.</w:t>
      </w:r>
    </w:p>
    <w:p w14:paraId="3C6385CF" w14:textId="2D29F10E" w:rsidR="00614677" w:rsidRDefault="00DE18E7" w:rsidP="00614677">
      <w:r>
        <w:t xml:space="preserve">Suppose </w:t>
      </w:r>
      <w:r w:rsidR="00334BC2">
        <w:t>a</w:t>
      </w:r>
      <w:r w:rsidR="00955AAA">
        <w:t>n</w:t>
      </w:r>
      <w:r w:rsidR="00334BC2">
        <w:t xml:space="preserve">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 xml:space="preserve">hile it might be acceptable or even desired for fantasy movies to be 3 hours long, a </w:t>
      </w:r>
      <w:r w:rsidR="00A52646" w:rsidRPr="00A52646" w:rsidDel="0021246D">
        <w:t>3</w:t>
      </w:r>
      <w:r w:rsidR="0021246D" w:rsidRPr="00A52646">
        <w:t>-hour</w:t>
      </w:r>
      <w:r w:rsidR="00A52646" w:rsidRPr="00A52646">
        <w:t xml:space="preserve"> runtime for a comedy</w:t>
      </w:r>
      <w:r w:rsidR="00D710AB">
        <w:t xml:space="preserve"> </w:t>
      </w:r>
      <w:r w:rsidR="00A52646" w:rsidRPr="00A52646">
        <w:t xml:space="preserve">could generally be viewed </w:t>
      </w:r>
      <w:r w:rsidR="00D710AB" w:rsidRPr="00A52646">
        <w:t>unfavorably</w:t>
      </w:r>
      <w:r w:rsidR="00D710AB">
        <w:t>.</w:t>
      </w:r>
    </w:p>
    <w:p w14:paraId="5104EA36" w14:textId="74922998"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Content>
          <w:r w:rsidR="00167371">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OFQxNTowNzo0M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FF1EC0">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A64307">
        <w:t>H</w:t>
      </w:r>
      <w:r w:rsidR="00CF0D06">
        <w:t>owever</w:t>
      </w:r>
      <w:r w:rsidR="00A64307">
        <w:t>, they</w:t>
      </w:r>
      <w:r w:rsidR="00CF0D06">
        <w:t xml:space="preserve">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Content>
          <w:r w:rsidR="00FB5A6C">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TU6MDc6NDA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FF1EC0">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effi</w:t>
      </w:r>
      <w:r w:rsidR="00A70033" w:rsidRPr="00A70033">
        <w:lastRenderedPageBreak/>
        <w:t xml:space="preserve">ciency of </w:t>
      </w:r>
      <w:r w:rsidR="00DE0875">
        <w:t>DNN</w:t>
      </w:r>
      <w:r w:rsidR="00074157">
        <w:t>s</w:t>
      </w:r>
      <w:r w:rsidR="00A70033" w:rsidRPr="00A70033">
        <w:t xml:space="preserve"> into question, especially in light of large-scale recommendations that need to compute high amounts of queries per second</w:t>
      </w:r>
      <w:r w:rsidR="00741716">
        <w:t xml:space="preserve"> </w:t>
      </w:r>
      <w:sdt>
        <w:sdtPr>
          <w:alias w:val="To edit, see citavi.com/edit"/>
          <w:tag w:val="CitaviPlaceholder#d850f649-fbb9-47d3-824b-44db192c35c9"/>
          <w:id w:val="1824858365"/>
          <w:placeholder>
            <w:docPart w:val="DefaultPlaceholder_-1854013440"/>
          </w:placeholder>
        </w:sdt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FF1EC0">
            <w:t>(Rendle et al., 2020)</w:t>
          </w:r>
          <w:r w:rsidR="00306886">
            <w:fldChar w:fldCharType="end"/>
          </w:r>
        </w:sdtContent>
      </w:sdt>
      <w:r w:rsidR="003722D0">
        <w:t>.</w:t>
      </w:r>
    </w:p>
    <w:p w14:paraId="36DF5A9A" w14:textId="40722DE5"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w:t>
      </w:r>
      <w:r w:rsidR="0069194D">
        <w:t>s</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Content>
          <w:r w:rsidR="008B27AE">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TU6MDc6NDA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FF1EC0">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At the start of the network (</w:t>
      </w:r>
      <w:r w:rsidR="00712923" w:rsidRPr="00712923" w:rsidDel="002D2FB6">
        <w:t>i.e</w:t>
      </w:r>
      <w:r w:rsidR="002D2FB6" w:rsidRPr="00712923">
        <w:t>.,</w:t>
      </w:r>
      <w:r w:rsidR="00712923" w:rsidRPr="00712923">
        <w:t xml:space="preserv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1E4A02">
        <w:t xml:space="preserve">Figure </w:t>
      </w:r>
      <w:r w:rsidR="001E4A02">
        <w:rPr>
          <w:noProof/>
        </w:rPr>
        <w:t>3</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3DF0189E" w:rsidR="008C1888" w:rsidRDefault="008C1888" w:rsidP="008D6D83">
      <w:pPr>
        <w:pStyle w:val="Beschriftung"/>
      </w:pPr>
      <w:bookmarkStart w:id="31" w:name="_Ref107267688"/>
      <w:bookmarkStart w:id="32" w:name="_Toc110863969"/>
      <w:r>
        <w:t xml:space="preserve">Figure </w:t>
      </w:r>
      <w:r>
        <w:fldChar w:fldCharType="begin"/>
      </w:r>
      <w:r>
        <w:instrText xml:space="preserve"> SEQ Figure \* ARABIC </w:instrText>
      </w:r>
      <w:r>
        <w:fldChar w:fldCharType="separate"/>
      </w:r>
      <w:r w:rsidR="007C5A0D">
        <w:rPr>
          <w:noProof/>
        </w:rPr>
        <w:t>3</w:t>
      </w:r>
      <w:r>
        <w:fldChar w:fldCharType="end"/>
      </w:r>
      <w:bookmarkEnd w:id="31"/>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Content>
          <w:r w:rsidR="00953B56">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4VDE1OjA3OjQw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FF1EC0">
            <w:t>(Wang et al., 2021)</w:t>
          </w:r>
          <w:r w:rsidR="00953B56">
            <w:fldChar w:fldCharType="end"/>
          </w:r>
        </w:sdtContent>
      </w:sdt>
      <w:bookmarkEnd w:id="32"/>
    </w:p>
    <w:p w14:paraId="23C8BA24" w14:textId="41257D91"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lastRenderedPageBreak/>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1E4A02">
        <w:t xml:space="preserve">Figure </w:t>
      </w:r>
      <w:r w:rsidR="001E4A02">
        <w:rPr>
          <w:noProof/>
        </w:rPr>
        <w:t>4</w:t>
      </w:r>
      <w:r w:rsidR="00AC1BB0">
        <w:fldChar w:fldCharType="end"/>
      </w:r>
      <w:r w:rsidR="008A740E">
        <w:t>.</w:t>
      </w:r>
    </w:p>
    <w:p w14:paraId="728AF3CC" w14:textId="14975580" w:rsidR="00C73468" w:rsidRDefault="00390EA4" w:rsidP="00C73468">
      <w:pPr>
        <w:keepNext/>
      </w:pPr>
      <w:r w:rsidRPr="00390EA4">
        <w:rPr>
          <w:noProof/>
        </w:rPr>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73AED29B" w:rsidR="00090805" w:rsidRPr="00090805" w:rsidRDefault="00C73468" w:rsidP="00327CBC">
      <w:pPr>
        <w:pStyle w:val="Beschriftung"/>
      </w:pPr>
      <w:bookmarkStart w:id="33" w:name="_Ref107267783"/>
      <w:bookmarkStart w:id="34" w:name="_Toc110863970"/>
      <w:r>
        <w:t xml:space="preserve">Figure </w:t>
      </w:r>
      <w:r>
        <w:fldChar w:fldCharType="begin"/>
      </w:r>
      <w:r>
        <w:instrText xml:space="preserve"> SEQ Figure \* ARABIC </w:instrText>
      </w:r>
      <w:r>
        <w:fldChar w:fldCharType="separate"/>
      </w:r>
      <w:r w:rsidR="007C5A0D">
        <w:rPr>
          <w:noProof/>
        </w:rPr>
        <w:t>4</w:t>
      </w:r>
      <w:r>
        <w:fldChar w:fldCharType="end"/>
      </w:r>
      <w:bookmarkEnd w:id="33"/>
      <w:r>
        <w:t xml:space="preserve">: Possible DCN architectures </w:t>
      </w:r>
      <w:sdt>
        <w:sdtPr>
          <w:alias w:val="To edit, see citavi.com/edit"/>
          <w:tag w:val="CitaviPlaceholder#87df12e2-ad40-417a-9f48-4e37ce89381e"/>
          <w:id w:val="1881363626"/>
          <w:placeholder>
            <w:docPart w:val="DefaultPlaceholder_-1854013440"/>
          </w:placeholder>
        </w:sdtPr>
        <w:sdtContent>
          <w:r>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4VDE1OjA3OjQw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FF1EC0">
            <w:t>(Wang et al., 2021)</w:t>
          </w:r>
          <w:r>
            <w:fldChar w:fldCharType="end"/>
          </w:r>
        </w:sdtContent>
      </w:sdt>
      <w:bookmarkEnd w:id="34"/>
    </w:p>
    <w:p w14:paraId="02F69185" w14:textId="7BD848F4"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w:t>
      </w:r>
      <w:r w:rsidR="001524FB">
        <w:t xml:space="preserve"> </w:t>
      </w:r>
      <w:r w:rsidR="00BF4792">
        <w:t>With DCNs</w:t>
      </w:r>
      <w:r w:rsidR="00A53BB5">
        <w:t>,</w:t>
      </w:r>
      <w:r w:rsidR="00BF4792">
        <w:t xml:space="preserve"> </w:t>
      </w:r>
      <w:r w:rsidR="00A53BB5">
        <w:t xml:space="preserve">the task of finding cross feature interactions </w:t>
      </w:r>
      <w:r w:rsidR="001524FB">
        <w:t>can</w:t>
      </w:r>
      <w:r w:rsidR="00A53BB5">
        <w:t xml:space="preserve"> now </w:t>
      </w:r>
      <w:r w:rsidR="001524FB">
        <w:t xml:space="preserve">be </w:t>
      </w:r>
      <w:r w:rsidR="00A53BB5">
        <w:t>delegated to the model training</w:t>
      </w:r>
      <w:r w:rsidR="00CB4291">
        <w:t xml:space="preserve"> </w:t>
      </w:r>
      <w:sdt>
        <w:sdtPr>
          <w:alias w:val="To edit, see citavi.com/edit"/>
          <w:tag w:val="CitaviPlaceholder#92f514aa-b102-4ab4-874c-850548d93526"/>
          <w:id w:val="-1974287424"/>
          <w:placeholder>
            <w:docPart w:val="DefaultPlaceholder_-1854013440"/>
          </w:placeholder>
        </w:sdtPr>
        <w:sdtContent>
          <w:r w:rsidR="008F099C">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4VDE1OjA3OjQw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FF1EC0">
            <w:t>(Shan et al., 2016)</w:t>
          </w:r>
          <w:r w:rsidR="008F099C">
            <w:fldChar w:fldCharType="end"/>
          </w:r>
        </w:sdtContent>
      </w:sdt>
      <w:r w:rsidRPr="004A3EB9">
        <w:t xml:space="preserve">. This saves </w:t>
      </w:r>
      <w:r w:rsidR="00782750" w:rsidRPr="004A3EB9">
        <w:t>labor</w:t>
      </w:r>
      <w:r w:rsidRPr="004A3EB9">
        <w:t xml:space="preserve"> time and</w:t>
      </w:r>
      <w:r w:rsidR="00425EF7">
        <w:t xml:space="preserve"> diminishes</w:t>
      </w:r>
      <w:r w:rsidRPr="004A3EB9">
        <w:t xml:space="preserve">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5" w:name="_Toc110808375"/>
      <w:r>
        <w:t>State of the Art Technology</w:t>
      </w:r>
      <w:bookmarkEnd w:id="35"/>
    </w:p>
    <w:p w14:paraId="19D9FC05" w14:textId="025D8DA8"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FF1EC0">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w:t>
      </w:r>
      <w:r w:rsidR="008918A2">
        <w:t xml:space="preserve"> SotA</w:t>
      </w:r>
      <w:r w:rsidR="001078B2">
        <w:t xml:space="preserve"> DCNs</w:t>
      </w:r>
      <w:r w:rsidR="0084472A">
        <w:t xml:space="preserve"> </w:t>
      </w:r>
      <w:sdt>
        <w:sdtPr>
          <w:alias w:val="To edit, see citavi.com/edit"/>
          <w:tag w:val="CitaviPlaceholder#584ea75a-04a3-46d7-ac61-584543ec4e60"/>
          <w:id w:val="1362172565"/>
          <w:placeholder>
            <w:docPart w:val="DefaultPlaceholder_-1854013440"/>
          </w:placeholder>
        </w:sdt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FF1EC0">
            <w:t>(TensorFlow, 2022a, 2022b)</w:t>
          </w:r>
          <w:r w:rsidR="0084472A">
            <w:fldChar w:fldCharType="end"/>
          </w:r>
        </w:sdtContent>
      </w:sdt>
      <w:r w:rsidR="001078B2">
        <w:t>.</w:t>
      </w:r>
    </w:p>
    <w:p w14:paraId="676B9D9D" w14:textId="640045AB" w:rsidR="00391A99" w:rsidRPr="00391A99" w:rsidRDefault="0032767F" w:rsidP="00391A99">
      <w:pPr>
        <w:pStyle w:val="berschrift2"/>
      </w:pPr>
      <w:bookmarkStart w:id="36" w:name="_Ref108564826"/>
      <w:bookmarkStart w:id="37" w:name="_Toc110808376"/>
      <w:r>
        <w:lastRenderedPageBreak/>
        <w:t>MLOps</w:t>
      </w:r>
      <w:bookmarkEnd w:id="36"/>
      <w:bookmarkEnd w:id="37"/>
    </w:p>
    <w:p w14:paraId="2C48277F" w14:textId="6152091F" w:rsidR="006B05B3" w:rsidRDefault="006B05B3" w:rsidP="006B05B3">
      <w:pPr>
        <w:pStyle w:val="berschrift3"/>
      </w:pPr>
      <w:bookmarkStart w:id="38" w:name="_Toc110808377"/>
      <w:r>
        <w:t>Problem</w:t>
      </w:r>
      <w:bookmarkEnd w:id="38"/>
    </w:p>
    <w:p w14:paraId="1CFB6221" w14:textId="46FB45A3" w:rsidR="00B032C1" w:rsidRDefault="00E1050D" w:rsidP="006B05B3">
      <w:r>
        <w:t>ML</w:t>
      </w:r>
      <w:r w:rsidR="004C632E">
        <w:t xml:space="preserve"> has its origins in academic research </w:t>
      </w:r>
      <w:sdt>
        <w:sdtPr>
          <w:alias w:val="To edit, see citavi.com/edit"/>
          <w:tag w:val="CitaviPlaceholder#2b1da882-56ee-4320-b718-1e4f67d45135"/>
          <w:id w:val="773364872"/>
          <w:placeholder>
            <w:docPart w:val="DefaultPlaceholder_-1854013440"/>
          </w:placeholder>
        </w:sdt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FF1EC0">
            <w:t>(Minsky, 1961; Rosenblatt, 1961)</w:t>
          </w:r>
          <w:r w:rsidR="006D4543">
            <w:fldChar w:fldCharType="end"/>
          </w:r>
        </w:sdtContent>
      </w:sdt>
      <w:r w:rsidR="004C632E">
        <w:t>.</w:t>
      </w:r>
      <w:r w:rsidR="006D4543">
        <w:t xml:space="preserve"> </w:t>
      </w:r>
      <w:r w:rsidR="00A42591">
        <w:t xml:space="preserve">Over the last </w:t>
      </w:r>
      <w:r w:rsidR="0083465E">
        <w:t>two decades</w:t>
      </w:r>
      <w:r w:rsidR="00A42591">
        <w:t xml:space="preserve"> </w:t>
      </w:r>
      <w:r w:rsidR="00770A96">
        <w:t>ML</w:t>
      </w:r>
      <w:r w:rsidR="00996E78">
        <w:t xml:space="preserve"> </w:t>
      </w:r>
      <w:r w:rsidR="00A0768B">
        <w:t xml:space="preserve">also </w:t>
      </w:r>
      <w:r w:rsidR="00996E78">
        <w:t xml:space="preserve">found its way into the enterprise sector, where it now </w:t>
      </w:r>
      <w:r w:rsidR="00712BA4">
        <w:t>forms</w:t>
      </w:r>
      <w:r w:rsidR="00996E78" w:rsidDel="00712BA4">
        <w:t xml:space="preserve"> </w:t>
      </w:r>
      <w:r w:rsidR="00996E78">
        <w:t xml:space="preserve">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C2F49">
        <w:t>focusses on</w:t>
      </w:r>
      <w:r w:rsidR="00985167">
        <w:t xml:space="preserve"> one aspect of </w:t>
      </w:r>
      <w:r w:rsidR="00880D22">
        <w:t>ML (</w:t>
      </w:r>
      <w:r w:rsidR="00880D22" w:rsidDel="009C2F49">
        <w:t>e.</w:t>
      </w:r>
      <w:r w:rsidR="250771B9">
        <w:t>g</w:t>
      </w:r>
      <w:r w:rsidR="009C2F49">
        <w:t>.,</w:t>
      </w:r>
      <w:r w:rsidR="00880D22">
        <w:t xml:space="preserve"> the algorithm), enterprise</w:t>
      </w:r>
      <w:r w:rsidR="009C2F49">
        <w:t>s</w:t>
      </w:r>
      <w:r w:rsidR="001C1A7A">
        <w:t xml:space="preserve"> devote</w:t>
      </w:r>
      <w:r w:rsidR="001C1A7A" w:rsidDel="009C2F49">
        <w:t xml:space="preserve"> </w:t>
      </w:r>
      <w:r w:rsidR="009C2F49">
        <w:t xml:space="preserve">themselves </w:t>
      </w:r>
      <w:r w:rsidR="001C1A7A">
        <w:t>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w:t>
      </w:r>
      <w:r w:rsidR="009A5A48">
        <w:t xml:space="preserve">usually </w:t>
      </w:r>
      <w:r w:rsidR="00FA089A">
        <w:t xml:space="preserve">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Content>
          <w:r w:rsidR="00510C3D">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hUMTU6MDc6NDA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FF1EC0">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While in academia</w:t>
      </w:r>
      <w:r w:rsidR="008918A2">
        <w:t xml:space="preserve"> SotA</w:t>
      </w:r>
      <w:r w:rsidR="00B032C1">
        <w:t xml:space="preserve">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w:t>
      </w:r>
      <w:r w:rsidR="0094510D" w:rsidDel="000F53C8">
        <w:t>e.g</w:t>
      </w:r>
      <w:r w:rsidR="000F53C8">
        <w:t>.,</w:t>
      </w:r>
      <w:r w:rsidR="0094510D">
        <w:t xml:space="preserve">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w:t>
      </w:r>
      <w:r w:rsidR="001B64C2" w:rsidDel="002C23E3">
        <w:t xml:space="preserve"> </w:t>
      </w:r>
      <w:r w:rsidR="002C23E3">
        <w:t xml:space="preserve">way </w:t>
      </w:r>
      <w:sdt>
        <w:sdtPr>
          <w:alias w:val="To edit, see citavi.com/edit"/>
          <w:tag w:val="CitaviPlaceholder#5333c8b2-e770-4d52-b2eb-8668db55183b"/>
          <w:id w:val="63919574"/>
          <w:placeholder>
            <w:docPart w:val="DefaultPlaceholder_-1854013440"/>
          </w:placeholder>
        </w:sdtPr>
        <w:sdtContent>
          <w:r w:rsidR="004012AC">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4VDE1OjA3OjQw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FF1EC0">
            <w:t>(Covington et al., 2016)</w:t>
          </w:r>
          <w:r w:rsidR="004012AC">
            <w:fldChar w:fldCharType="end"/>
          </w:r>
        </w:sdtContent>
      </w:sdt>
      <w:r w:rsidR="00426182">
        <w:t>.</w:t>
      </w:r>
    </w:p>
    <w:p w14:paraId="35CC3D62" w14:textId="73ABDBD6" w:rsidR="00F870C5" w:rsidRDefault="00AB6756" w:rsidP="00AB6756">
      <w:r>
        <w:t>One of the first papers to illustrate challenges of productive ML systems is</w:t>
      </w:r>
      <w:r w:rsidR="005F0C09">
        <w:t xml:space="preserve"> </w:t>
      </w:r>
      <w:r w:rsidR="00CE611D">
        <w:t>“Hidden technical debt in M</w:t>
      </w:r>
      <w:r w:rsidR="000220C7">
        <w:t xml:space="preserve">achine </w:t>
      </w:r>
      <w:r w:rsidR="00CE611D">
        <w:t>L</w:t>
      </w:r>
      <w:r w:rsidR="000220C7">
        <w:t>earning</w:t>
      </w:r>
      <w:r w:rsidR="00CE611D">
        <w:t xml:space="preserve"> S</w:t>
      </w:r>
      <w:r w:rsidR="000220C7">
        <w:t xml:space="preserve">ystems” </w:t>
      </w:r>
      <w:r w:rsidR="005F0C09">
        <w:t>from</w:t>
      </w:r>
      <w:r>
        <w:t xml:space="preserve"> Sculley et al. </w:t>
      </w:r>
      <w:sdt>
        <w:sdtPr>
          <w:alias w:val="To edit, see citavi.com/edit"/>
          <w:tag w:val="CitaviPlaceholder#8896e0ee-ad74-47c4-a4f0-b6caa03a4533"/>
          <w:id w:val="-1193376404"/>
          <w:placeholder>
            <w:docPart w:val="4961D6538745480DB339049A1336F470"/>
          </w:placeholder>
        </w:sdtPr>
        <w:sdtContent>
          <w:r>
            <w:fldChar w:fldCharType="begin"/>
          </w:r>
          <w:r w:rsidR="00A36C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2LCJSZWZlcmVuY2VJZCI6IjhjMGUwYjNmLWE3YzItNDBkNy1hYzZlLTk1MzZiNzhiODM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NSkifV19LCJUYWciOiJDaXRhdmlQbGFjZWhvbGRlciM4ODk2ZTBlZS1hZDc0LTQ3YzQtYTRmMC1iNmNhYTAzYTQ1MzMiLCJUZXh0IjoiKDIwMTUpIiwiV0FJVmVyc2lvbiI6IjYuMTIuMC4wIn0=}</w:instrText>
          </w:r>
          <w:r>
            <w:fldChar w:fldCharType="separate"/>
          </w:r>
          <w:r w:rsidR="00A36C5F">
            <w:t>(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FF1EC0">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engineering</w:t>
      </w:r>
      <w:r w:rsidR="00EB02CF">
        <w:t>,</w:t>
      </w:r>
      <w:r w:rsidR="00A6028B">
        <w:t xml:space="preserve"> </w:t>
      </w:r>
      <w:r w:rsidR="00EF24D0">
        <w:t xml:space="preserve">technical debt can manifest itself in </w:t>
      </w:r>
      <w:r w:rsidR="00E8289C">
        <w:t xml:space="preserve">different ways, such as </w:t>
      </w:r>
      <w:r w:rsidR="000D2EE4">
        <w:t>code refactor</w:t>
      </w:r>
      <w:r w:rsidR="005245B6">
        <w:t>ing</w:t>
      </w:r>
      <w:r w:rsidR="000D2EE4">
        <w:t>,</w:t>
      </w:r>
      <w:r w:rsidR="004963FA" w:rsidDel="00BD171E">
        <w:t xml:space="preserve"> </w:t>
      </w:r>
      <w:r w:rsidR="00BD171E">
        <w:t xml:space="preserve">deletion of </w:t>
      </w:r>
      <w:r w:rsidR="009A7C6E">
        <w:t>outdated</w:t>
      </w:r>
      <w:r w:rsidR="00E8289C">
        <w:t xml:space="preserve"> modules</w:t>
      </w:r>
      <w:r w:rsidR="009A7C6E">
        <w:t xml:space="preserve">, </w:t>
      </w:r>
      <w:r w:rsidR="00BD171E">
        <w:t xml:space="preserve">reduction of </w:t>
      </w:r>
      <w:r w:rsidR="009A7C6E">
        <w:t>dependencies</w:t>
      </w:r>
      <w:r w:rsidR="00E8289C">
        <w:t xml:space="preserve"> and</w:t>
      </w:r>
      <w:r w:rsidR="00E8289C" w:rsidDel="00BD171E">
        <w:t xml:space="preserve"> </w:t>
      </w:r>
      <w:r w:rsidR="00BD171E">
        <w:t xml:space="preserve">improvement of the </w:t>
      </w:r>
      <w:r w:rsidR="00E8289C">
        <w:t>documentation</w:t>
      </w:r>
      <w:r w:rsidR="00DF300A">
        <w:t xml:space="preserve"> </w:t>
      </w:r>
      <w:sdt>
        <w:sdtPr>
          <w:alias w:val="To edit, see citavi.com/edit"/>
          <w:tag w:val="CitaviPlaceholder#f3bc1536-7dd3-4df7-a012-fffd80ee23aa"/>
          <w:id w:val="-1741321761"/>
          <w:placeholder>
            <w:docPart w:val="DefaultPlaceholder_-1854013440"/>
          </w:placeholder>
        </w:sdtPr>
        <w:sdtContent>
          <w:r w:rsidR="00DF300A">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hUMTU6MDc6NDA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FF1EC0">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p>
    <w:p w14:paraId="555E2FDF" w14:textId="184E2A0A" w:rsidR="00922F30" w:rsidRDefault="00E549DE" w:rsidP="00AB6756">
      <w:r>
        <w:t>Scull</w:t>
      </w:r>
      <w:r w:rsidR="00BA6960">
        <w:t>e</w:t>
      </w:r>
      <w:r>
        <w:t>y et al</w:t>
      </w:r>
      <w:r w:rsidR="00BA6960">
        <w:t xml:space="preserve">. </w:t>
      </w:r>
      <w:sdt>
        <w:sdtPr>
          <w:alias w:val="To edit, see citavi.com/edit"/>
          <w:tag w:val="CitaviPlaceholder#f53ca670-5bdd-461b-8796-1dc226ad7ea3"/>
          <w:id w:val="-2057684308"/>
          <w:placeholder>
            <w:docPart w:val="DefaultPlaceholder_-1854013440"/>
          </w:placeholder>
        </w:sdtPr>
        <w:sdtContent>
          <w:r w:rsidR="00BA6960">
            <w:fldChar w:fldCharType="begin"/>
          </w:r>
          <w:r w:rsidR="007570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2LCJSZWZlcmVuY2VJZCI6IjhjMGUwYjNmLWE3YzItNDBkNy1hYzZlLTk1MzZiNzhiODM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NSkifV19LCJUYWciOiJDaXRhdmlQbGFjZWhvbGRlciNmNTNjYTY3MC01YmRkLTQ2MWItODc5Ni0xZGMyMjZhZDdlYTMiLCJUZXh0IjoiKDIwMTUpIiwiV0FJVmVyc2lvbiI6IjYuMTIuMC4wIn0=}</w:instrText>
          </w:r>
          <w:r w:rsidR="00BA6960">
            <w:fldChar w:fldCharType="separate"/>
          </w:r>
          <w:r w:rsidR="0075708B">
            <w:t>(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also</w:t>
      </w:r>
      <w:r w:rsidR="00E647C3">
        <w:t xml:space="preserve"> faces</w:t>
      </w:r>
      <w:r w:rsidR="00F92A60">
        <w:t xml:space="preserve"> its own set of technical debt that needs to </w:t>
      </w:r>
      <w:r w:rsidR="00F92A60">
        <w:lastRenderedPageBreak/>
        <w:t xml:space="preserve">be </w:t>
      </w:r>
      <w:r w:rsidR="000A4A05">
        <w:t>considered</w:t>
      </w:r>
      <w:r w:rsidR="002F4DDE">
        <w:t xml:space="preserve"> </w:t>
      </w:r>
      <w:sdt>
        <w:sdtPr>
          <w:alias w:val="To edit, see citavi.com/edit"/>
          <w:tag w:val="CitaviPlaceholder#7cdc10f4-2545-41e3-9dcf-75e23fa0a150"/>
          <w:id w:val="-1548755125"/>
          <w:placeholder>
            <w:docPart w:val="DefaultPlaceholder_-1854013440"/>
          </w:placeholder>
        </w:sdt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FF1EC0">
            <w:t>(Sculley et al., 2015)</w:t>
          </w:r>
          <w:r w:rsidR="002F4DDE">
            <w:fldChar w:fldCharType="end"/>
          </w:r>
        </w:sdtContent>
      </w:sdt>
      <w:r w:rsidR="002378C5">
        <w:t>.</w:t>
      </w:r>
      <w:r w:rsidR="008F2D01">
        <w:t xml:space="preserve"> </w:t>
      </w:r>
      <w:r w:rsidR="002801C2">
        <w:t>Not</w:t>
      </w:r>
      <w:r w:rsidR="00DB1EF4">
        <w:t xml:space="preserve"> acknowledging</w:t>
      </w:r>
      <w:r w:rsidR="002801C2">
        <w:t xml:space="preserve"> changes </w:t>
      </w:r>
      <w:r w:rsidR="002714DC">
        <w:t xml:space="preserve">in </w:t>
      </w:r>
      <w:r w:rsidR="002801C2">
        <w:t xml:space="preserve">data can lead to an amalgamation of technical debt, to the point where it might render the whole model obsolete </w:t>
      </w:r>
      <w:sdt>
        <w:sdtPr>
          <w:alias w:val="To edit, see citavi.com/edit"/>
          <w:tag w:val="CitaviPlaceholder#e2949350-ce0e-4a7c-9994-3bee3250ccf9"/>
          <w:id w:val="-103352616"/>
          <w:placeholder>
            <w:docPart w:val="6302F665093D4ABB9D0C5EB206077943"/>
          </w:placeholder>
        </w:sdtPr>
        <w:sdtContent>
          <w:r w:rsidR="002801C2">
            <w:fldChar w:fldCharType="begin"/>
          </w:r>
          <w:r w:rsidR="002801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801C2">
            <w:fldChar w:fldCharType="separate"/>
          </w:r>
          <w:r w:rsidR="002801C2">
            <w:t>(Lu et al., 2018; Sculley et al., 2015)</w:t>
          </w:r>
          <w:r w:rsidR="002801C2">
            <w:fldChar w:fldCharType="end"/>
          </w:r>
        </w:sdtContent>
      </w:sdt>
      <w:r w:rsidR="002801C2">
        <w:t>. Th</w:t>
      </w:r>
      <w:r w:rsidR="00B20231">
        <w:t xml:space="preserve">is problem is </w:t>
      </w:r>
      <w:r w:rsidR="002801C2">
        <w:t xml:space="preserve">dissected in greater detail in chapter </w:t>
      </w:r>
      <w:r w:rsidR="002801C2">
        <w:fldChar w:fldCharType="begin"/>
      </w:r>
      <w:r w:rsidR="002801C2">
        <w:instrText xml:space="preserve"> REF _Ref107653522 \h  \* MERGEFORMAT </w:instrText>
      </w:r>
      <w:r w:rsidR="002801C2">
        <w:fldChar w:fldCharType="separate"/>
      </w:r>
      <w:r w:rsidR="002801C2">
        <w:t>Concept Drift</w:t>
      </w:r>
      <w:r w:rsidR="002801C2">
        <w:fldChar w:fldCharType="end"/>
      </w:r>
      <w:r w:rsidR="002801C2">
        <w:t>.</w:t>
      </w:r>
    </w:p>
    <w:p w14:paraId="30667B16" w14:textId="7F710241" w:rsidR="00AB6756" w:rsidRDefault="00922F30" w:rsidP="00AB6756">
      <w:r>
        <w:t>Enterprise ML</w:t>
      </w:r>
      <w:r w:rsidR="00B20579">
        <w:t xml:space="preserve"> systems</w:t>
      </w:r>
      <w:r>
        <w:t xml:space="preserve"> are often complex </w:t>
      </w:r>
      <w:r w:rsidR="00333BE7">
        <w:t>and</w:t>
      </w:r>
      <w:r>
        <w:t xml:space="preserve"> com</w:t>
      </w:r>
      <w:r w:rsidR="006C532A">
        <w:t>prise</w:t>
      </w:r>
      <w:r>
        <w:t xml:space="preserve"> various interconnected components</w:t>
      </w:r>
      <w:r w:rsidR="0005143A">
        <w:t>.</w:t>
      </w:r>
      <w:r>
        <w:t xml:space="preserve"> </w:t>
      </w:r>
      <w:r w:rsidR="0005143A">
        <w:t>C</w:t>
      </w:r>
      <w:r>
        <w:t>onsequently</w:t>
      </w:r>
      <w:r w:rsidR="0005143A">
        <w:t>,</w:t>
      </w:r>
      <w:r>
        <w:t xml:space="preserve"> </w:t>
      </w:r>
      <w:r w:rsidR="00DA7428">
        <w:t xml:space="preserve">the ML algorithm </w:t>
      </w:r>
      <w:r w:rsidR="009A5630">
        <w:t xml:space="preserve">itself only makes up </w:t>
      </w:r>
      <w:r w:rsidR="00027672">
        <w:t xml:space="preserve">for </w:t>
      </w:r>
      <w:r w:rsidR="009A5630">
        <w:t>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w:t>
      </w:r>
      <w:r w:rsidR="008F6F1A" w:rsidRPr="008F6F1A" w:rsidDel="00973E62">
        <w:t xml:space="preserve">effect </w:t>
      </w:r>
      <w:r w:rsidR="008F6F1A" w:rsidRPr="008F6F1A">
        <w:t xml:space="preserve">the ML system as well, which results in interdependence.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w:t>
      </w:r>
      <w:r w:rsidR="00FF4E4B" w:rsidRPr="00BB4B28">
        <w:rPr>
          <w:i/>
          <w:iCs/>
        </w:rPr>
        <w:t>“</w:t>
      </w:r>
      <w:r w:rsidR="00FC728C" w:rsidRPr="00BB4B28">
        <w:rPr>
          <w:i/>
          <w:iCs/>
        </w:rPr>
        <w:t>chang</w:t>
      </w:r>
      <w:r w:rsidR="00447849" w:rsidRPr="00BB4B28">
        <w:rPr>
          <w:i/>
          <w:iCs/>
        </w:rPr>
        <w:t>ing</w:t>
      </w:r>
      <w:r w:rsidR="00FC728C" w:rsidRPr="00BB4B28">
        <w:rPr>
          <w:i/>
          <w:iCs/>
        </w:rPr>
        <w:t xml:space="preserve"> anything </w:t>
      </w:r>
      <w:r w:rsidR="00447849" w:rsidRPr="00BB4B28">
        <w:rPr>
          <w:i/>
          <w:iCs/>
        </w:rPr>
        <w:t>changes everything</w:t>
      </w:r>
      <w:r w:rsidR="00FF4E4B" w:rsidRPr="00BB4B28">
        <w:rPr>
          <w:i/>
          <w:iCs/>
        </w:rPr>
        <w:t>”</w:t>
      </w:r>
      <w:r w:rsidR="00447849" w:rsidRPr="00BB4B28">
        <w:rPr>
          <w:i/>
          <w:iCs/>
        </w:rPr>
        <w:t xml:space="preserv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FF1EC0">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inherently difficult</w:t>
      </w:r>
      <w:r w:rsidR="00A91FFF" w:rsidDel="0034627C">
        <w:t xml:space="preserve"> </w:t>
      </w:r>
      <w:r w:rsidR="0034627C">
        <w:t xml:space="preserve">task </w:t>
      </w:r>
      <w:r w:rsidR="00A91FFF">
        <w:t>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7F5EB59D" w14:textId="0C3D5C06" w:rsidR="00D37DD5" w:rsidRDefault="0F826083" w:rsidP="00CA3503">
      <w:pPr>
        <w:pStyle w:val="berschrift3"/>
      </w:pPr>
      <w:bookmarkStart w:id="39" w:name="_Ref110508012"/>
      <w:bookmarkStart w:id="40" w:name="_Toc110808378"/>
      <w:bookmarkStart w:id="41" w:name="_Ref107653522"/>
      <w:r>
        <w:t>What is MLOps</w:t>
      </w:r>
      <w:bookmarkEnd w:id="39"/>
      <w:bookmarkEnd w:id="40"/>
    </w:p>
    <w:p w14:paraId="290019E3" w14:textId="4526B153" w:rsidR="00FB2700" w:rsidRDefault="00FB2700" w:rsidP="00FB2700">
      <w:r w:rsidRPr="00FB2700">
        <w:t xml:space="preserve">Paying down ML related technical debt demands a re-examination of status-quo practices in a business environment. Industry has different sets of priorities compared to academia, which need to be </w:t>
      </w:r>
      <w:r w:rsidR="002557C4">
        <w:t>considered</w:t>
      </w:r>
      <w:r w:rsidRPr="00FB2700">
        <w:t>. Instead of determining the viability of a model based on specific performance metrics</w:t>
      </w:r>
      <w:r w:rsidR="002A3230">
        <w:t xml:space="preserve"> alone</w:t>
      </w:r>
      <w:r w:rsidRPr="00FB2700">
        <w:t xml:space="preserve">, the effects on operability of the whole system need to be taken into </w:t>
      </w:r>
      <w:r w:rsidR="00690900">
        <w:t>account</w:t>
      </w:r>
      <w:r w:rsidRPr="00FB2700">
        <w:t xml:space="preserve">. Small performance gains at the cost of maintainability usually </w:t>
      </w:r>
      <w:r w:rsidR="003C05AB">
        <w:t>are not recommended</w:t>
      </w:r>
      <w:r w:rsidRPr="00FB2700">
        <w:t xml:space="preserve"> in an enterprise environment. At the same time, infrastructure needs to be set in place, that </w:t>
      </w:r>
      <w:r w:rsidR="00733079" w:rsidRPr="00FB2700">
        <w:t>can prevent</w:t>
      </w:r>
      <w:r w:rsidRPr="00FB2700">
        <w:t xml:space="preserve"> and </w:t>
      </w:r>
      <w:r w:rsidR="00733079">
        <w:t xml:space="preserve">mitigate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FF1EC0">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FF1EC0">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1F624359"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FF1EC0">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Content>
          <w:r w:rsidR="00624047">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hUMTU6MDc6NDA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FF1EC0">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w:t>
      </w:r>
      <w:r w:rsidR="00FE511C">
        <w:lastRenderedPageBreak/>
        <w:t xml:space="preserve">performance, </w:t>
      </w:r>
      <w:r w:rsidR="008C4BC0" w:rsidDel="00C34100">
        <w:t xml:space="preserve">reliability </w:t>
      </w:r>
      <w:r w:rsidR="00C34100">
        <w:t>and</w:t>
      </w:r>
      <w:r w:rsidR="008C4BC0">
        <w:t xml:space="preserve">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FF1EC0">
            <w:t>(Salama et al., 2021; Sculley et al., 2015)</w:t>
          </w:r>
          <w:r w:rsidR="00BE6997">
            <w:fldChar w:fldCharType="end"/>
          </w:r>
        </w:sdtContent>
      </w:sdt>
      <w:r w:rsidR="00BE6997">
        <w:t>.</w:t>
      </w:r>
    </w:p>
    <w:p w14:paraId="6397A716" w14:textId="12050642" w:rsidR="005F4BD6" w:rsidRDefault="00DF40CB" w:rsidP="00BE6997">
      <w:r>
        <w:t xml:space="preserve">Tamburri </w:t>
      </w:r>
      <w:sdt>
        <w:sdtPr>
          <w:alias w:val="To edit, see citavi.com/edit"/>
          <w:tag w:val="CitaviPlaceholder#36798778-d2ac-4b0e-af4c-f436528c60b3"/>
          <w:id w:val="331800457"/>
          <w:placeholder>
            <w:docPart w:val="DefaultPlaceholder_-1854013440"/>
          </w:placeholder>
        </w:sdtPr>
        <w:sdtContent>
          <w:r>
            <w:fldChar w:fldCharType="begin"/>
          </w:r>
          <w:r w:rsidR="003757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2LCJSZWZlcmVuY2VJZCI6ImJlNzNjNGY4LTQ1Y2MtNDhlMS1iOGNhLTE2MWMwZDczNzcw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TWU5BU0M1MTc5OC4yMDIwLjAwMDE1IiwiVXJpU3RyaW5nIjoiaHR0cHM6Ly9kb2kub3JnLzEwLjExMDkvU1lOQVNDNTE3OTguMjAyMC4wMDA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mZmYjUxZjE4LTMwZGYtNGY3Mi1hMmQ3LTE3ZjA2M2Y4ZWQ1YiIsIk1vZGlmaWVkT24iOiIyMDIyLTA2LTI3VDIxOjU2OjA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eHBsL21vc3RSZWNlbnRJc3N1ZS5qc3A/cHVudW1iZXI9OTM1NjkzNCIsIlVyaVN0cmluZyI6Imh0dHBzOi8vaWVlZXhwbG9yZS5pZWVlLm9yZy94cGwvbW9zdFJlY2VudElzc3VlLmpzcD9wdW51bWJlcj05MzU2OTM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EwOS9TWU5BU0M1MTc5OC4yMDIwIiwiRWRpdG9ycyI6W10sIkV2YWx1YXRpb25Db21wbGV4aXR5IjowLCJFdmFsdWF0aW9uU291cmNlVGV4dEZvcm1hdCI6MCwiR3JvdXBzIjpbXSwiSGFzTGFiZWwxIjpmYWxzZSwiSGFzTGFiZWwyIjpmYWxzZSwiSXNibiI6Ijk3OC0xLTcyODEtNzYyOC00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TWU5BU0M1MTc5OC4yMDIwIiwiVXJpU3RyaW5nIjoiaHR0cHM6Ly9kb2kub3JnLzEwLjExMDkvU1lOQVNDNTE3OTg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IzZDQ4ZTQxYi00NTJiLTQzZDItOGYzNC05NTg3YmVkNWUwM2IiLCJNb2RpZmllZE9uIjoiMjAyMi0wNi0yN1QyMTo1NjowMiIsIlByb2plY3QiOnsiJHJlZiI6IjUifX1dLCJPcmdhbml6YXRpb25zIjpbXSwiT3RoZXJzSW52b2x2ZWQiOltdLCJQdWJsaXNoZXJzIjpbeyIkaWQiOiIxNi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zM2Nzk4Nzc4LWQyYWMtNGIwZS1hZjRjLWY0MzY1MjhjNjBiMyIsIlRleHQiOiIoMjAyMCkiLCJXQUlWZXJzaW9uIjoiNi4xMi4wLjAifQ==}</w:instrText>
          </w:r>
          <w:r>
            <w:fldChar w:fldCharType="separate"/>
          </w:r>
          <w:r w:rsidR="00375775">
            <w:t>(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6D8B89BF"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FF1EC0">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w:t>
      </w:r>
      <w:r w:rsidR="008918A2">
        <w:t xml:space="preserve">SotA </w:t>
      </w:r>
      <w:r w:rsidR="007F1D92">
        <w:t>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1038CE">
        <w:t>, which are automation</w:t>
      </w:r>
      <w:r w:rsidR="00D45056">
        <w:t>, reproducibility</w:t>
      </w:r>
      <w:r w:rsidR="5E3F63A3">
        <w:t xml:space="preserve"> and monitoring</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159C9E6F"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Content>
          <w:r w:rsidR="003C101E">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OFQxNTowNzo0M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FF1EC0">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CF2413">
        <w:t xml:space="preserve"> </w:t>
      </w:r>
      <w:r w:rsidR="000C41E7">
        <w:t xml:space="preserve">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26DCBE9A" w:rsidR="00771CCE" w:rsidRDefault="00771CCE" w:rsidP="001F5D94">
      <w:r>
        <w:t>In</w:t>
      </w:r>
      <w:r w:rsidR="008918A2">
        <w:t xml:space="preserve"> SotA</w:t>
      </w:r>
      <w:r>
        <w:t xml:space="preserve"> MLOps</w:t>
      </w:r>
      <w:r w:rsidR="00852E94">
        <w:t>,</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966CFE">
        <w:rPr>
          <w:i/>
          <w:iCs/>
        </w:rPr>
        <w:t>continuous training</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Content>
          <w:r w:rsidR="00BC331D">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hUMTU6MDc6NDA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FF1EC0">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Content>
          <w:r w:rsidR="00677204">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hUMTU6MDc6NDA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FF1EC0">
            <w:t>(Denis Baylor et al., 2019)</w:t>
          </w:r>
          <w:r w:rsidR="00677204">
            <w:fldChar w:fldCharType="end"/>
          </w:r>
        </w:sdtContent>
      </w:sdt>
      <w:r w:rsidR="001F5D94">
        <w:t>.</w:t>
      </w:r>
    </w:p>
    <w:p w14:paraId="77B2345C" w14:textId="527D43E5"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previ</w:t>
      </w:r>
      <w:r w:rsidR="00DD60AD">
        <w:lastRenderedPageBreak/>
        <w:t xml:space="preserve">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Content>
          <w:r w:rsidR="005A18DE">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OFQxNTowNzo0MC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FF1EC0">
            <w:t>(Serban, van der Blom, Hoos, &amp; Visser, 2020)</w:t>
          </w:r>
          <w:r w:rsidR="005A18DE">
            <w:fldChar w:fldCharType="end"/>
          </w:r>
        </w:sdtContent>
      </w:sdt>
      <w:r w:rsidR="00D061DE">
        <w:t>.</w:t>
      </w:r>
    </w:p>
    <w:p w14:paraId="0AC00D68" w14:textId="67446D77" w:rsidR="00BE6997" w:rsidRDefault="00914196" w:rsidP="00FB2700">
      <w:r w:rsidDel="008100A4">
        <w:t>However</w:t>
      </w:r>
      <w:r w:rsidR="008100A4">
        <w:t xml:space="preserve">, for </w:t>
      </w:r>
      <w:r w:rsidR="007B6050">
        <w:t>ML applications, code versioning alone is not sufficient.</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Content>
          <w:r w:rsidR="00813625">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4VDE1OjA3OjQw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FF1EC0">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FF1EC0">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FF1EC0">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42AF49C0"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w:t>
      </w:r>
      <w:r w:rsidR="000856AC" w:rsidDel="005E61A3">
        <w:t>e.g</w:t>
      </w:r>
      <w:r w:rsidR="005E61A3">
        <w:t>.,</w:t>
      </w:r>
      <w:r w:rsidR="000856AC">
        <w:t xml:space="preserve">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FF1EC0">
            <w:t>(Kreuzberger et al., 2022)</w:t>
          </w:r>
          <w:r w:rsidR="003E1E87">
            <w:fldChar w:fldCharType="end"/>
          </w:r>
        </w:sdtContent>
      </w:sdt>
      <w:r w:rsidR="00107744">
        <w:t>.</w:t>
      </w:r>
    </w:p>
    <w:p w14:paraId="76FB2782" w14:textId="20177FA1" w:rsidR="00CB4258" w:rsidRDefault="005376DF" w:rsidP="00291EF2">
      <w:pPr>
        <w:pStyle w:val="berschrift3"/>
      </w:pPr>
      <w:bookmarkStart w:id="42" w:name="_Toc110808379"/>
      <w:r>
        <w:t>Pipelines</w:t>
      </w:r>
      <w:bookmarkEnd w:id="42"/>
    </w:p>
    <w:p w14:paraId="27ED643C" w14:textId="388BB68C"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Content>
          <w:r w:rsidR="00113B82">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OFQxNTowNzo0MC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FF1EC0">
            <w:t>(Deo, 2019; Harenslak &amp; Ruiter, 2021)</w:t>
          </w:r>
          <w:r w:rsidR="00113B82">
            <w:fldChar w:fldCharType="end"/>
          </w:r>
        </w:sdtContent>
      </w:sdt>
      <w:r w:rsidR="00327378">
        <w:t>.</w:t>
      </w:r>
    </w:p>
    <w:p w14:paraId="3D0A4E65" w14:textId="71668953"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FF1EC0">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 xml:space="preserve">DAG in </w:t>
      </w:r>
      <w:r w:rsidR="00E62315">
        <w:lastRenderedPageBreak/>
        <w:t>Airflow is shown in</w:t>
      </w:r>
      <w:r w:rsidR="001E4A02">
        <w:t xml:space="preserve"> </w:t>
      </w:r>
      <w:r w:rsidR="001E4A02">
        <w:fldChar w:fldCharType="begin"/>
      </w:r>
      <w:r w:rsidR="001E4A02">
        <w:instrText xml:space="preserve"> REF _Ref110864102 \h </w:instrText>
      </w:r>
      <w:r w:rsidR="001E4A02">
        <w:fldChar w:fldCharType="separate"/>
      </w:r>
      <w:r w:rsidR="001E4A02">
        <w:t xml:space="preserve">Figure </w:t>
      </w:r>
      <w:r w:rsidR="001E4A02">
        <w:rPr>
          <w:noProof/>
        </w:rPr>
        <w:t>5</w:t>
      </w:r>
      <w:r w:rsidR="001E4A02">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682186AB" w:rsidR="00E62315" w:rsidRDefault="00D7476B" w:rsidP="00D7476B">
      <w:pPr>
        <w:pStyle w:val="Beschriftung"/>
      </w:pPr>
      <w:bookmarkStart w:id="43" w:name="_Toc110863971"/>
      <w:bookmarkStart w:id="44" w:name="_Ref110864102"/>
      <w:r>
        <w:t xml:space="preserve">Figure </w:t>
      </w:r>
      <w:r>
        <w:fldChar w:fldCharType="begin"/>
      </w:r>
      <w:r>
        <w:instrText xml:space="preserve"> SEQ Figure \* ARABIC </w:instrText>
      </w:r>
      <w:r>
        <w:fldChar w:fldCharType="separate"/>
      </w:r>
      <w:r w:rsidR="007C5A0D">
        <w:rPr>
          <w:noProof/>
        </w:rPr>
        <w:t>5</w:t>
      </w:r>
      <w:r>
        <w:fldChar w:fldCharType="end"/>
      </w:r>
      <w:bookmarkEnd w:id="44"/>
      <w:r>
        <w:t>: Exemplary DAG in Airflow</w:t>
      </w:r>
      <w:bookmarkEnd w:id="43"/>
    </w:p>
    <w:p w14:paraId="7696CB35" w14:textId="23C79F40"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FF1EC0">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5" w:name="_Toc110808380"/>
      <w:r>
        <w:t>Maturity Levels</w:t>
      </w:r>
      <w:bookmarkEnd w:id="45"/>
    </w:p>
    <w:bookmarkEnd w:id="41"/>
    <w:p w14:paraId="22299D3D" w14:textId="11417E9F" w:rsidR="00CA3503" w:rsidRDefault="00A24DD2" w:rsidP="00EA3870">
      <w:r>
        <w:t>Maturity levels</w:t>
      </w:r>
      <w:r w:rsidR="00485AB8">
        <w:t xml:space="preserve"> are used</w:t>
      </w:r>
      <w:r w:rsidR="00356653">
        <w:t xml:space="preserve"> to</w:t>
      </w:r>
      <w:r>
        <w:t xml:space="preserve"> de</w:t>
      </w:r>
      <w:r w:rsidR="00BE4514">
        <w:t>termine</w:t>
      </w:r>
      <w:r>
        <w:t xml:space="preserve"> the sophistication of a</w:t>
      </w:r>
      <w:r w:rsidR="00DC4E6C">
        <w:t>n</w:t>
      </w:r>
      <w:r>
        <w:t xml:space="preserve"> ML</w:t>
      </w:r>
      <w:r w:rsidR="00D52E0C">
        <w:t>Ops</w:t>
      </w:r>
      <w:r w:rsidR="00C63577">
        <w:t xml:space="preserve"> implementation</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Content>
          <w:r w:rsidR="00EA295D">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hUMTU6MDc6NDA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FF1EC0">
            <w:t>(Symeonidis et al., 2022)</w:t>
          </w:r>
          <w:r w:rsidR="00EA295D">
            <w:fldChar w:fldCharType="end"/>
          </w:r>
        </w:sdtContent>
      </w:sdt>
      <w:r w:rsidR="00CE6B46">
        <w:t>.</w:t>
      </w:r>
      <w:r w:rsidR="00C63577">
        <w:t xml:space="preserve"> In the following, Google’s maturity model is described.</w:t>
      </w:r>
    </w:p>
    <w:p w14:paraId="24E170B5" w14:textId="481C2ECB" w:rsidR="00762DC1" w:rsidRDefault="00762DC1" w:rsidP="00EA3870">
      <w:r>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w:t>
      </w:r>
      <w:r w:rsidR="00B24D7F">
        <w:t xml:space="preserve"> </w:t>
      </w:r>
      <w:r w:rsidR="00924A8B">
        <w:t xml:space="preserve">A </w:t>
      </w:r>
      <w:r w:rsidR="00C65BE4">
        <w:t>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FF1EC0">
            <w:t>(Google LLC, 2020a)</w:t>
          </w:r>
          <w:r w:rsidR="003F0FA8">
            <w:fldChar w:fldCharType="end"/>
          </w:r>
        </w:sdtContent>
      </w:sdt>
      <w:r w:rsidR="000F7746">
        <w:t>.</w:t>
      </w:r>
    </w:p>
    <w:p w14:paraId="1F7592D0" w14:textId="0BD1C35C" w:rsidR="000F7746" w:rsidRDefault="00924A8B" w:rsidP="00EA3870">
      <w:r>
        <w:lastRenderedPageBreak/>
        <w:t>Level</w:t>
      </w:r>
      <w:r w:rsidR="00EB63B7">
        <w:t xml:space="preserve">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EA69C1">
        <w:t xml:space="preserve">suitable </w:t>
      </w:r>
      <w:r w:rsidR="00C637AF">
        <w:t>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3E201925"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data </w:t>
      </w:r>
      <w:r w:rsidR="00A6156B">
        <w:t>and the model are</w:t>
      </w:r>
      <w:r w:rsidR="006244CD">
        <w:t xml:space="preserve"> monitored</w:t>
      </w:r>
      <w:r w:rsidR="006879A8">
        <w:t xml:space="preserve"> </w:t>
      </w:r>
      <w:r w:rsidR="00BA4093">
        <w:t xml:space="preserve">to detect </w:t>
      </w:r>
      <w:r w:rsidR="00961437">
        <w:t>potential shifts and skews</w:t>
      </w:r>
      <w:r w:rsidR="006244CD">
        <w:t>, which then can trigger the pipeline</w:t>
      </w:r>
      <w:r w:rsidR="00053DCF">
        <w:t xml:space="preserve"> to retrain </w:t>
      </w:r>
      <w:r w:rsidR="00D80832">
        <w:t>the</w:t>
      </w:r>
      <w:r w:rsidR="00053DCF">
        <w:t xml:space="preserve">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2AA00E61" w14:textId="285C9A77" w:rsidR="000D494D" w:rsidRDefault="000D494D" w:rsidP="00FE02F2">
      <w:pPr>
        <w:pStyle w:val="berschrift3"/>
      </w:pPr>
      <w:bookmarkStart w:id="46" w:name="_Ref108570248"/>
      <w:bookmarkStart w:id="47" w:name="_Ref109952888"/>
      <w:bookmarkStart w:id="48" w:name="_Toc110808381"/>
      <w:r>
        <w:t>Concept Drift</w:t>
      </w:r>
      <w:bookmarkEnd w:id="46"/>
      <w:bookmarkEnd w:id="47"/>
      <w:bookmarkEnd w:id="48"/>
    </w:p>
    <w:p w14:paraId="42DF466D" w14:textId="343E859F"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FF1EC0">
            <w:t>(Sculley et al., 2015)</w:t>
          </w:r>
          <w:r w:rsidR="005D33DE">
            <w:fldChar w:fldCharType="end"/>
          </w:r>
        </w:sdtContent>
      </w:sdt>
    </w:p>
    <w:p w14:paraId="119644A8" w14:textId="61A28753" w:rsidR="00AA033D" w:rsidRDefault="005F7BE1" w:rsidP="008A50A7">
      <w:r>
        <w:t xml:space="preserve">One manifestation of ongoing change in data is called </w:t>
      </w:r>
      <w:r w:rsidRPr="005F7BE1">
        <w:rPr>
          <w:i/>
        </w:rPr>
        <w:t>concept drift</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FF1EC0">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rsidDel="00F26328">
        <w:t>Th</w:t>
      </w:r>
      <w:r w:rsidR="0095539E">
        <w:t>erefore</w:t>
      </w:r>
      <w:r w:rsidR="00F26328">
        <w:t>,</w:t>
      </w:r>
      <w:r w:rsidR="0095539E">
        <w:t xml:space="preserv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705AFC36" w:rsidR="00533104" w:rsidRDefault="00B70389" w:rsidP="008A50A7">
      <w:r>
        <w:lastRenderedPageBreak/>
        <w:t xml:space="preserve">Gama et al. </w:t>
      </w:r>
      <w:sdt>
        <w:sdtPr>
          <w:alias w:val="To edit, see citavi.com/edit"/>
          <w:tag w:val="CitaviPlaceholder#6abfeb97-9dff-47da-8f28-e6c2eefdd2c0"/>
          <w:id w:val="1178088529"/>
          <w:placeholder>
            <w:docPart w:val="DefaultPlaceholder_-1854013440"/>
          </w:placeholder>
        </w:sdtPr>
        <w:sdtContent>
          <w:r w:rsidR="00350B5D">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2LCJSZWZlcmVuY2VJZCI6ImQ2OTA2MjZhLTBkMWQtNDE3MS1hMjE3LTk2NmJhODJmOTZ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jUyMzgxMyIsIlVyaVN0cmluZyI6Imh0dHBzOi8vZG9pLm9yZy8xMC4xMTQ1LzI1MjM4M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0KSJ9XX0sIlRhZyI6IkNpdGF2aVBsYWNlaG9sZGVyIzZhYmZlYjk3LTlkZmYtNDdkYS04ZjI4LWU2YzJlZWZkZDJjMCIsIlRleHQiOiIoMjAxNCkiLCJXQUlWZXJzaW9uIjoiNi4xMi4wLjAifQ==}</w:instrText>
          </w:r>
          <w:r w:rsidR="00350B5D">
            <w:fldChar w:fldCharType="separate"/>
          </w:r>
          <w:r w:rsidR="005378F6">
            <w:t>(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1E4A02">
        <w:t>Fig</w:t>
      </w:r>
      <w:r w:rsidR="001E4A02">
        <w:t>u</w:t>
      </w:r>
      <w:r w:rsidR="001E4A02">
        <w:t xml:space="preserve">re </w:t>
      </w:r>
      <w:r w:rsidR="001E4A02">
        <w:rPr>
          <w:noProof/>
        </w:rPr>
        <w:t>7</w:t>
      </w:r>
      <w:r w:rsidR="00C64BD1">
        <w:fldChar w:fldCharType="end"/>
      </w:r>
      <w:r w:rsidR="00044DC5">
        <w:t>:</w:t>
      </w:r>
    </w:p>
    <w:p w14:paraId="0454354C" w14:textId="710144EE"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FF1EC0">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4D41721D" w:rsidR="00DB2514" w:rsidRDefault="00DB2514" w:rsidP="008A50A7">
      <w:r>
        <w:rPr>
          <w:b/>
        </w:rPr>
        <w:t>Incremental drift</w:t>
      </w:r>
      <w:r>
        <w:t xml:space="preserve">. Unlike gradual drift, </w:t>
      </w:r>
      <w:r w:rsidR="00CA7533">
        <w:t xml:space="preserve">the incremental drift can’t reliably be ascribed to a discrete </w:t>
      </w:r>
      <w:r w:rsidR="735D194F">
        <w:t>number</w:t>
      </w:r>
      <w:r w:rsidR="00613A75">
        <w:t xml:space="preserve">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w:t>
      </w:r>
      <w:r w:rsidR="735D194F">
        <w:t>period.</w:t>
      </w:r>
      <w:r w:rsidR="009F6F47">
        <w:t xml:space="preserve"> Cultural and societal changes are </w:t>
      </w:r>
      <w:r w:rsidR="00AF7B21">
        <w:t xml:space="preserve">often </w:t>
      </w:r>
      <w:r w:rsidR="00A3361F">
        <w:t>incremental in nature</w:t>
      </w:r>
      <w:r w:rsidR="006B2932">
        <w:t>.</w:t>
      </w:r>
    </w:p>
    <w:p w14:paraId="4B8737C9" w14:textId="00CD3347"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FF1EC0">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3131820"/>
                    </a:xfrm>
                    <a:prstGeom prst="rect">
                      <a:avLst/>
                    </a:prstGeom>
                  </pic:spPr>
                </pic:pic>
              </a:graphicData>
            </a:graphic>
          </wp:inline>
        </w:drawing>
      </w:r>
    </w:p>
    <w:p w14:paraId="7B90BF63" w14:textId="6336203A" w:rsidR="001B66F2" w:rsidRDefault="00700D22" w:rsidP="00700D22">
      <w:pPr>
        <w:pStyle w:val="Beschriftung"/>
      </w:pPr>
      <w:bookmarkStart w:id="49" w:name="_Ref108096275"/>
      <w:bookmarkStart w:id="50" w:name="_Toc110863972"/>
      <w:r>
        <w:t xml:space="preserve">Figure </w:t>
      </w:r>
      <w:r>
        <w:fldChar w:fldCharType="begin"/>
      </w:r>
      <w:r>
        <w:instrText xml:space="preserve"> SEQ Figure \* ARABIC </w:instrText>
      </w:r>
      <w:r>
        <w:fldChar w:fldCharType="separate"/>
      </w:r>
      <w:r w:rsidR="007C5A0D">
        <w:rPr>
          <w:noProof/>
        </w:rPr>
        <w:t>7</w:t>
      </w:r>
      <w:r>
        <w:fldChar w:fldCharType="end"/>
      </w:r>
      <w:bookmarkEnd w:id="49"/>
      <w:r>
        <w:t xml:space="preserve">: Types of concept drift </w:t>
      </w:r>
      <w:sdt>
        <w:sdtPr>
          <w:alias w:val="To edit, see citavi.com/edit"/>
          <w:tag w:val="CitaviPlaceholder#42877de0-8297-461c-9be7-3b18c682c6e4"/>
          <w:id w:val="-89442225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FF1EC0">
            <w:t>(Lu et al., 2018)</w:t>
          </w:r>
          <w:r>
            <w:fldChar w:fldCharType="end"/>
          </w:r>
        </w:sdtContent>
      </w:sdt>
      <w:bookmarkEnd w:id="50"/>
    </w:p>
    <w:p w14:paraId="04D3ADA1" w14:textId="1DBACE6E" w:rsidR="00AC2C10" w:rsidRDefault="00BD700C" w:rsidP="00AC2C10">
      <w:r>
        <w:lastRenderedPageBreak/>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Content>
          <w:r w:rsidR="00E02A2D">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hUMTU6MDc6NDA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FF1EC0">
            <w:t>(Gama et al., 2014)</w:t>
          </w:r>
          <w:r w:rsidR="00E02A2D">
            <w:fldChar w:fldCharType="end"/>
          </w:r>
        </w:sdtContent>
      </w:sdt>
      <w:r w:rsidR="00346793">
        <w:t>.</w:t>
      </w:r>
    </w:p>
    <w:p w14:paraId="70BDD249" w14:textId="5315ABA7" w:rsidR="002F24BA" w:rsidRDefault="002C0E6D" w:rsidP="00AC2C10">
      <w:r>
        <w:t>Throughout the years</w:t>
      </w:r>
      <w:r w:rsidR="00B10D30">
        <w:t>, researchers have developed frameworks and algorithms to deal with CD.</w:t>
      </w:r>
      <w:r w:rsidR="00586C37">
        <w:t xml:space="preserve"> Lu et al.</w:t>
      </w:r>
      <w:r w:rsidR="00B10D30">
        <w:t xml:space="preserve"> </w:t>
      </w:r>
      <w:sdt>
        <w:sdtPr>
          <w:alias w:val="To edit, see citavi.com/edit"/>
          <w:tag w:val="CitaviPlaceholder#3bcfed00-69bf-4bd3-9dc0-fb0789be6ff2"/>
          <w:id w:val="1849208557"/>
          <w:placeholder>
            <w:docPart w:val="DefaultPlaceholder_-1854013440"/>
          </w:placeholder>
        </w:sdtPr>
        <w:sdtContent>
          <w:r w:rsidR="00900397">
            <w:fldChar w:fldCharType="begin"/>
          </w:r>
          <w:r w:rsidR="00586C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2JjZmVkMDAtNjliZi00YmQzLTlkYzAtZmIwNzg5YmU2ZmYyIiwiVGV4dCI6IigyMDE4KSIsIldBSVZlcnNpb24iOiI2LjEyLjAuMCJ9}</w:instrText>
          </w:r>
          <w:r w:rsidR="00900397">
            <w:fldChar w:fldCharType="separate"/>
          </w:r>
          <w:r w:rsidR="00586C37">
            <w:t>(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1E4A02">
        <w:t xml:space="preserve">Figure </w:t>
      </w:r>
      <w:r w:rsidR="001E4A02">
        <w:rPr>
          <w:noProof/>
        </w:rPr>
        <w:t>8</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1127760"/>
                    </a:xfrm>
                    <a:prstGeom prst="rect">
                      <a:avLst/>
                    </a:prstGeom>
                  </pic:spPr>
                </pic:pic>
              </a:graphicData>
            </a:graphic>
          </wp:inline>
        </w:drawing>
      </w:r>
    </w:p>
    <w:p w14:paraId="1B42A56D" w14:textId="7D3D2548" w:rsidR="00623333" w:rsidRDefault="00B029FF" w:rsidP="00B029FF">
      <w:pPr>
        <w:pStyle w:val="Beschriftung"/>
      </w:pPr>
      <w:bookmarkStart w:id="51" w:name="_Ref108123265"/>
      <w:bookmarkStart w:id="52" w:name="_Toc110863973"/>
      <w:r>
        <w:t xml:space="preserve">Figure </w:t>
      </w:r>
      <w:r>
        <w:fldChar w:fldCharType="begin"/>
      </w:r>
      <w:r>
        <w:instrText xml:space="preserve"> SEQ Figure \* ARABIC </w:instrText>
      </w:r>
      <w:r>
        <w:fldChar w:fldCharType="separate"/>
      </w:r>
      <w:r w:rsidR="007C5A0D">
        <w:rPr>
          <w:noProof/>
        </w:rPr>
        <w:t>8</w:t>
      </w:r>
      <w:r>
        <w:fldChar w:fldCharType="end"/>
      </w:r>
      <w:bookmarkEnd w:id="51"/>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FF1EC0">
            <w:t>(Lu et al., 2018)</w:t>
          </w:r>
          <w:r>
            <w:fldChar w:fldCharType="end"/>
          </w:r>
        </w:sdtContent>
      </w:sdt>
      <w:bookmarkEnd w:id="52"/>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63841BF2"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FF1EC0">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FF1EC0">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12714EF0"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w:t>
      </w:r>
      <w:r w:rsidR="009746EB">
        <w:t>is</w:t>
      </w:r>
      <w:r w:rsidR="00682BAD">
        <w:t xml:space="preserv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FF1EC0">
            <w:t>(Lu et al., 2018)</w:t>
          </w:r>
          <w:r w:rsidR="00094428">
            <w:fldChar w:fldCharType="end"/>
          </w:r>
        </w:sdtContent>
      </w:sdt>
      <w:r w:rsidR="003A0E15">
        <w:t>.</w:t>
      </w:r>
      <w:r w:rsidR="00241C4C">
        <w:t xml:space="preserve"> </w:t>
      </w:r>
      <w:r w:rsidR="00DB3317">
        <w:t xml:space="preserve">Density based algorithms and Principle Components </w:t>
      </w:r>
      <w:r w:rsidR="00DB3317">
        <w:lastRenderedPageBreak/>
        <w:t xml:space="preserve">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FF1EC0">
            <w:t>(Feng Gu, Zhang, Jie Lu, &amp; Chin-Teng Lin, 2016; Qahtan, Alharbi, Wang, &amp; Zhang, 2015)</w:t>
          </w:r>
          <w:r w:rsidR="000A784F">
            <w:fldChar w:fldCharType="end"/>
          </w:r>
        </w:sdtContent>
      </w:sdt>
      <w:r w:rsidR="00320125">
        <w:t>.</w:t>
      </w:r>
      <w:r w:rsidR="003A0E15">
        <w:t xml:space="preserve"> </w:t>
      </w:r>
    </w:p>
    <w:p w14:paraId="54F7557D" w14:textId="45E47218"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According to</w:t>
      </w:r>
      <w:r w:rsidR="002C255A">
        <w:t xml:space="preserve"> Lu et al.</w:t>
      </w:r>
      <w:r w:rsidR="009B39FA">
        <w:t xml:space="preserve"> </w:t>
      </w:r>
      <w:sdt>
        <w:sdtPr>
          <w:alias w:val="To edit, see citavi.com/edit"/>
          <w:tag w:val="CitaviPlaceholder#1a9cf0b3-b511-4a74-97aa-f59a6065e6d1"/>
          <w:id w:val="271524563"/>
          <w:placeholder>
            <w:docPart w:val="DefaultPlaceholder_-1854013440"/>
          </w:placeholder>
        </w:sdtPr>
        <w:sdtContent>
          <w:r w:rsidR="009B39FA">
            <w:fldChar w:fldCharType="begin"/>
          </w:r>
          <w:r w:rsidR="002C25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WE5Y2YwYjMtYjUxMS00YTc0LTk3YWEtZjU5YTYwNjVlNmQxIiwiVGV4dCI6IigyMDE4KSIsIldBSVZlcnNpb24iOiI2LjEyLjAuMCJ9}</w:instrText>
          </w:r>
          <w:r w:rsidR="009B39FA">
            <w:fldChar w:fldCharType="separate"/>
          </w:r>
          <w:r w:rsidR="002C255A">
            <w:t>(2018)</w:t>
          </w:r>
          <w:r w:rsidR="009B39FA">
            <w:fldChar w:fldCharType="end"/>
          </w:r>
        </w:sdtContent>
      </w:sdt>
      <w:r w:rsidR="002C255A">
        <w:t>,</w:t>
      </w:r>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254808DF"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FF1EC0">
            <w:t>(Lu et al., 2018)</w:t>
          </w:r>
          <w:r w:rsidR="00B71793">
            <w:fldChar w:fldCharType="end"/>
          </w:r>
        </w:sdtContent>
      </w:sdt>
      <w:r w:rsidR="007642CD">
        <w:t>.</w:t>
      </w:r>
    </w:p>
    <w:p w14:paraId="56CF2C5E" w14:textId="2DB66E7B"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FF1EC0">
            <w:t>(Koren, 2009b)</w:t>
          </w:r>
          <w:r w:rsidR="00496C22">
            <w:fldChar w:fldCharType="end"/>
          </w:r>
        </w:sdtContent>
      </w:sdt>
      <w:r w:rsidR="000B31CC">
        <w:t xml:space="preserve">. </w:t>
      </w:r>
      <w:r w:rsidR="00957FB9">
        <w:t>Visualizations can</w:t>
      </w:r>
      <w:r w:rsidR="008618E2">
        <w:t xml:space="preserve"> </w:t>
      </w:r>
      <w:r w:rsidR="000D5535">
        <w:t>be analyzed</w:t>
      </w:r>
      <w:r w:rsidR="008618E2">
        <w:t xml:space="preserve"> by data scientists to </w:t>
      </w:r>
      <w:r w:rsidR="00367448">
        <w:t xml:space="preserve">qualitatively assess </w:t>
      </w:r>
      <w:r w:rsidR="00B0593C">
        <w:t>CD</w:t>
      </w:r>
      <w:r w:rsidR="00B511C7">
        <w:t xml:space="preserve"> in </w:t>
      </w:r>
      <w:r w:rsidR="00887627">
        <w:t>a dataset</w:t>
      </w:r>
      <w:r w:rsidR="00B0593C">
        <w:t>.</w:t>
      </w:r>
    </w:p>
    <w:p w14:paraId="1CE0E3B3" w14:textId="28DE9B99"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w:t>
      </w:r>
      <w:r w:rsidR="00591647" w:rsidDel="00A62AFF">
        <w:t>detected</w:t>
      </w:r>
      <w:r w:rsidR="00A62AFF">
        <w:t>,</w:t>
      </w:r>
      <w:r w:rsidR="00591647">
        <w:t xml:space="preserve">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604B2351"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w:t>
      </w:r>
      <w:r w:rsidR="00811492">
        <w:lastRenderedPageBreak/>
        <w:t>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Content>
          <w:r w:rsidR="00EB6023">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hUMTU6MDc6NDA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FF1EC0">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FF1EC0">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FF1EC0">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38083EE8" w:rsidR="0075769A" w:rsidRPr="00C25AD7" w:rsidRDefault="0075769A" w:rsidP="008A50A7">
      <w:r>
        <w:rPr>
          <w:b/>
        </w:rPr>
        <w:t>CD</w:t>
      </w:r>
      <w:r w:rsidR="002E179B">
        <w:rPr>
          <w:b/>
        </w:rPr>
        <w:t xml:space="preserve"> </w:t>
      </w:r>
      <w:r w:rsidR="00C25AD7">
        <w:rPr>
          <w:b/>
        </w:rPr>
        <w:t>awareness.</w:t>
      </w:r>
      <w:r w:rsidR="00C25AD7">
        <w:t xml:space="preserve"> In this research, CD</w:t>
      </w:r>
      <w:r w:rsidR="002E179B">
        <w:t xml:space="preserve"> </w:t>
      </w:r>
      <w:r w:rsidR="00C25AD7">
        <w:t>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3" w:name="_Ref108564792"/>
      <w:bookmarkStart w:id="54" w:name="_Ref109386853"/>
      <w:bookmarkStart w:id="55" w:name="_Toc110808382"/>
      <w:r>
        <w:t>State of the Art Technology</w:t>
      </w:r>
      <w:bookmarkEnd w:id="53"/>
      <w:bookmarkEnd w:id="54"/>
      <w:bookmarkEnd w:id="55"/>
    </w:p>
    <w:p w14:paraId="28109552" w14:textId="10AD4966" w:rsidR="008555B7" w:rsidRDefault="009C5C63" w:rsidP="003048EE">
      <w:r>
        <w:t>In order to</w:t>
      </w:r>
      <w:r w:rsidR="008555B7" w:rsidDel="00A306CD">
        <w:t xml:space="preserve"> </w:t>
      </w:r>
      <w:r w:rsidR="00A306CD">
        <w:t xml:space="preserve">address </w:t>
      </w:r>
      <w:r w:rsidR="008555B7">
        <w:t xml:space="preserve">the challenges of MLOps, a wide variety of </w:t>
      </w:r>
      <w:r w:rsidR="00D80DDC">
        <w:t xml:space="preserve">open-source </w:t>
      </w:r>
      <w:r w:rsidR="008555B7">
        <w:t>tools</w:t>
      </w:r>
      <w:r w:rsidR="00D80DDC">
        <w:t xml:space="preserve"> and </w:t>
      </w:r>
      <w:r w:rsidR="004E605B">
        <w:t>services</w:t>
      </w:r>
      <w:r w:rsidR="008555B7">
        <w:t xml:space="preserve"> have been developed in the past years.</w:t>
      </w:r>
    </w:p>
    <w:p w14:paraId="38232824" w14:textId="64B0B1DF"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1E4A02">
        <w:t xml:space="preserve">Figure </w:t>
      </w:r>
      <w:r w:rsidR="001E4A02">
        <w:rPr>
          <w:noProof/>
        </w:rPr>
        <w:t>9</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972820"/>
                    </a:xfrm>
                    <a:prstGeom prst="rect">
                      <a:avLst/>
                    </a:prstGeom>
                  </pic:spPr>
                </pic:pic>
              </a:graphicData>
            </a:graphic>
          </wp:inline>
        </w:drawing>
      </w:r>
    </w:p>
    <w:p w14:paraId="6EEE1E7F" w14:textId="04F4526F" w:rsidR="00F37A6E" w:rsidRDefault="00B65174" w:rsidP="00B65174">
      <w:pPr>
        <w:pStyle w:val="Beschriftung"/>
      </w:pPr>
      <w:bookmarkStart w:id="56" w:name="_Ref108196388"/>
      <w:bookmarkStart w:id="57" w:name="_Toc110863974"/>
      <w:r>
        <w:t xml:space="preserve">Figure </w:t>
      </w:r>
      <w:r>
        <w:fldChar w:fldCharType="begin"/>
      </w:r>
      <w:r>
        <w:instrText xml:space="preserve"> SEQ Figure \* ARABIC </w:instrText>
      </w:r>
      <w:r>
        <w:fldChar w:fldCharType="separate"/>
      </w:r>
      <w:r w:rsidR="007C5A0D">
        <w:rPr>
          <w:noProof/>
        </w:rPr>
        <w:t>9</w:t>
      </w:r>
      <w:r>
        <w:fldChar w:fldCharType="end"/>
      </w:r>
      <w:bookmarkEnd w:id="56"/>
      <w:r>
        <w:t xml:space="preserve">: TFX components </w:t>
      </w:r>
      <w:sdt>
        <w:sdtPr>
          <w:alias w:val="To edit, see citavi.com/edit"/>
          <w:tag w:val="CitaviPlaceholder#824cf106-165b-412e-80e0-462025625e9d"/>
          <w:id w:val="-77605944"/>
          <w:placeholder>
            <w:docPart w:val="DefaultPlaceholder_-1854013440"/>
          </w:placeholder>
        </w:sdt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FF1EC0">
            <w:t>(Google LLC, 2019a)</w:t>
          </w:r>
          <w:r w:rsidR="00BE20CB">
            <w:fldChar w:fldCharType="end"/>
          </w:r>
        </w:sdtContent>
      </w:sdt>
      <w:bookmarkEnd w:id="57"/>
    </w:p>
    <w:p w14:paraId="116C5AAD" w14:textId="71220838"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Content>
          <w:r w:rsidR="00D13383">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hUMTU6MDc6NDA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FF1EC0">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FF1EC0">
            <w:t>(Crowe, 2019)</w:t>
          </w:r>
          <w:r w:rsidR="008514DC">
            <w:fldChar w:fldCharType="end"/>
          </w:r>
        </w:sdtContent>
      </w:sdt>
      <w:r w:rsidR="007A0B71">
        <w:t>.</w:t>
      </w:r>
      <w:r w:rsidR="00CB0FEA">
        <w:t xml:space="preserve"> </w:t>
      </w:r>
    </w:p>
    <w:p w14:paraId="67B83135" w14:textId="6988317B" w:rsidR="00383EB1" w:rsidRDefault="00E967F6" w:rsidP="003048EE">
      <w:r>
        <w:t xml:space="preserve">Custom components </w:t>
      </w:r>
      <w:r w:rsidR="040AA729">
        <w:t>give</w:t>
      </w:r>
      <w:r w:rsidR="00F54C49">
        <w:t xml:space="preserve"> TFX the flexibility to embed ex</w:t>
      </w:r>
      <w:r w:rsidR="00077714">
        <w:t>ternal libraries into the pipeline</w:t>
      </w:r>
      <w:r w:rsidR="005B1F3D">
        <w:t xml:space="preserve">. </w:t>
      </w:r>
      <w:r w:rsidR="040AA729">
        <w:t>However</w:t>
      </w:r>
      <w:r w:rsidR="005B1F3D">
        <w:t>,</w:t>
      </w:r>
      <w:r w:rsidR="00973090">
        <w:t xml:space="preserve">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1FBF1826"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FF1EC0">
            <w:t>(Google LLC, 2019b)</w:t>
          </w:r>
          <w:r w:rsidR="00E2199C">
            <w:fldChar w:fldCharType="end"/>
          </w:r>
        </w:sdtContent>
      </w:sdt>
      <w:r w:rsidR="005F159C">
        <w:t>:</w:t>
      </w:r>
    </w:p>
    <w:p w14:paraId="6BC6975C" w14:textId="490BE83C" w:rsidR="008F2E28" w:rsidRDefault="005F159C" w:rsidP="003048EE">
      <w:r>
        <w:rPr>
          <w:i/>
        </w:rPr>
        <w:lastRenderedPageBreak/>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3B597C01"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can be used. </w:t>
      </w:r>
      <w:r w:rsidR="005C0C6C">
        <w:t>Training parameters</w:t>
      </w:r>
      <w:r w:rsidR="00081F03">
        <w:t xml:space="preserve"> (</w:t>
      </w:r>
      <w:r w:rsidR="00081F03" w:rsidDel="006E1FA3">
        <w:t>e.g</w:t>
      </w:r>
      <w:r w:rsidR="006E1FA3">
        <w:t>.,</w:t>
      </w:r>
      <w:r w:rsidR="00081F03">
        <w:t xml:space="preserve">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09229BA6"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28192CA3">
        <w:t>Based</w:t>
      </w:r>
      <w:r w:rsidR="00402230">
        <w:t xml:space="preserve"> on</w:t>
      </w:r>
      <w:r w:rsidR="00EA4499">
        <w:t xml:space="preserve"> the automated model </w:t>
      </w:r>
      <w:r w:rsidR="00EA4499" w:rsidDel="009B4D5F">
        <w:t>evaluation</w:t>
      </w:r>
      <w:r w:rsidR="009B4D5F">
        <w:t>,</w:t>
      </w:r>
      <w:r w:rsidR="00EA4499">
        <w:t xml:space="preserve"> it can be determined whether the trained model yields superior results to </w:t>
      </w:r>
      <w:r w:rsidR="008D64F5">
        <w:t xml:space="preserve">the current production model. If the model supersedes the previous </w:t>
      </w:r>
      <w:r w:rsidR="00402230">
        <w:t>model,</w:t>
      </w:r>
      <w:r w:rsidR="008D64F5">
        <w:t xml:space="preserve"> </w:t>
      </w:r>
      <w:r w:rsidR="001776D1">
        <w:t xml:space="preserve">it </w:t>
      </w:r>
      <w:r w:rsidR="001F6990">
        <w:t xml:space="preserve">receives a “blessing”, meaning that it </w:t>
      </w:r>
      <w:r w:rsidR="00CB5D78">
        <w:t>can be deployed to a production environment.</w:t>
      </w:r>
    </w:p>
    <w:p w14:paraId="7A417B4D" w14:textId="35428D95"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target (</w:t>
      </w:r>
      <w:r w:rsidR="00D117F0" w:rsidDel="00402230">
        <w:t>i.e</w:t>
      </w:r>
      <w:r w:rsidR="00402230">
        <w:t>.,</w:t>
      </w:r>
      <w:r w:rsidR="00D117F0">
        <w:t xml:space="preserv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1B485470" w14:textId="568A6148"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w:t>
      </w:r>
      <w:r w:rsidR="00E438E0" w:rsidRPr="00E438E0">
        <w:lastRenderedPageBreak/>
        <w:t>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FF1EC0">
            <w:t>(Kubeflow, n.d.)</w:t>
          </w:r>
          <w:r w:rsidR="009C1707">
            <w:fldChar w:fldCharType="end"/>
          </w:r>
        </w:sdtContent>
      </w:sdt>
      <w:r w:rsidR="009C1707">
        <w:t>.</w:t>
      </w:r>
    </w:p>
    <w:p w14:paraId="4E550831" w14:textId="5F83D181"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rsidDel="00653F41">
        <w:t>e.g</w:t>
      </w:r>
      <w:r w:rsidR="00653F41">
        <w:t>.,</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Content>
          <w:r w:rsidR="00461633">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4VDE1OjA3OjQw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FF1EC0">
            <w:t>(Karmaker et al., 2022)</w:t>
          </w:r>
          <w:r w:rsidR="00461633">
            <w:fldChar w:fldCharType="end"/>
          </w:r>
        </w:sdtContent>
      </w:sdt>
      <w:r w:rsidR="009C1A9B">
        <w:t>.</w:t>
      </w:r>
    </w:p>
    <w:p w14:paraId="13531656" w14:textId="7B754B8F" w:rsidR="004F6E3F" w:rsidRDefault="006C51A9" w:rsidP="004F6E3F">
      <w:pPr>
        <w:pStyle w:val="berschrift1"/>
      </w:pPr>
      <w:bookmarkStart w:id="58" w:name="_Ref110778018"/>
      <w:bookmarkStart w:id="59" w:name="_Toc110808383"/>
      <w:r>
        <w:lastRenderedPageBreak/>
        <w:t>Goal &amp; Specification</w:t>
      </w:r>
      <w:bookmarkEnd w:id="58"/>
      <w:bookmarkEnd w:id="59"/>
      <w:r w:rsidR="00610785" w:rsidRPr="00610785">
        <w:t xml:space="preserve"> </w:t>
      </w:r>
    </w:p>
    <w:p w14:paraId="0FECB897" w14:textId="658C6654" w:rsidR="00610785" w:rsidRPr="00B66644" w:rsidRDefault="00610785" w:rsidP="00610785">
      <w:pPr>
        <w:pStyle w:val="berschrift2"/>
      </w:pPr>
      <w:bookmarkStart w:id="60" w:name="_Toc110808384"/>
      <w:r>
        <w:t>Artifact</w:t>
      </w:r>
      <w:bookmarkEnd w:id="60"/>
    </w:p>
    <w:p w14:paraId="07723913" w14:textId="114FECB6" w:rsidR="00610785" w:rsidRDefault="00610785" w:rsidP="00610785">
      <w:r>
        <w:t>The goal of the DSR methodology is the design and creation of an artifact.</w:t>
      </w:r>
      <w:r w:rsidDel="00743705">
        <w:t xml:space="preserve"> </w:t>
      </w:r>
      <w:r w:rsidR="00743705">
        <w:t xml:space="preserve">The work described in this </w:t>
      </w:r>
      <w:r w:rsidR="005E66AC">
        <w:t>thesis</w:t>
      </w:r>
      <w:r w:rsidDel="005E66AC">
        <w:t xml:space="preserve"> </w:t>
      </w:r>
      <w:r>
        <w:t>sets out to create an automated machine learning pipeline for a</w:t>
      </w:r>
      <w:r w:rsidR="00207CD6">
        <w:t>n</w:t>
      </w:r>
      <w:r>
        <w:t xml:space="preserve"> RS, the main research focus being the implementation of CD</w:t>
      </w:r>
      <w:r w:rsidR="002E179B">
        <w:t xml:space="preserve"> </w:t>
      </w:r>
      <w:r>
        <w:t>awareness into the pipeline</w:t>
      </w:r>
      <w:r w:rsidR="00A360C8">
        <w:t xml:space="preserve"> to realize c</w:t>
      </w:r>
      <w:r w:rsidR="00FD1BDB">
        <w:t>ontinuous training</w:t>
      </w:r>
      <w:r>
        <w:t>. For evaluation purposes, a specification sheet will be generated on which the artifact will be measured against. The artifact will be compared with the features listed in the specification. Based on the specifications, the final product will be analyzed</w:t>
      </w:r>
      <w:r w:rsidR="0092391F">
        <w:t xml:space="preserve"> </w:t>
      </w:r>
      <w:r>
        <w:t xml:space="preserve">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78F253AF" w:rsidR="00701D7F" w:rsidRDefault="006C09F2" w:rsidP="004E48DC">
      <w:r>
        <w:t>The base requirement</w:t>
      </w:r>
      <w:r w:rsidR="009671F3">
        <w:t xml:space="preserve"> consists of creating a</w:t>
      </w:r>
      <w:r w:rsidR="00D5100C">
        <w:t>n</w:t>
      </w:r>
      <w:r w:rsidR="008918A2">
        <w:t xml:space="preserve"> SotA</w:t>
      </w:r>
      <w:r w:rsidR="009671F3">
        <w:t xml:space="preserve"> RS</w:t>
      </w:r>
      <w:r w:rsidR="002C4D32">
        <w:t xml:space="preserve"> inside a minimal training pipeline</w:t>
      </w:r>
      <w:r w:rsidR="00C8178B">
        <w:t xml:space="preserve">. </w:t>
      </w:r>
      <w:r w:rsidR="004E48DC">
        <w:t>In addition</w:t>
      </w:r>
      <w:r w:rsidR="7D8CBA83">
        <w:t>,</w:t>
      </w:r>
      <w:r w:rsidR="004E48DC">
        <w:t xml:space="preserve"> a suitable dataset for this research is selected.</w:t>
      </w:r>
      <w:r w:rsidR="006D1FF8">
        <w:t xml:space="preserve"> </w:t>
      </w:r>
      <w:r w:rsidR="00701D7F">
        <w:t xml:space="preserve">Throughout the iterative development process this pipeline will be expanded </w:t>
      </w:r>
      <w:r w:rsidR="00A15D93">
        <w:t xml:space="preserve">in order </w:t>
      </w:r>
      <w:r w:rsidR="00701D7F">
        <w:t xml:space="preserve">to </w:t>
      </w:r>
      <w:r w:rsidR="00495988">
        <w:t>fulfill the research objective of this work.</w:t>
      </w:r>
    </w:p>
    <w:p w14:paraId="70616E06" w14:textId="48EE90F3" w:rsidR="00610785" w:rsidRPr="002F3BBD" w:rsidRDefault="00610785" w:rsidP="00610785">
      <w:pPr>
        <w:pStyle w:val="Tabellenberschrift"/>
      </w:pPr>
      <w:bookmarkStart w:id="61" w:name="_Ref109301010"/>
      <w:bookmarkStart w:id="62" w:name="_Ref110272038"/>
      <w:bookmarkStart w:id="63" w:name="_Ref110370763"/>
      <w:bookmarkStart w:id="64" w:name="_Toc110864003"/>
      <w:r w:rsidRPr="002F3BBD">
        <w:t xml:space="preserve">Table </w:t>
      </w:r>
      <w:r w:rsidRPr="002F3BBD">
        <w:fldChar w:fldCharType="begin"/>
      </w:r>
      <w:r w:rsidRPr="002F3BBD">
        <w:instrText xml:space="preserve"> SEQ Table \* ARABIC </w:instrText>
      </w:r>
      <w:r w:rsidRPr="002F3BBD">
        <w:fldChar w:fldCharType="separate"/>
      </w:r>
      <w:r w:rsidR="006F2F63">
        <w:rPr>
          <w:noProof/>
        </w:rPr>
        <w:t>1</w:t>
      </w:r>
      <w:r w:rsidRPr="002F3BBD">
        <w:fldChar w:fldCharType="end"/>
      </w:r>
      <w:bookmarkEnd w:id="61"/>
      <w:r w:rsidRPr="002F3BBD">
        <w:t xml:space="preserve">: </w:t>
      </w:r>
      <w:r>
        <w:t>Artifact s</w:t>
      </w:r>
      <w:r w:rsidRPr="002F3BBD">
        <w:t>pecification</w:t>
      </w:r>
      <w:r>
        <w:t xml:space="preserve"> table</w:t>
      </w:r>
      <w:bookmarkEnd w:id="62"/>
      <w:bookmarkEnd w:id="63"/>
      <w:bookmarkEnd w:id="64"/>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7D8CBA83">
        <w:tc>
          <w:tcPr>
            <w:tcW w:w="2518" w:type="dxa"/>
            <w:tcBorders>
              <w:bottom w:val="single" w:sz="4" w:space="0" w:color="000000" w:themeColor="text1"/>
            </w:tcBorders>
          </w:tcPr>
          <w:p w14:paraId="64C6C3BB" w14:textId="77777777" w:rsidR="00610785" w:rsidRPr="00787C56" w:rsidRDefault="00610785">
            <w:pPr>
              <w:rPr>
                <w:b/>
              </w:rPr>
            </w:pPr>
            <w:r>
              <w:rPr>
                <w:b/>
              </w:rPr>
              <w:t>Specification type</w:t>
            </w:r>
          </w:p>
        </w:tc>
        <w:tc>
          <w:tcPr>
            <w:tcW w:w="2552" w:type="dxa"/>
          </w:tcPr>
          <w:p w14:paraId="384FB7F9" w14:textId="77777777" w:rsidR="00610785" w:rsidRPr="00A9537C" w:rsidRDefault="00610785">
            <w:pPr>
              <w:rPr>
                <w:b/>
              </w:rPr>
            </w:pPr>
            <w:r>
              <w:rPr>
                <w:b/>
              </w:rPr>
              <w:t>Specification</w:t>
            </w:r>
          </w:p>
        </w:tc>
        <w:tc>
          <w:tcPr>
            <w:tcW w:w="3651" w:type="dxa"/>
          </w:tcPr>
          <w:p w14:paraId="65519988" w14:textId="77777777" w:rsidR="00610785" w:rsidRPr="00A9537C" w:rsidRDefault="00610785">
            <w:pPr>
              <w:rPr>
                <w:b/>
              </w:rPr>
            </w:pPr>
            <w:r>
              <w:rPr>
                <w:b/>
              </w:rPr>
              <w:t>Description</w:t>
            </w:r>
          </w:p>
        </w:tc>
      </w:tr>
      <w:tr w:rsidR="00610785" w14:paraId="5E46C40D" w14:textId="77777777">
        <w:tc>
          <w:tcPr>
            <w:tcW w:w="2518" w:type="dxa"/>
            <w:tcBorders>
              <w:bottom w:val="nil"/>
            </w:tcBorders>
          </w:tcPr>
          <w:p w14:paraId="587D80B6" w14:textId="77777777" w:rsidR="00610785" w:rsidRDefault="00610785">
            <w:r>
              <w:t>Base specification</w:t>
            </w:r>
          </w:p>
        </w:tc>
        <w:tc>
          <w:tcPr>
            <w:tcW w:w="2552" w:type="dxa"/>
          </w:tcPr>
          <w:p w14:paraId="61BFA640" w14:textId="77777777" w:rsidR="00610785" w:rsidRDefault="00610785">
            <w:r>
              <w:t>Recommender system</w:t>
            </w:r>
          </w:p>
        </w:tc>
        <w:tc>
          <w:tcPr>
            <w:tcW w:w="3651" w:type="dxa"/>
          </w:tcPr>
          <w:p w14:paraId="1059C0D1" w14:textId="3BF49BE0" w:rsidR="00610785" w:rsidRDefault="00610785">
            <w:r>
              <w:t>The artifact</w:t>
            </w:r>
            <w:r w:rsidR="001E19D5">
              <w:t xml:space="preserve"> </w:t>
            </w:r>
            <w:r w:rsidR="00992A94">
              <w:t>has a</w:t>
            </w:r>
            <w:r w:rsidR="00207CD6">
              <w:t>n</w:t>
            </w:r>
            <w:r w:rsidR="00992A94">
              <w:t xml:space="preserve">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7D8CBA83">
        <w:tc>
          <w:tcPr>
            <w:tcW w:w="2518" w:type="dxa"/>
            <w:tcBorders>
              <w:top w:val="nil"/>
              <w:bottom w:val="single" w:sz="4" w:space="0" w:color="000000" w:themeColor="text1"/>
            </w:tcBorders>
          </w:tcPr>
          <w:p w14:paraId="5BDC146B" w14:textId="77777777" w:rsidR="00610785" w:rsidRDefault="00610785"/>
        </w:tc>
        <w:tc>
          <w:tcPr>
            <w:tcW w:w="2552" w:type="dxa"/>
          </w:tcPr>
          <w:p w14:paraId="250823B7" w14:textId="77777777" w:rsidR="00610785" w:rsidRDefault="00610785">
            <w:r>
              <w:t>Base pipeline</w:t>
            </w:r>
          </w:p>
        </w:tc>
        <w:tc>
          <w:tcPr>
            <w:tcW w:w="3651" w:type="dxa"/>
          </w:tcPr>
          <w:p w14:paraId="444EEAF6" w14:textId="46E80CCC" w:rsidR="00610785" w:rsidRDefault="00610785">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tc>
          <w:tcPr>
            <w:tcW w:w="2518" w:type="dxa"/>
            <w:tcBorders>
              <w:bottom w:val="nil"/>
            </w:tcBorders>
          </w:tcPr>
          <w:p w14:paraId="59A9A50B" w14:textId="77777777" w:rsidR="00610785" w:rsidRDefault="00610785">
            <w:r>
              <w:t>Research specification</w:t>
            </w:r>
          </w:p>
        </w:tc>
        <w:tc>
          <w:tcPr>
            <w:tcW w:w="2552" w:type="dxa"/>
          </w:tcPr>
          <w:p w14:paraId="5C2D7C86" w14:textId="77777777" w:rsidR="00610785" w:rsidRDefault="00610785">
            <w:r>
              <w:t>CD detection</w:t>
            </w:r>
          </w:p>
        </w:tc>
        <w:tc>
          <w:tcPr>
            <w:tcW w:w="3651" w:type="dxa"/>
          </w:tcPr>
          <w:p w14:paraId="580EFF3D" w14:textId="190BA465" w:rsidR="00610785" w:rsidRDefault="00610785">
            <w:r>
              <w:t xml:space="preserve">The artifact </w:t>
            </w:r>
            <w:r w:rsidR="22A63215">
              <w:t>can</w:t>
            </w:r>
            <w:r>
              <w:t xml:space="preserve"> detect CD.</w:t>
            </w:r>
          </w:p>
        </w:tc>
      </w:tr>
      <w:tr w:rsidR="00610785" w14:paraId="3FC4053D" w14:textId="77777777">
        <w:tc>
          <w:tcPr>
            <w:tcW w:w="2518" w:type="dxa"/>
            <w:tcBorders>
              <w:top w:val="nil"/>
              <w:bottom w:val="nil"/>
            </w:tcBorders>
          </w:tcPr>
          <w:p w14:paraId="2E1A7F6A" w14:textId="77777777" w:rsidR="00610785" w:rsidRDefault="00610785"/>
        </w:tc>
        <w:tc>
          <w:tcPr>
            <w:tcW w:w="2552" w:type="dxa"/>
          </w:tcPr>
          <w:p w14:paraId="4996C4F9" w14:textId="77777777" w:rsidR="00610785" w:rsidRDefault="00610785">
            <w:r>
              <w:t>CD understanding</w:t>
            </w:r>
          </w:p>
        </w:tc>
        <w:tc>
          <w:tcPr>
            <w:tcW w:w="3651" w:type="dxa"/>
          </w:tcPr>
          <w:p w14:paraId="380F5887" w14:textId="6F432908" w:rsidR="00610785" w:rsidRDefault="00610785">
            <w:r>
              <w:t xml:space="preserve">The artifact </w:t>
            </w:r>
            <w:r w:rsidR="22A63215">
              <w:t>can</w:t>
            </w:r>
            <w:r>
              <w:t xml:space="preserve"> extract information out of </w:t>
            </w:r>
            <w:r w:rsidR="00941C8D">
              <w:t xml:space="preserve">the </w:t>
            </w:r>
            <w:r>
              <w:t>CD.</w:t>
            </w:r>
          </w:p>
        </w:tc>
      </w:tr>
      <w:tr w:rsidR="00610785" w14:paraId="29BBF192" w14:textId="77777777">
        <w:tc>
          <w:tcPr>
            <w:tcW w:w="2518" w:type="dxa"/>
            <w:tcBorders>
              <w:top w:val="nil"/>
              <w:bottom w:val="nil"/>
            </w:tcBorders>
          </w:tcPr>
          <w:p w14:paraId="5E09D8F7" w14:textId="77777777" w:rsidR="00610785" w:rsidRDefault="00610785"/>
        </w:tc>
        <w:tc>
          <w:tcPr>
            <w:tcW w:w="2552" w:type="dxa"/>
          </w:tcPr>
          <w:p w14:paraId="3AD55379" w14:textId="77777777" w:rsidR="00610785" w:rsidRDefault="00610785">
            <w:r>
              <w:t>CD adaptation</w:t>
            </w:r>
          </w:p>
        </w:tc>
        <w:tc>
          <w:tcPr>
            <w:tcW w:w="3651" w:type="dxa"/>
          </w:tcPr>
          <w:p w14:paraId="24F01756" w14:textId="3836C4DE" w:rsidR="00610785" w:rsidRDefault="00610785">
            <w:r>
              <w:t xml:space="preserve">The artifact </w:t>
            </w:r>
            <w:r w:rsidR="6C3713A9">
              <w:t>can</w:t>
            </w:r>
            <w:r>
              <w:t xml:space="preserve"> react to CD.</w:t>
            </w:r>
          </w:p>
        </w:tc>
      </w:tr>
      <w:tr w:rsidR="00610785" w14:paraId="16C3FF55" w14:textId="77777777">
        <w:tc>
          <w:tcPr>
            <w:tcW w:w="2518" w:type="dxa"/>
            <w:tcBorders>
              <w:top w:val="nil"/>
              <w:bottom w:val="nil"/>
            </w:tcBorders>
          </w:tcPr>
          <w:p w14:paraId="2A2F31C7" w14:textId="77777777" w:rsidR="00610785" w:rsidRDefault="00610785"/>
        </w:tc>
        <w:tc>
          <w:tcPr>
            <w:tcW w:w="2552" w:type="dxa"/>
          </w:tcPr>
          <w:p w14:paraId="6F955A8F" w14:textId="77777777" w:rsidR="00610785" w:rsidRDefault="00610785">
            <w:r>
              <w:t>Integrated pipeline</w:t>
            </w:r>
          </w:p>
        </w:tc>
        <w:tc>
          <w:tcPr>
            <w:tcW w:w="3651" w:type="dxa"/>
          </w:tcPr>
          <w:p w14:paraId="4FC013CA" w14:textId="77777777" w:rsidR="00610785" w:rsidRDefault="00610785">
            <w:r>
              <w:t>The final artifact is one pipeline that can be executed in one go</w:t>
            </w:r>
          </w:p>
        </w:tc>
      </w:tr>
      <w:tr w:rsidR="00610785" w14:paraId="6EB3CC27" w14:textId="77777777">
        <w:tc>
          <w:tcPr>
            <w:tcW w:w="2518" w:type="dxa"/>
            <w:tcBorders>
              <w:top w:val="nil"/>
            </w:tcBorders>
          </w:tcPr>
          <w:p w14:paraId="78271646" w14:textId="77777777" w:rsidR="00610785" w:rsidRDefault="00610785"/>
        </w:tc>
        <w:tc>
          <w:tcPr>
            <w:tcW w:w="2552" w:type="dxa"/>
          </w:tcPr>
          <w:p w14:paraId="0E8E76B1" w14:textId="77777777" w:rsidR="00610785" w:rsidRDefault="00610785">
            <w:r>
              <w:t>Automated pipeline</w:t>
            </w:r>
          </w:p>
        </w:tc>
        <w:tc>
          <w:tcPr>
            <w:tcW w:w="3651" w:type="dxa"/>
          </w:tcPr>
          <w:p w14:paraId="0A6C1023" w14:textId="1B2DF770" w:rsidR="00610785" w:rsidRDefault="00610785">
            <w:r>
              <w:t>The pipeline can</w:t>
            </w:r>
            <w:r w:rsidR="000A0566">
              <w:t xml:space="preserve"> run</w:t>
            </w:r>
            <w:r>
              <w:t xml:space="preserve"> without hu</w:t>
            </w:r>
            <w:r>
              <w:lastRenderedPageBreak/>
              <w:t>man intervention</w:t>
            </w:r>
          </w:p>
        </w:tc>
      </w:tr>
    </w:tbl>
    <w:p w14:paraId="02ABF247" w14:textId="77777777" w:rsidR="00610785" w:rsidRDefault="00610785" w:rsidP="00610785"/>
    <w:p w14:paraId="33CBC758" w14:textId="6D8BBB34" w:rsidR="003A03E2" w:rsidRDefault="0019493B" w:rsidP="00610785">
      <w:r>
        <w:t xml:space="preserve">There are three specifications related to </w:t>
      </w:r>
      <w:r w:rsidR="00EF5088">
        <w:t>CD for this artifact, which is derived from the 201</w:t>
      </w:r>
      <w:r w:rsidR="00AB54B6">
        <w:t>8 paper “Learning under Concept Drift: A Review”</w:t>
      </w:r>
      <w:r w:rsidR="00FF1EC0">
        <w:t xml:space="preserve"> </w:t>
      </w:r>
      <w:sdt>
        <w:sdtPr>
          <w:alias w:val="To edit, see citavi.com/edit"/>
          <w:tag w:val="CitaviPlaceholder#6635d5ca-f186-4b0f-aeff-c9e0485ac4c6"/>
          <w:id w:val="-1341006622"/>
          <w:placeholder>
            <w:docPart w:val="DefaultPlaceholder_-1854013440"/>
          </w:placeholder>
        </w:sdtPr>
        <w:sdtContent>
          <w:r w:rsidR="00FD5BBC">
            <w:fldChar w:fldCharType="begin"/>
          </w:r>
          <w:r w:rsidR="00FD5BB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TU0NzI5LWI4YmQtNDI4Yy05ZDA0LTZjMjc4NjlmZDBhYyIsIlJhbmdlTGVuZ3RoIjoxMSwiUmVmZXJlbmNlSWQiOiJmYmMwNDAxYi1hMmQ5LTQwZDItYTViMC01NWE2MDVkZGI4Y2E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kifV19LCJUYWciOiJDaXRhdmlQbGFjZWhvbGRlciM2NjM1ZDVjYS1mMTg2LTRiMGYtYWVmZi1jOWUwNDg1YWM0YzYiLCJUZXh0IjoiKEx1IGV0IGFsLikiLCJXQUlWZXJzaW9uIjoiNi4xMi4wLjAifQ==}</w:instrText>
          </w:r>
          <w:r w:rsidR="00FD5BBC">
            <w:fldChar w:fldCharType="separate"/>
          </w:r>
          <w:r w:rsidR="00FD5BBC">
            <w:t>(Lu et al.)</w:t>
          </w:r>
          <w:r w:rsidR="00FD5BBC">
            <w:fldChar w:fldCharType="end"/>
          </w:r>
        </w:sdtContent>
      </w:sdt>
      <w:r w:rsidR="00B030D3">
        <w:t>: CD</w:t>
      </w:r>
      <w:r w:rsidR="00662EAB">
        <w:t xml:space="preserve"> detection, CD understanding and CD adaptation.</w:t>
      </w:r>
    </w:p>
    <w:p w14:paraId="2F7782E1" w14:textId="52DA1C0E" w:rsidR="00610785" w:rsidRDefault="00610785" w:rsidP="00610785">
      <w:r>
        <w:t xml:space="preserve">Each of these components amount to what </w:t>
      </w:r>
      <w:r w:rsidR="00A97DDF">
        <w:t>is</w:t>
      </w:r>
      <w:r>
        <w:t xml:space="preserve"> define in this paper as CD</w:t>
      </w:r>
      <w:r w:rsidR="002E179B">
        <w:t xml:space="preserve"> </w:t>
      </w:r>
      <w:r>
        <w:t xml:space="preserve">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56BE88F8" w14:textId="15967AD0" w:rsidR="00E5114E" w:rsidRDefault="00610785" w:rsidP="00610785">
      <w:r>
        <w:t xml:space="preserve">These specifications serve as an aide during the design and development </w:t>
      </w:r>
      <w:r w:rsidR="007337F4">
        <w:t>phase</w:t>
      </w:r>
      <w:r w:rsidR="00E5114E">
        <w:t xml:space="preserve"> and will be</w:t>
      </w:r>
      <w:r w:rsidR="007337F4">
        <w:t xml:space="preserve"> later</w:t>
      </w:r>
      <w:r w:rsidR="00E5114E">
        <w:t xml:space="preserve"> used to qualitatively evaluate </w:t>
      </w:r>
      <w:r w:rsidR="007337F4">
        <w:t>this PoC.</w:t>
      </w:r>
    </w:p>
    <w:p w14:paraId="0D54AF1B" w14:textId="5C872FB9" w:rsidR="00610785" w:rsidRPr="00721A18" w:rsidRDefault="00610785" w:rsidP="00610785">
      <w:pPr>
        <w:pStyle w:val="berschrift2"/>
      </w:pPr>
      <w:bookmarkStart w:id="65" w:name="_Toc110808385"/>
      <w:r>
        <w:t>Procedure</w:t>
      </w:r>
      <w:bookmarkEnd w:id="65"/>
    </w:p>
    <w:p w14:paraId="04CE5237" w14:textId="64C31CF5"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90F4E8"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1E4A02">
        <w:t xml:space="preserve">Figure </w:t>
      </w:r>
      <w:r w:rsidR="001E4A02">
        <w:rPr>
          <w:noProof/>
        </w:rPr>
        <w:t>10</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436EE66A" w:rsidR="002A2942" w:rsidRDefault="007262CE" w:rsidP="00610785">
      <w:r>
        <w:lastRenderedPageBreak/>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D1FF8">
        <w:t xml:space="preserve"> SotA</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5F9AEE0D" w:rsidR="001F5DC4" w:rsidRDefault="00610785" w:rsidP="00610785">
      <w:r>
        <w:t>The following phase consists of incorporating CD</w:t>
      </w:r>
      <w:r w:rsidR="002E179B">
        <w:t xml:space="preserve"> </w:t>
      </w:r>
      <w:r>
        <w:t xml:space="preserve">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8"/>
                    <a:stretch>
                      <a:fillRect/>
                    </a:stretch>
                  </pic:blipFill>
                  <pic:spPr>
                    <a:xfrm>
                      <a:off x="0" y="0"/>
                      <a:ext cx="5400675" cy="1731010"/>
                    </a:xfrm>
                    <a:prstGeom prst="rect">
                      <a:avLst/>
                    </a:prstGeom>
                  </pic:spPr>
                </pic:pic>
              </a:graphicData>
            </a:graphic>
          </wp:inline>
        </w:drawing>
      </w:r>
    </w:p>
    <w:p w14:paraId="595C8ED2" w14:textId="0AF3A0C1" w:rsidR="00610785" w:rsidRDefault="00610785" w:rsidP="00610785">
      <w:pPr>
        <w:pStyle w:val="Beschriftung"/>
      </w:pPr>
      <w:bookmarkStart w:id="66" w:name="_Ref105760392"/>
      <w:bookmarkStart w:id="67" w:name="_Ref105760284"/>
      <w:bookmarkStart w:id="68" w:name="_Toc110863975"/>
      <w:r>
        <w:t xml:space="preserve">Figure </w:t>
      </w:r>
      <w:r w:rsidR="00F47AB6">
        <w:fldChar w:fldCharType="begin"/>
      </w:r>
      <w:r w:rsidR="00F47AB6">
        <w:instrText xml:space="preserve"> SEQ Figure \* ARABIC </w:instrText>
      </w:r>
      <w:r w:rsidR="00F47AB6">
        <w:fldChar w:fldCharType="separate"/>
      </w:r>
      <w:r w:rsidR="007C5A0D">
        <w:rPr>
          <w:noProof/>
        </w:rPr>
        <w:t>10</w:t>
      </w:r>
      <w:r w:rsidR="00F47AB6">
        <w:rPr>
          <w:noProof/>
        </w:rPr>
        <w:fldChar w:fldCharType="end"/>
      </w:r>
      <w:bookmarkEnd w:id="66"/>
      <w:r>
        <w:t xml:space="preserve">: </w:t>
      </w:r>
      <w:r w:rsidRPr="00894A3E">
        <w:t>procedure of artifact development</w:t>
      </w:r>
      <w:bookmarkEnd w:id="67"/>
      <w:bookmarkEnd w:id="68"/>
    </w:p>
    <w:p w14:paraId="2B802B2C" w14:textId="2E9E82DA" w:rsidR="006C51A9" w:rsidRDefault="00296067" w:rsidP="006C51A9">
      <w:pPr>
        <w:pStyle w:val="berschrift1"/>
      </w:pPr>
      <w:bookmarkStart w:id="69" w:name="_Ref110778020"/>
      <w:bookmarkStart w:id="70" w:name="_Toc110808386"/>
      <w:r>
        <w:lastRenderedPageBreak/>
        <w:t>Design &amp; Development</w:t>
      </w:r>
      <w:bookmarkEnd w:id="69"/>
      <w:bookmarkEnd w:id="70"/>
    </w:p>
    <w:p w14:paraId="1831F784" w14:textId="19C6D1BE" w:rsidR="00A01E93" w:rsidRDefault="00124A75" w:rsidP="00DC5696">
      <w:pPr>
        <w:pStyle w:val="berschrift2"/>
      </w:pPr>
      <w:bookmarkStart w:id="71" w:name="_Toc110808387"/>
      <w:r>
        <w:t>Environment</w:t>
      </w:r>
      <w:bookmarkEnd w:id="71"/>
    </w:p>
    <w:p w14:paraId="59370BBC" w14:textId="3C4F6D65" w:rsidR="00611531" w:rsidRPr="00611531" w:rsidRDefault="00611531" w:rsidP="00611531">
      <w:pPr>
        <w:pStyle w:val="berschrift3"/>
      </w:pPr>
      <w:bookmarkStart w:id="72" w:name="_Toc110808388"/>
      <w:r>
        <w:t>Hardware &amp; Software environment</w:t>
      </w:r>
      <w:bookmarkEnd w:id="72"/>
    </w:p>
    <w:p w14:paraId="021D54B9" w14:textId="5DF22FCD"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FF1EC0">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295525"/>
                    </a:xfrm>
                    <a:prstGeom prst="rect">
                      <a:avLst/>
                    </a:prstGeom>
                  </pic:spPr>
                </pic:pic>
              </a:graphicData>
            </a:graphic>
          </wp:inline>
        </w:drawing>
      </w:r>
    </w:p>
    <w:p w14:paraId="2F98EC67" w14:textId="61072FD6" w:rsidR="00766A0F" w:rsidRDefault="008D4CDA" w:rsidP="008D4CDA">
      <w:pPr>
        <w:pStyle w:val="Beschriftung"/>
      </w:pPr>
      <w:bookmarkStart w:id="73" w:name="_Ref108438766"/>
      <w:bookmarkStart w:id="74" w:name="_Toc110863976"/>
      <w:r>
        <w:t xml:space="preserve">Figure </w:t>
      </w:r>
      <w:r>
        <w:fldChar w:fldCharType="begin"/>
      </w:r>
      <w:r>
        <w:instrText xml:space="preserve"> SEQ Figure \* ARABIC </w:instrText>
      </w:r>
      <w:r>
        <w:fldChar w:fldCharType="separate"/>
      </w:r>
      <w:r w:rsidR="007C5A0D">
        <w:rPr>
          <w:noProof/>
        </w:rPr>
        <w:t>11</w:t>
      </w:r>
      <w:r>
        <w:fldChar w:fldCharType="end"/>
      </w:r>
      <w:bookmarkEnd w:id="73"/>
      <w:r>
        <w:t xml:space="preserve">: Infrastructure of </w:t>
      </w:r>
      <w:r w:rsidR="00F959BC">
        <w:t xml:space="preserve">the </w:t>
      </w:r>
      <w:r>
        <w:t>HdM deep</w:t>
      </w:r>
      <w:r w:rsidR="004B64E2">
        <w:t xml:space="preserve"> learn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FF1EC0">
            <w:t>(Theodoridis &amp; Grießhaber, n.d.)</w:t>
          </w:r>
          <w:r w:rsidR="003C6FDB">
            <w:fldChar w:fldCharType="end"/>
          </w:r>
        </w:sdtContent>
      </w:sdt>
      <w:bookmarkEnd w:id="74"/>
    </w:p>
    <w:p w14:paraId="44F07D14" w14:textId="0BBA425C"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1E4A02">
        <w:t xml:space="preserve">Figure </w:t>
      </w:r>
      <w:r w:rsidR="001E4A02">
        <w:rPr>
          <w:noProof/>
        </w:rPr>
        <w:t>11</w:t>
      </w:r>
      <w:r w:rsidR="00832128">
        <w:fldChar w:fldCharType="end"/>
      </w:r>
      <w:r w:rsidR="00356DBF">
        <w:t>)</w:t>
      </w:r>
      <w:r>
        <w:t>. In order to start a server, the user needs to select either a CPU or GPU instance.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44BC9ECF"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w:t>
      </w:r>
      <w:r w:rsidR="142424F2">
        <w:t>.,</w:t>
      </w:r>
      <w:r>
        <w:t xml:space="preserve"> TensorFlow, NumPy, pandas) to conduct this research. Specifically, Python version 3.8 is chosen.</w:t>
      </w:r>
    </w:p>
    <w:p w14:paraId="438B3372" w14:textId="08EE4E58" w:rsidR="00B673BA" w:rsidRDefault="007A67D6" w:rsidP="007A67D6">
      <w:r>
        <w:lastRenderedPageBreak/>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5D4894">
        <w:t xml:space="preserve"> chapter </w:t>
      </w:r>
      <w:r w:rsidR="00E11D4B">
        <w:t>of</w:t>
      </w:r>
      <w:r w:rsidR="004748A4">
        <w:t xml:space="preserve"> </w:t>
      </w:r>
      <w:r w:rsidR="00E11D4B">
        <w:t>“</w:t>
      </w:r>
      <w:r w:rsidR="00583CC0">
        <w:fldChar w:fldCharType="begin"/>
      </w:r>
      <w:r w:rsidR="00583CC0">
        <w:instrText xml:space="preserve"> REF _Ref108564826 \h </w:instrText>
      </w:r>
      <w:r w:rsidR="00583CC0">
        <w:fldChar w:fldCharType="separate"/>
      </w:r>
      <w:r w:rsidR="00583CC0">
        <w:t>MLOps</w:t>
      </w:r>
      <w:r w:rsidR="00583CC0">
        <w:fldChar w:fldCharType="end"/>
      </w:r>
      <w:r w:rsidR="00E11D4B">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w:t>
      </w:r>
      <w:r w:rsidR="00B673BA" w:rsidDel="009E6EE9">
        <w:t>setting</w:t>
      </w:r>
      <w:r w:rsidR="009E6EE9">
        <w:t xml:space="preserve"> but</w:t>
      </w:r>
      <w:r w:rsidR="00B673BA">
        <w:t xml:space="preserve"> </w:t>
      </w:r>
      <w:r w:rsidR="00A85600">
        <w:t>wouldn’t be</w:t>
      </w:r>
      <w:r w:rsidR="00271CCC">
        <w:t xml:space="preserve"> appropriate</w:t>
      </w:r>
      <w:r w:rsidR="00A85600">
        <w:t xml:space="preserve"> for th</w:t>
      </w:r>
      <w:r w:rsidR="00865C52">
        <w:t xml:space="preserve">e </w:t>
      </w:r>
      <w:r w:rsidR="00431C55">
        <w:t>PoC</w:t>
      </w:r>
      <w:r w:rsidR="00865C52">
        <w:t xml:space="preserv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511B661C" w:rsidR="00E96CB2" w:rsidRDefault="00551E24" w:rsidP="007A67D6">
      <w:r>
        <w:t>For this artifact</w:t>
      </w:r>
      <w:r w:rsidR="00EF5317">
        <w:t>,</w:t>
      </w:r>
      <w:r>
        <w:t xml:space="preserve"> a lean software stack of few selected tools </w:t>
      </w:r>
      <w:r w:rsidR="142424F2">
        <w:t>is</w:t>
      </w:r>
      <w:r w:rsidR="00012897">
        <w:t xml:space="preserve"> sufficient to conduct this research.</w:t>
      </w:r>
    </w:p>
    <w:p w14:paraId="66049B8A" w14:textId="2A617C33" w:rsidR="001D06DA" w:rsidRDefault="009F5441" w:rsidP="009F5441">
      <w:pPr>
        <w:pStyle w:val="berschrift3"/>
      </w:pPr>
      <w:bookmarkStart w:id="75" w:name="_Ref109778138"/>
      <w:bookmarkStart w:id="76" w:name="_Toc110808389"/>
      <w:r>
        <w:t>Tools &amp; Frameworks</w:t>
      </w:r>
      <w:bookmarkEnd w:id="75"/>
      <w:bookmarkEnd w:id="76"/>
    </w:p>
    <w:p w14:paraId="78E66B91" w14:textId="6BC6E7E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w:t>
      </w:r>
      <w:r w:rsidR="142424F2">
        <w:t>.,</w:t>
      </w:r>
      <w:r w:rsidR="001642F7">
        <w:t xml:space="preserve">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6187D19C" w:rsidR="00531C1E" w:rsidRDefault="00B9613D" w:rsidP="00EC718C">
      <w:r>
        <w:t>The arti</w:t>
      </w:r>
      <w:r w:rsidR="00AC0D46">
        <w:t>fact of this work can be</w:t>
      </w:r>
      <w:r w:rsidR="00491F91">
        <w:t xml:space="preserve"> structured</w:t>
      </w:r>
      <w:r w:rsidR="00AC0D46">
        <w:t xml:space="preserve"> into three main components: The RS, the </w:t>
      </w:r>
      <w:r w:rsidR="00B860E8">
        <w:t>CD</w:t>
      </w:r>
      <w:r w:rsidR="002E179B">
        <w:t xml:space="preserve"> </w:t>
      </w:r>
      <w:r w:rsidR="00B860E8">
        <w:t>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4042356F"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Content>
          <w:r w:rsidR="001C3B56">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4VDE1OjA3OjQw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FF1EC0">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AC56F3">
        <w:t xml:space="preserve"> and enables </w:t>
      </w:r>
      <w:r w:rsidR="23B3B4DD">
        <w:t>one</w:t>
      </w:r>
      <w:r w:rsidR="007F6352" w:rsidDel="00AC56F3">
        <w:t xml:space="preserve"> </w:t>
      </w:r>
      <w:r w:rsidR="007F6352">
        <w:t xml:space="preserve">to </w:t>
      </w:r>
      <w:r w:rsidR="00E704A9">
        <w:t xml:space="preserve">create SotA </w:t>
      </w:r>
      <w:r w:rsidR="00A259D1">
        <w:t>models, with the intui</w:t>
      </w:r>
      <w:r w:rsidR="003B6831">
        <w:t>tiveness</w:t>
      </w:r>
      <w:r w:rsidR="00A259D1">
        <w:t xml:space="preserve"> that the Keras API provides.</w:t>
      </w:r>
    </w:p>
    <w:p w14:paraId="5683E4AA" w14:textId="22286971" w:rsidR="002A2236" w:rsidRPr="00056A8A" w:rsidRDefault="009F7730" w:rsidP="00EC718C">
      <w:r>
        <w:rPr>
          <w:b/>
        </w:rPr>
        <w:lastRenderedPageBreak/>
        <w:t>CD</w:t>
      </w:r>
      <w:r w:rsidR="002E179B">
        <w:rPr>
          <w:b/>
        </w:rPr>
        <w:t xml:space="preserve"> </w:t>
      </w:r>
      <w:r>
        <w:rPr>
          <w:b/>
        </w:rPr>
        <w:t>awareness.</w:t>
      </w:r>
      <w:r w:rsidR="007359F4">
        <w:t xml:space="preserve"> </w:t>
      </w:r>
      <w:r w:rsidR="00C7385E">
        <w:t>For CD</w:t>
      </w:r>
      <w:r w:rsidR="002E179B">
        <w:t xml:space="preserve"> </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FF1EC0">
            <w:t>(pandas, n.d.)</w:t>
          </w:r>
          <w:r w:rsidR="00A130B2">
            <w:fldChar w:fldCharType="end"/>
          </w:r>
        </w:sdtContent>
      </w:sdt>
      <w:r w:rsidR="00A130B2">
        <w:t>.</w:t>
      </w:r>
      <w:r w:rsidR="00815A94">
        <w:t xml:space="preserve"> </w:t>
      </w:r>
      <w:r w:rsidR="00FB00EE">
        <w:t>This library</w:t>
      </w:r>
      <w:r w:rsidR="00815A94">
        <w:t xml:space="preserve"> loads data </w:t>
      </w:r>
      <w:r w:rsidR="00521377">
        <w:t>(</w:t>
      </w:r>
      <w:r w:rsidR="00521377" w:rsidDel="002859AC">
        <w:t>e.g</w:t>
      </w:r>
      <w:r w:rsidR="002859AC">
        <w:t>.,</w:t>
      </w:r>
      <w:r w:rsidR="00521377">
        <w:t xml:space="preserve">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4DEC937A" w:rsidR="000751D9" w:rsidRDefault="003C44D0" w:rsidP="00EC718C">
      <w:r>
        <w:t xml:space="preserve">For large-scale data analysis and processing operations, </w:t>
      </w:r>
      <w:r w:rsidRPr="009D613F">
        <w:rPr>
          <w:i/>
        </w:rPr>
        <w:t>pandas</w:t>
      </w:r>
      <w:r w:rsidR="00461820" w:rsidRPr="009D613F">
        <w:rPr>
          <w:i/>
        </w:rPr>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xml:space="preserve">, </w:t>
      </w:r>
      <w:r w:rsidR="0044087A" w:rsidRPr="009D613F">
        <w:rPr>
          <w:i/>
        </w:rPr>
        <w:t>pandas</w:t>
      </w:r>
      <w:r w:rsidR="0044087A">
        <w:t xml:space="preserve">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75F5963"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w:t>
      </w:r>
      <w:r w:rsidR="000160BE">
        <w:t>component</w:t>
      </w:r>
      <w:r w:rsidDel="1C51DF56">
        <w:t xml:space="preserve"> </w:t>
      </w:r>
      <w:r w:rsidR="003A770D">
        <w:t xml:space="preserve">leaving </w:t>
      </w:r>
      <w:r w:rsidR="00604187">
        <w:t xml:space="preserve">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w:t>
      </w:r>
      <w:r w:rsidR="005D2D40">
        <w:t xml:space="preserve">various </w:t>
      </w:r>
      <w:r w:rsidR="000649F0">
        <w:t xml:space="preserve">tasks, like data ingestion, </w:t>
      </w:r>
      <w:r w:rsidR="0046739C">
        <w:t xml:space="preserve">computation of statistics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0B7011C8"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 xml:space="preserve">The default orchestrator for TFX is Apache </w:t>
      </w:r>
      <w:r w:rsidR="00575940" w:rsidDel="002C11F3">
        <w:t>Beam</w:t>
      </w:r>
      <w:r w:rsidR="002C11F3">
        <w:t xml:space="preserve"> but</w:t>
      </w:r>
      <w:r w:rsidR="00114BD4">
        <w:t xml:space="preserve">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ond pipeline </w:t>
      </w:r>
      <w:r w:rsidR="00101933">
        <w:t>in the production environment, where the CD</w:t>
      </w:r>
      <w:r w:rsidR="00AF7268">
        <w:t xml:space="preserve"> </w:t>
      </w:r>
      <w:r w:rsidR="00101933">
        <w:t xml:space="preserve">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7" w:name="_Toc110808390"/>
      <w:r>
        <w:lastRenderedPageBreak/>
        <w:t>Work</w:t>
      </w:r>
      <w:r w:rsidR="004F59B9">
        <w:t>ing Directory</w:t>
      </w:r>
      <w:bookmarkEnd w:id="77"/>
    </w:p>
    <w:p w14:paraId="4875C4B1" w14:textId="3EFBE721"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1E4A02">
        <w:t xml:space="preserve">Figure </w:t>
      </w:r>
      <w:r w:rsidR="001E4A02">
        <w:rPr>
          <w:noProof/>
        </w:rPr>
        <w:t>13</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1E4A02">
        <w:t xml:space="preserve">Figure </w:t>
      </w:r>
      <w:r w:rsidR="001E4A02">
        <w:rPr>
          <w:noProof/>
        </w:rPr>
        <w:t>13</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52378F65" w:rsidR="005433D0" w:rsidRPr="00056C01" w:rsidRDefault="001460C5" w:rsidP="007A67D6">
      <w:r>
        <w:t xml:space="preserve">The source code for the ML models </w:t>
      </w:r>
      <w:r w:rsidR="0071786E">
        <w:t xml:space="preserve">is </w:t>
      </w:r>
      <w:r>
        <w:t xml:space="preserve">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6F15DAAB"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w:t>
      </w:r>
      <w:r w:rsidR="002E179B">
        <w:t xml:space="preserve"> </w:t>
      </w:r>
      <w:r w:rsidR="00A53D76">
        <w:t>awareness of this project</w:t>
      </w:r>
      <w:r w:rsidR="00347F9F">
        <w:t>.</w:t>
      </w:r>
    </w:p>
    <w:p w14:paraId="6E08C31F" w14:textId="4A2E47B0"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w:t>
      </w:r>
      <w:r w:rsidR="7EEE4307">
        <w:t>are</w:t>
      </w:r>
      <w:r w:rsidR="00A41845">
        <w:t xml:space="preserve">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10DDDCDD" w:rsidR="00D810B9" w:rsidRDefault="00020369" w:rsidP="00020369">
      <w:pPr>
        <w:pStyle w:val="Beschriftung"/>
      </w:pPr>
      <w:bookmarkStart w:id="78" w:name="_Ref109250996"/>
      <w:bookmarkStart w:id="79" w:name="_Toc110863977"/>
      <w:r>
        <w:t xml:space="preserve">Figure </w:t>
      </w:r>
      <w:r>
        <w:fldChar w:fldCharType="begin"/>
      </w:r>
      <w:r>
        <w:instrText xml:space="preserve"> SEQ Figure \* ARABIC </w:instrText>
      </w:r>
      <w:r>
        <w:fldChar w:fldCharType="separate"/>
      </w:r>
      <w:r w:rsidR="007C5A0D">
        <w:rPr>
          <w:noProof/>
        </w:rPr>
        <w:t>13</w:t>
      </w:r>
      <w:r>
        <w:fldChar w:fldCharType="end"/>
      </w:r>
      <w:bookmarkEnd w:id="78"/>
      <w:r>
        <w:t>: Working directory</w:t>
      </w:r>
      <w:r w:rsidR="0073214B">
        <w:t xml:space="preserve"> and its subdirectories</w:t>
      </w:r>
      <w:bookmarkEnd w:id="79"/>
    </w:p>
    <w:p w14:paraId="4072DA1E" w14:textId="485A4C16" w:rsidR="00020F19" w:rsidRDefault="00020F19" w:rsidP="00DC5696">
      <w:pPr>
        <w:pStyle w:val="berschrift2"/>
      </w:pPr>
      <w:bookmarkStart w:id="80" w:name="_Toc110808391"/>
      <w:r>
        <w:t>Data</w:t>
      </w:r>
      <w:bookmarkEnd w:id="80"/>
    </w:p>
    <w:p w14:paraId="4B25B791" w14:textId="7B4AA710" w:rsidR="003A415D" w:rsidRPr="003A415D" w:rsidRDefault="003A415D" w:rsidP="003A415D">
      <w:pPr>
        <w:pStyle w:val="berschrift3"/>
      </w:pPr>
      <w:bookmarkStart w:id="81" w:name="_Toc110808392"/>
      <w:r>
        <w:t>Dataset Selection</w:t>
      </w:r>
      <w:bookmarkEnd w:id="81"/>
    </w:p>
    <w:p w14:paraId="0E332048" w14:textId="1AB434E5"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Content>
          <w:r w:rsidR="0033436B">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OFQxNTowNzo0MC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FF1EC0">
            <w:t>(Harper &amp; Konstan, 2016)</w:t>
          </w:r>
          <w:r w:rsidR="0033436B">
            <w:fldChar w:fldCharType="end"/>
          </w:r>
        </w:sdtContent>
      </w:sdt>
      <w:r>
        <w:t xml:space="preserve">. GroupLens collects movie ratings of users since July 1998, </w:t>
      </w:r>
      <w:r w:rsidR="00151C74">
        <w:lastRenderedPageBreak/>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23756872" w:rsidR="00020F19" w:rsidRDefault="00B51434" w:rsidP="00B51434">
      <w:r>
        <w:t xml:space="preserve">Typical for a recommender dataset, MovieLens </w:t>
      </w:r>
      <w:r w:rsidR="009D613F">
        <w:t xml:space="preserve">contains </w:t>
      </w:r>
      <w:r>
        <w:t xml:space="preserve">information about user and item interactions. The two smallest datasets, 100k and 1m, have additional demographic information about their users. These dense features make them a viable choice </w:t>
      </w:r>
      <w:r w:rsidR="6C3713A9">
        <w:t>considering</w:t>
      </w:r>
      <w:r>
        <w:t xml:space="preserve"> SotA RSs that can leverage both sparse and dense features for predictions.</w:t>
      </w:r>
    </w:p>
    <w:p w14:paraId="616A81FC" w14:textId="77A69CFC" w:rsidR="008A1970" w:rsidRDefault="008A1970" w:rsidP="00B51434">
      <w:r w:rsidRPr="008A1970">
        <w:t xml:space="preserve">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t>
      </w:r>
      <w:r w:rsidR="565C19A9">
        <w:t>For</w:t>
      </w:r>
      <w:r w:rsidRPr="008A1970">
        <w:t xml:space="preserve"> this reason, the MovieLens 100k dataset </w:t>
      </w:r>
      <w:r w:rsidR="062ACB2A">
        <w:t>is considered</w:t>
      </w:r>
      <w:r w:rsidRPr="008A1970">
        <w:t xml:space="preserve"> sufficient for this </w:t>
      </w:r>
      <w:r w:rsidR="64637C82">
        <w:t>thesis</w:t>
      </w:r>
      <w:r w:rsidRPr="008A1970">
        <w:t>.</w:t>
      </w:r>
    </w:p>
    <w:p w14:paraId="60711C95" w14:textId="45CA509A" w:rsidR="00167B1D" w:rsidRDefault="00167B1D" w:rsidP="00167B1D">
      <w:pPr>
        <w:pStyle w:val="Tabellenberschrift"/>
      </w:pPr>
      <w:bookmarkStart w:id="82" w:name="_Ref109082735"/>
      <w:bookmarkStart w:id="83" w:name="_Toc110864004"/>
      <w:r>
        <w:t xml:space="preserve">Table </w:t>
      </w:r>
      <w:r>
        <w:fldChar w:fldCharType="begin"/>
      </w:r>
      <w:r>
        <w:instrText xml:space="preserve"> SEQ Table \* ARABIC </w:instrText>
      </w:r>
      <w:r>
        <w:fldChar w:fldCharType="separate"/>
      </w:r>
      <w:r w:rsidR="006F2F63">
        <w:rPr>
          <w:noProof/>
        </w:rPr>
        <w:t>2</w:t>
      </w:r>
      <w:r>
        <w:fldChar w:fldCharType="end"/>
      </w:r>
      <w:bookmarkEnd w:id="82"/>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FF1EC0">
            <w:t>(GroupLens, n.d.)</w:t>
          </w:r>
          <w:r w:rsidR="00B45339">
            <w:fldChar w:fldCharType="end"/>
          </w:r>
        </w:sdtContent>
      </w:sdt>
      <w:bookmarkEnd w:id="83"/>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84" w:name="_Toc110808393"/>
      <w:r>
        <w:t>Dataset</w:t>
      </w:r>
      <w:r w:rsidR="00680400">
        <w:t xml:space="preserve"> Description</w:t>
      </w:r>
      <w:bookmarkEnd w:id="84"/>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xml:space="preserve">, and columns for each </w:t>
      </w:r>
      <w:r>
        <w:lastRenderedPageBreak/>
        <w:t>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5" w:name="_Ref109857216"/>
      <w:bookmarkStart w:id="86" w:name="_Toc110808394"/>
      <w:r>
        <w:t>Data Preparation</w:t>
      </w:r>
      <w:bookmarkEnd w:id="85"/>
      <w:bookmarkEnd w:id="86"/>
    </w:p>
    <w:p w14:paraId="60F19894" w14:textId="660FF5C8" w:rsidR="00E427DF" w:rsidRPr="00F126B0" w:rsidRDefault="00E427DF" w:rsidP="00F047D1">
      <w:pPr>
        <w:rPr>
          <w:rFonts w:cs="Arial"/>
        </w:rPr>
      </w:pPr>
      <w:r>
        <w:t xml:space="preserve">For the data preparation </w:t>
      </w:r>
      <w:r w:rsidR="00F126B0">
        <w:t xml:space="preserve">task, </w:t>
      </w:r>
      <w:r w:rsidR="00F126B0" w:rsidRPr="001E12BE">
        <w:rPr>
          <w:rFonts w:ascii="Courier New" w:hAnsi="Courier New" w:cs="Courier New"/>
        </w:rPr>
        <w:t>movielens_csv_generator.ipynb</w:t>
      </w:r>
      <w:r w:rsidR="00F126B0">
        <w:rPr>
          <w:rFonts w:cs="Arial"/>
        </w:rPr>
        <w:t xml:space="preserve"> is </w:t>
      </w:r>
      <w:r w:rsidR="00F810F7">
        <w:rPr>
          <w:rFonts w:cs="Arial"/>
        </w:rPr>
        <w:t>used</w:t>
      </w:r>
      <w:r w:rsidR="00F126B0">
        <w:rPr>
          <w:rFonts w:cs="Arial"/>
        </w:rPr>
        <w:t>.</w:t>
      </w:r>
      <w:r w:rsidR="008E3A7B">
        <w:rPr>
          <w:rFonts w:cs="Arial"/>
        </w:rPr>
        <w:t xml:space="preserve"> This script is run once to download the</w:t>
      </w:r>
      <w:r w:rsidR="00F126B0">
        <w:rPr>
          <w:rFonts w:cs="Arial"/>
        </w:rPr>
        <w:t xml:space="preserve"> MovieLens </w:t>
      </w:r>
      <w:r w:rsidR="008E3A7B">
        <w:rPr>
          <w:rFonts w:cs="Arial"/>
        </w:rPr>
        <w:t>dataset</w:t>
      </w:r>
      <w:r w:rsidR="000B1456">
        <w:rPr>
          <w:rFonts w:cs="Arial"/>
        </w:rPr>
        <w:t xml:space="preserve"> and preprocess </w:t>
      </w:r>
      <w:r w:rsidR="00F810F7">
        <w:rPr>
          <w:rFonts w:cs="Arial"/>
        </w:rPr>
        <w:t xml:space="preserve">it </w:t>
      </w:r>
      <w:r w:rsidR="000B1456">
        <w:rPr>
          <w:rFonts w:cs="Arial"/>
        </w:rPr>
        <w:t>in order to be used by the RS.</w:t>
      </w:r>
      <w:r w:rsidR="00644DA1">
        <w:rPr>
          <w:rFonts w:cs="Arial"/>
        </w:rPr>
        <w:t xml:space="preserve"> In the following</w:t>
      </w:r>
      <w:r w:rsidR="00825A30">
        <w:rPr>
          <w:rFonts w:cs="Arial"/>
        </w:rPr>
        <w:t>,</w:t>
      </w:r>
      <w:r w:rsidR="00644DA1">
        <w:rPr>
          <w:rFonts w:cs="Arial"/>
        </w:rPr>
        <w:t xml:space="preserve"> th</w:t>
      </w:r>
      <w:r w:rsidR="00825A30">
        <w:rPr>
          <w:rFonts w:cs="Arial"/>
        </w:rPr>
        <w:t>is</w:t>
      </w:r>
      <w:r w:rsidR="00644DA1">
        <w:rPr>
          <w:rFonts w:cs="Arial"/>
        </w:rPr>
        <w:t xml:space="preserve"> script is </w:t>
      </w:r>
      <w:r w:rsidR="00825A30">
        <w:rPr>
          <w:rFonts w:cs="Arial"/>
        </w:rPr>
        <w:t>explained in more detail.</w:t>
      </w:r>
    </w:p>
    <w:p w14:paraId="706F480F" w14:textId="2494D6FF"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FF1EC0">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t>!unzip {ds_name}.zip</w:t>
      </w:r>
    </w:p>
    <w:p w14:paraId="6EA22490" w14:textId="77777777" w:rsidR="00416FCB" w:rsidRDefault="00416FCB" w:rsidP="00416FCB">
      <w:pPr>
        <w:pStyle w:val="Computerprogramm"/>
      </w:pPr>
      <w:r>
        <w:t>!rm {ds_name}.zip</w:t>
      </w:r>
    </w:p>
    <w:p w14:paraId="4C5725D1" w14:textId="63719C2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w:t>
      </w:r>
      <w:r w:rsidR="08655AAD">
        <w:t>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1"/>
                    <a:stretch>
                      <a:fillRect/>
                    </a:stretch>
                  </pic:blipFill>
                  <pic:spPr>
                    <a:xfrm>
                      <a:off x="0" y="0"/>
                      <a:ext cx="5400675" cy="1293495"/>
                    </a:xfrm>
                    <a:prstGeom prst="rect">
                      <a:avLst/>
                    </a:prstGeom>
                  </pic:spPr>
                </pic:pic>
              </a:graphicData>
            </a:graphic>
          </wp:inline>
        </w:drawing>
      </w:r>
    </w:p>
    <w:p w14:paraId="624098A8" w14:textId="561F998F" w:rsidR="00C405AF" w:rsidRDefault="002F63EE" w:rsidP="002F63EE">
      <w:pPr>
        <w:pStyle w:val="Beschriftung"/>
      </w:pPr>
      <w:bookmarkStart w:id="87" w:name="_Toc110863978"/>
      <w:r>
        <w:t xml:space="preserve">Figure </w:t>
      </w:r>
      <w:r>
        <w:fldChar w:fldCharType="begin"/>
      </w:r>
      <w:r>
        <w:instrText xml:space="preserve"> SEQ Figure \* ARABIC </w:instrText>
      </w:r>
      <w:r>
        <w:fldChar w:fldCharType="separate"/>
      </w:r>
      <w:r w:rsidR="007C5A0D">
        <w:rPr>
          <w:noProof/>
        </w:rPr>
        <w:t>15</w:t>
      </w:r>
      <w:r>
        <w:fldChar w:fldCharType="end"/>
      </w:r>
      <w:r>
        <w:t xml:space="preserve">: </w:t>
      </w:r>
      <w:r w:rsidR="00615B48">
        <w:t>S</w:t>
      </w:r>
      <w:r>
        <w:t>parse rating features and dense user features</w:t>
      </w:r>
      <w:r w:rsidR="00615B48">
        <w:t xml:space="preserve"> merged</w:t>
      </w:r>
      <w:bookmarkEnd w:id="87"/>
    </w:p>
    <w:p w14:paraId="73142456" w14:textId="77777777" w:rsidR="00473A97" w:rsidRDefault="00473A97" w:rsidP="002F4670"/>
    <w:p w14:paraId="235E53D5" w14:textId="4D2A8F34" w:rsidR="00D22D2D" w:rsidRDefault="009B5A16" w:rsidP="002F4670">
      <w:r>
        <w:t xml:space="preserve">The </w:t>
      </w:r>
      <w:r w:rsidR="000417BC">
        <w:t xml:space="preserve">dataset used by the </w:t>
      </w:r>
      <w:r w:rsidR="08655AAD">
        <w:t>RS</w:t>
      </w:r>
      <w:r w:rsidR="00A21025">
        <w:t xml:space="preserve">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lastRenderedPageBreak/>
        <w:t>user_rating</w:t>
      </w:r>
      <w:r>
        <w:t xml:space="preserve"> (</w:t>
      </w:r>
      <w:r w:rsidR="009F171C">
        <w:t>sparse, label)</w:t>
      </w:r>
    </w:p>
    <w:p w14:paraId="65283907" w14:textId="3999262A" w:rsidR="007B695E" w:rsidRDefault="00736D29" w:rsidP="002F4670">
      <w:r>
        <w:t xml:space="preserve">Since SotA </w:t>
      </w:r>
      <w:r w:rsidR="006F16BB">
        <w:t>RSs</w:t>
      </w:r>
      <w:r>
        <w:t xml:space="preserve">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FF1EC0">
            <w:t>(GroupLens, n.d.)</w:t>
          </w:r>
          <w:r w:rsidR="00504827">
            <w:fldChar w:fldCharType="end"/>
          </w:r>
        </w:sdtContent>
      </w:sdt>
      <w:r w:rsidR="00504827">
        <w:t>.</w:t>
      </w:r>
    </w:p>
    <w:p w14:paraId="25B5C2F4" w14:textId="2D8FCC28" w:rsidR="00936549" w:rsidRDefault="00936549" w:rsidP="006C2A89">
      <w:pPr>
        <w:pStyle w:val="Tabellenberschrift"/>
      </w:pPr>
      <w:bookmarkStart w:id="88" w:name="_Ref109301029"/>
      <w:bookmarkStart w:id="89" w:name="_Toc110864005"/>
      <w:r>
        <w:t xml:space="preserve">Table </w:t>
      </w:r>
      <w:r>
        <w:fldChar w:fldCharType="begin"/>
      </w:r>
      <w:r>
        <w:instrText xml:space="preserve"> SEQ Table \* ARABIC </w:instrText>
      </w:r>
      <w:r>
        <w:fldChar w:fldCharType="separate"/>
      </w:r>
      <w:r w:rsidR="006F2F63">
        <w:rPr>
          <w:noProof/>
        </w:rPr>
        <w:t>3</w:t>
      </w:r>
      <w:r>
        <w:fldChar w:fldCharType="end"/>
      </w:r>
      <w:bookmarkEnd w:id="88"/>
      <w:r>
        <w:t>: Age cohorts</w:t>
      </w:r>
      <w:bookmarkEnd w:id="89"/>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3DCE047E"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1E4A02">
        <w:t xml:space="preserve">Figure </w:t>
      </w:r>
      <w:r w:rsidR="001E4A02">
        <w:rPr>
          <w:noProof/>
        </w:rPr>
        <w:t>16</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675" cy="1663065"/>
                    </a:xfrm>
                    <a:prstGeom prst="rect">
                      <a:avLst/>
                    </a:prstGeom>
                  </pic:spPr>
                </pic:pic>
              </a:graphicData>
            </a:graphic>
          </wp:inline>
        </w:drawing>
      </w:r>
    </w:p>
    <w:p w14:paraId="04461339" w14:textId="48D3D105" w:rsidR="00A14610" w:rsidRDefault="006A68C7" w:rsidP="006A68C7">
      <w:pPr>
        <w:pStyle w:val="Beschriftung"/>
      </w:pPr>
      <w:bookmarkStart w:id="90" w:name="_Ref109302731"/>
      <w:bookmarkStart w:id="91" w:name="_Ref109302704"/>
      <w:bookmarkStart w:id="92" w:name="_Toc110863979"/>
      <w:r>
        <w:t xml:space="preserve">Figure </w:t>
      </w:r>
      <w:r>
        <w:fldChar w:fldCharType="begin"/>
      </w:r>
      <w:r>
        <w:instrText xml:space="preserve"> SEQ Figure \* ARABIC </w:instrText>
      </w:r>
      <w:r>
        <w:fldChar w:fldCharType="separate"/>
      </w:r>
      <w:r w:rsidR="007C5A0D">
        <w:rPr>
          <w:noProof/>
        </w:rPr>
        <w:t>16</w:t>
      </w:r>
      <w:r>
        <w:fldChar w:fldCharType="end"/>
      </w:r>
      <w:bookmarkEnd w:id="90"/>
      <w:r>
        <w:t>: Pipeline dataset</w:t>
      </w:r>
      <w:bookmarkEnd w:id="91"/>
      <w:bookmarkEnd w:id="92"/>
    </w:p>
    <w:p w14:paraId="3CCF4A1D" w14:textId="5CF10AFE" w:rsidR="008F57B7" w:rsidRPr="00B11E06" w:rsidRDefault="00E355DC" w:rsidP="00B11E06">
      <w:r>
        <w:t xml:space="preserve">After </w:t>
      </w:r>
      <w:r w:rsidR="00CF2C00">
        <w:t xml:space="preserve">data </w:t>
      </w:r>
      <w:r w:rsidR="006D73E6">
        <w:t>preparation is done,</w:t>
      </w:r>
      <w:r w:rsidR="00CF2C00">
        <w:t xml:space="preserve"> the </w:t>
      </w:r>
      <w:r w:rsidR="00462730">
        <w:t>D</w:t>
      </w:r>
      <w:r w:rsidR="00CF2C00">
        <w:t xml:space="preserve">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w:t>
      </w:r>
      <w:r w:rsidR="00933FB9" w:rsidRPr="00C83BC7">
        <w:rPr>
          <w:i/>
        </w:rPr>
        <w:t>pandas</w:t>
      </w:r>
      <w:r w:rsidR="00933FB9" w:rsidRPr="00933FB9">
        <w:t>.</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93" w:name="_Ref110208133"/>
      <w:bookmarkStart w:id="94" w:name="_Ref110208148"/>
      <w:bookmarkStart w:id="95" w:name="_Toc110808395"/>
      <w:r>
        <w:lastRenderedPageBreak/>
        <w:t>Recommender System</w:t>
      </w:r>
      <w:bookmarkEnd w:id="93"/>
      <w:bookmarkEnd w:id="94"/>
      <w:bookmarkEnd w:id="95"/>
    </w:p>
    <w:p w14:paraId="4C32BDE4" w14:textId="1F5F7DA4" w:rsidR="00F57194" w:rsidRDefault="001247DB">
      <w:pPr>
        <w:pStyle w:val="berschrift3"/>
      </w:pPr>
      <w:bookmarkStart w:id="96" w:name="_Toc110808396"/>
      <w:r>
        <w:t>Design</w:t>
      </w:r>
      <w:bookmarkEnd w:id="96"/>
    </w:p>
    <w:p w14:paraId="0C69CBFD" w14:textId="1214B16C"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F1EC0">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w:t>
      </w:r>
      <w:r w:rsidR="00396381">
        <w:rPr>
          <w:rFonts w:cs="Arial"/>
        </w:rPr>
        <w:t>,</w:t>
      </w:r>
      <w:r w:rsidR="00BE4231">
        <w:rPr>
          <w:rFonts w:cs="Arial"/>
        </w:rPr>
        <w:t xml:space="preserve">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Compared to the baseline 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7" w:name="_Toc110808397"/>
      <w:r>
        <w:t>RankingModel</w:t>
      </w:r>
      <w:bookmarkEnd w:id="97"/>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101AD84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w:t>
      </w:r>
      <w:r w:rsidR="00BB35C2">
        <w:t>d</w:t>
      </w:r>
      <w:r w:rsidR="0055793E">
        <w:t xml:space="preserv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FF1EC0">
            <w:t>(López-Sánchez, Herrero, Arrieta, &amp; Corchado, 2018)</w:t>
          </w:r>
          <w:r w:rsidR="0008724C">
            <w:fldChar w:fldCharType="end"/>
          </w:r>
        </w:sdtContent>
      </w:sdt>
      <w:r w:rsidR="00B634E1">
        <w:t>.</w:t>
      </w:r>
    </w:p>
    <w:p w14:paraId="3F62568B" w14:textId="62C49EBF" w:rsidR="0033315F" w:rsidRDefault="00692D7A" w:rsidP="00D15D8C">
      <w:r>
        <w:t>The advantages of embedding layers over one-hot encoding</w:t>
      </w:r>
      <w:r w:rsidR="0046739C">
        <w:rPr>
          <w:rStyle w:val="Funotenzeichen"/>
        </w:rPr>
        <w:footnoteReference w:id="13"/>
      </w:r>
      <w:r>
        <w:t xml:space="preserve">,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D5100C">
        <w:t>n</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646385F7" w:rsidR="00C21BBD" w:rsidRDefault="008038E0" w:rsidP="00D15D8C">
      <w:r>
        <w:lastRenderedPageBreak/>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1E4A02">
        <w:t xml:space="preserve">Figure </w:t>
      </w:r>
      <w:r w:rsidR="001E4A02">
        <w:rPr>
          <w:noProof/>
        </w:rPr>
        <w:t>17</w:t>
      </w:r>
      <w:r w:rsidR="0007145F">
        <w:fldChar w:fldCharType="end"/>
      </w:r>
      <w:r w:rsidR="0007145F">
        <w:t>.</w:t>
      </w:r>
      <w:r w:rsidR="007E024F">
        <w:t xml:space="preserve"> The categorical values (</w:t>
      </w:r>
      <w:r w:rsidR="007E024F" w:rsidDel="00366874">
        <w:t>e.g</w:t>
      </w:r>
      <w:r w:rsidR="00366874">
        <w:t>.,</w:t>
      </w:r>
      <w:r w:rsidR="007E024F">
        <w:t xml:space="preserve">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w:t>
      </w:r>
      <w:r w:rsidR="10DE004D">
        <w:t>a</w:t>
      </w:r>
      <w:r w:rsidR="00B47870">
        <w:t xml:space="preserve">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675" cy="1316355"/>
                    </a:xfrm>
                    <a:prstGeom prst="rect">
                      <a:avLst/>
                    </a:prstGeom>
                  </pic:spPr>
                </pic:pic>
              </a:graphicData>
            </a:graphic>
          </wp:inline>
        </w:drawing>
      </w:r>
    </w:p>
    <w:p w14:paraId="7268B65F" w14:textId="5585E870" w:rsidR="002B61CA" w:rsidRDefault="002B61CA" w:rsidP="002B61CA">
      <w:pPr>
        <w:pStyle w:val="Beschriftung"/>
      </w:pPr>
      <w:bookmarkStart w:id="99" w:name="_Ref109843331"/>
      <w:bookmarkStart w:id="100" w:name="_Ref109843294"/>
      <w:bookmarkStart w:id="101" w:name="_Toc110863980"/>
      <w:r>
        <w:t xml:space="preserve">Figure </w:t>
      </w:r>
      <w:r>
        <w:fldChar w:fldCharType="begin"/>
      </w:r>
      <w:r>
        <w:instrText xml:space="preserve"> SEQ Figure \* ARABIC </w:instrText>
      </w:r>
      <w:r>
        <w:fldChar w:fldCharType="separate"/>
      </w:r>
      <w:r w:rsidR="007C5A0D">
        <w:rPr>
          <w:noProof/>
        </w:rPr>
        <w:t>17</w:t>
      </w:r>
      <w:r>
        <w:fldChar w:fldCharType="end"/>
      </w:r>
      <w:bookmarkEnd w:id="99"/>
      <w:r>
        <w:t xml:space="preserve">: </w:t>
      </w:r>
      <w:r w:rsidR="00E457BC">
        <w:t>S</w:t>
      </w:r>
      <w:r>
        <w:t>imple embedding example</w:t>
      </w:r>
      <w:r w:rsidR="00B61F57">
        <w:t xml:space="preserve"> </w:t>
      </w:r>
      <w:r w:rsidR="00F603CC">
        <w:t>for feature “occupation”</w:t>
      </w:r>
      <w:bookmarkEnd w:id="100"/>
      <w:bookmarkEnd w:id="101"/>
    </w:p>
    <w:p w14:paraId="2F2ED576" w14:textId="6A63EFBB" w:rsidR="00590E25" w:rsidRDefault="00397870" w:rsidP="00590E25">
      <w:r>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7EE0CAD6"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w:t>
      </w:r>
      <w:r w:rsidR="6ACE2A7F">
        <w:t xml:space="preserve">embedding </w:t>
      </w:r>
      <w:r w:rsidR="00BC41C2">
        <w:t xml:space="preserve">size of </w:t>
      </w:r>
      <w:r w:rsidR="6ACE2A7F">
        <w:t xml:space="preserve">the baseline model is </w:t>
      </w:r>
      <w:r w:rsidR="6E15A552">
        <w:t xml:space="preserve">used, which is </w:t>
      </w:r>
      <w:r w:rsidR="00BC41C2">
        <w:t xml:space="preserve">32 </w:t>
      </w:r>
      <w:r w:rsidR="537E9C24">
        <w:t>dimensions</w:t>
      </w:r>
      <w:r w:rsidR="00BC41C2">
        <w:t>.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xml:space="preserve">. For this </w:t>
      </w:r>
      <w:r w:rsidR="0096025D" w:rsidDel="00521093">
        <w:t>reason</w:t>
      </w:r>
      <w:r w:rsidR="00521093">
        <w:t>,</w:t>
      </w:r>
      <w:r w:rsidR="0096025D">
        <w:t xml:space="preserve">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1E4A02">
        <w:t xml:space="preserve">Figure </w:t>
      </w:r>
      <w:r w:rsidR="001E4A02">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4"/>
                    <a:stretch>
                      <a:fillRect/>
                    </a:stretch>
                  </pic:blipFill>
                  <pic:spPr>
                    <a:xfrm>
                      <a:off x="0" y="0"/>
                      <a:ext cx="5400675" cy="1633855"/>
                    </a:xfrm>
                    <a:prstGeom prst="rect">
                      <a:avLst/>
                    </a:prstGeom>
                  </pic:spPr>
                </pic:pic>
              </a:graphicData>
            </a:graphic>
          </wp:inline>
        </w:drawing>
      </w:r>
    </w:p>
    <w:p w14:paraId="33E9F18D" w14:textId="559EFD16" w:rsidR="00FC23DA" w:rsidRDefault="00D40CB0" w:rsidP="00D40CB0">
      <w:pPr>
        <w:pStyle w:val="Beschriftung"/>
      </w:pPr>
      <w:bookmarkStart w:id="102" w:name="_Ref109857558"/>
      <w:bookmarkStart w:id="103" w:name="_Toc110863981"/>
      <w:r>
        <w:t xml:space="preserve">Figure </w:t>
      </w:r>
      <w:r>
        <w:fldChar w:fldCharType="begin"/>
      </w:r>
      <w:r>
        <w:instrText xml:space="preserve"> SEQ Figure \* ARABIC </w:instrText>
      </w:r>
      <w:r>
        <w:fldChar w:fldCharType="separate"/>
      </w:r>
      <w:r w:rsidR="007C5A0D">
        <w:rPr>
          <w:noProof/>
        </w:rPr>
        <w:t>18</w:t>
      </w:r>
      <w:r>
        <w:fldChar w:fldCharType="end"/>
      </w:r>
      <w:bookmarkEnd w:id="102"/>
      <w:r>
        <w:t xml:space="preserve">: </w:t>
      </w:r>
      <w:r w:rsidR="00E457BC">
        <w:t>D</w:t>
      </w:r>
      <w:r>
        <w:t>eclaration of embedding dimension and vocabularies</w:t>
      </w:r>
      <w:r w:rsidR="00FB6940">
        <w:t xml:space="preserve"> inside RankingModel</w:t>
      </w:r>
      <w:bookmarkEnd w:id="103"/>
    </w:p>
    <w:p w14:paraId="6472EAA3" w14:textId="1A26AEC8" w:rsidR="00675B6D" w:rsidRDefault="004D61DB" w:rsidP="00590E25">
      <w:r>
        <w:lastRenderedPageBreak/>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1E4A02">
        <w:t xml:space="preserve">Figure </w:t>
      </w:r>
      <w:r w:rsidR="001E4A02">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1E4A02">
        <w:t xml:space="preserve">Figure </w:t>
      </w:r>
      <w:r w:rsidR="001E4A02">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5"/>
                    <a:stretch>
                      <a:fillRect/>
                    </a:stretch>
                  </pic:blipFill>
                  <pic:spPr>
                    <a:xfrm>
                      <a:off x="0" y="0"/>
                      <a:ext cx="5400675" cy="2113280"/>
                    </a:xfrm>
                    <a:prstGeom prst="rect">
                      <a:avLst/>
                    </a:prstGeom>
                  </pic:spPr>
                </pic:pic>
              </a:graphicData>
            </a:graphic>
          </wp:inline>
        </w:drawing>
      </w:r>
    </w:p>
    <w:p w14:paraId="73FFBEAD" w14:textId="2754054D" w:rsidR="008A0BDE" w:rsidRDefault="002C5477" w:rsidP="002C5477">
      <w:pPr>
        <w:pStyle w:val="Beschriftung"/>
      </w:pPr>
      <w:bookmarkStart w:id="104" w:name="_Ref109858885"/>
      <w:bookmarkStart w:id="105" w:name="_Toc110863982"/>
      <w:r>
        <w:t xml:space="preserve">Figure </w:t>
      </w:r>
      <w:r>
        <w:fldChar w:fldCharType="begin"/>
      </w:r>
      <w:r>
        <w:instrText xml:space="preserve"> SEQ Figure \* ARABIC </w:instrText>
      </w:r>
      <w:r>
        <w:fldChar w:fldCharType="separate"/>
      </w:r>
      <w:r w:rsidR="007C5A0D">
        <w:rPr>
          <w:noProof/>
        </w:rPr>
        <w:t>19</w:t>
      </w:r>
      <w:r>
        <w:fldChar w:fldCharType="end"/>
      </w:r>
      <w:bookmarkEnd w:id="104"/>
      <w:r>
        <w:t xml:space="preserve">: </w:t>
      </w:r>
      <w:r w:rsidR="00E457BC">
        <w:t>I</w:t>
      </w:r>
      <w:r>
        <w:t>mplementation of the embedding layer</w:t>
      </w:r>
      <w:bookmarkEnd w:id="105"/>
    </w:p>
    <w:p w14:paraId="78806D42" w14:textId="289E8A50"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1E4A02">
        <w:t xml:space="preserve">Figure </w:t>
      </w:r>
      <w:r w:rsidR="001E4A02">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same throughout all training runs. As proposed by</w:t>
      </w:r>
      <w:r w:rsidR="0022192C">
        <w:t xml:space="preserve"> Wang et al.</w:t>
      </w:r>
      <w:r w:rsidR="000C58C7">
        <w:t xml:space="preserve"> </w:t>
      </w:r>
      <w:sdt>
        <w:sdtPr>
          <w:alias w:val="To edit, see citavi.com/edit"/>
          <w:tag w:val="CitaviPlaceholder#9b5f09fe-3773-433f-9bd5-a91ef56581e9"/>
          <w:id w:val="268978416"/>
          <w:placeholder>
            <w:docPart w:val="DefaultPlaceholder_-1854013440"/>
          </w:placeholder>
        </w:sdtPr>
        <w:sdtContent>
          <w:r w:rsidR="000C58C7">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2LCJSZWZlcmVuY2VJZCI6IjY4YzVlYTVmLTVmMTMtNDliYi05NTg4LWIxZDNlMGNkYTUz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94aSIsIkxhc3ROYW1lIjoiV2FuZyIsIlByb3RlY3RlZCI6ZmFsc2UsIlNleCI6MCwiQ3JlYXRlZEJ5IjoiX1NlYmFzdGlhbiBTw6R0emxlciIsIkNyZWF0ZWRPbiI6IjIwMjItMDUtMjVUMTE6MjE6MjAiLCJNb2RpZmllZEJ5IjoiX1NlYmFzdGlhbiBTw6R0emxlciIsIklkIjoiYTgxNWYwNjctNTU2Ny00YTNhLTliODAtNmI1MWRlYTE4YzRjIiwiTW9kaWZpZWRPbiI6IjIwMjItMDUtMjVUMTE6MjE6MjAiLCJQcm9qZWN0Ijp7IiRpZCI6IjUiLCIkdHlwZSI6IlN3aXNzQWNhZGVtaWMuQ2l0YXZpLlByb2plY3QsIFN3aXNzQWNhZGVtaWMuQ2l0YXZpIn19LHsiJGlkIjoiNi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TA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Ex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Tk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jA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yMS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jI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Iz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hUMTU6MDc6NDAiLCJQcm9qZWN0Ijp7IiRyZWYiOiI1In19LCJVc2VOdW1iZXJpbmdUeXBlT2ZQYXJlbnREb2N1bWVudCI6ZmFsc2UsIlllYXJPbmx5Ijp0cnVlfV0sIkZvcm1hdHRlZFRleHQiOnsiJGlkIjoiMjgiLCJDb3VudCI6MSwiVGV4dFVuaXRzIjpbeyIkaWQiOiIyOSIsIkZvbnRTdHlsZSI6eyIkaWQiOiIzMCIsIk5ldXRyYWwiOnRydWV9LCJSZWFkaW5nT3JkZXIiOjEsIlRleHQiOiIoMjAyMSkifV19LCJUYWciOiJDaXRhdmlQbGFjZWhvbGRlciM5YjVmMDlmZS0zNzczLTQzM2YtOWJkNS1hOTFlZjU2NTgxZTkiLCJUZXh0IjoiKDIwMjEpIiwiV0FJVmVyc2lvbiI6IjYuMTIuMC4wIn0=}</w:instrText>
          </w:r>
          <w:r w:rsidR="000C58C7">
            <w:fldChar w:fldCharType="separate"/>
          </w:r>
          <w:r w:rsidR="0022192C">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w:t>
      </w:r>
      <w:r w:rsidR="00C1300C">
        <w:t>number</w:t>
      </w:r>
      <w:r w:rsidR="00324B99">
        <w:t xml:space="preserve"> of </w:t>
      </w:r>
      <w:r w:rsidR="008A0A67">
        <w:t xml:space="preserve">layers in the cross network. </w:t>
      </w:r>
      <w:r w:rsidR="00B37C74">
        <w:t xml:space="preserve">This model architecture uses one cross layer, which declares that the learned feature interactions to </w:t>
      </w:r>
      <w:r w:rsidR="00045380">
        <w:t xml:space="preserve">a </w:t>
      </w:r>
      <w:r w:rsidR="00B37C74">
        <w:t xml:space="preserve">degree </w:t>
      </w:r>
      <w:r w:rsidR="00045380">
        <w:t xml:space="preserve">of </w:t>
      </w:r>
      <w:r w:rsidR="00B37C74">
        <w:t>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lastRenderedPageBreak/>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6"/>
                    <a:stretch>
                      <a:fillRect/>
                    </a:stretch>
                  </pic:blipFill>
                  <pic:spPr>
                    <a:xfrm>
                      <a:off x="0" y="0"/>
                      <a:ext cx="5400675" cy="1311910"/>
                    </a:xfrm>
                    <a:prstGeom prst="rect">
                      <a:avLst/>
                    </a:prstGeom>
                  </pic:spPr>
                </pic:pic>
              </a:graphicData>
            </a:graphic>
          </wp:inline>
        </w:drawing>
      </w:r>
    </w:p>
    <w:p w14:paraId="733CDE35" w14:textId="35D5D7E2" w:rsidR="00BF061E" w:rsidRPr="00BF061E" w:rsidRDefault="00F3798A" w:rsidP="00BF061E">
      <w:pPr>
        <w:pStyle w:val="Beschriftung"/>
      </w:pPr>
      <w:bookmarkStart w:id="106" w:name="_Ref109863345"/>
      <w:bookmarkStart w:id="107" w:name="_Toc110863983"/>
      <w:r>
        <w:t xml:space="preserve">Figure </w:t>
      </w:r>
      <w:r>
        <w:fldChar w:fldCharType="begin"/>
      </w:r>
      <w:r>
        <w:instrText xml:space="preserve"> SEQ Figure \* ARABIC </w:instrText>
      </w:r>
      <w:r>
        <w:fldChar w:fldCharType="separate"/>
      </w:r>
      <w:r w:rsidR="007C5A0D">
        <w:rPr>
          <w:noProof/>
        </w:rPr>
        <w:t>20</w:t>
      </w:r>
      <w:r>
        <w:fldChar w:fldCharType="end"/>
      </w:r>
      <w:bookmarkEnd w:id="106"/>
      <w:r>
        <w:t xml:space="preserve">: </w:t>
      </w:r>
      <w:r w:rsidR="00E457BC">
        <w:t>I</w:t>
      </w:r>
      <w:r>
        <w:t>mplementation of the DCN</w:t>
      </w:r>
      <w:bookmarkEnd w:id="107"/>
    </w:p>
    <w:p w14:paraId="441A10EA" w14:textId="13E2D516" w:rsidR="00002051" w:rsidRDefault="008133C0" w:rsidP="00002051">
      <w:pPr>
        <w:pStyle w:val="berschrift3"/>
      </w:pPr>
      <w:bookmarkStart w:id="108" w:name="_Toc110808398"/>
      <w:r>
        <w:t>MovieLens</w:t>
      </w:r>
      <w:bookmarkEnd w:id="108"/>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026214B6" w:rsidR="00BF061E" w:rsidRDefault="002E2B0F" w:rsidP="00BF061E">
      <w:r>
        <w:rPr>
          <w:rFonts w:cs="Arial"/>
        </w:rPr>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w:t>
      </w:r>
      <w:r w:rsidR="00C87B55">
        <w:t xml:space="preserve">(RMSE) </w:t>
      </w:r>
      <w:r w:rsidR="00D657E1">
        <w:t xml:space="preserve">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1E4A02">
        <w:t xml:space="preserve">Figure </w:t>
      </w:r>
      <w:r w:rsidR="001E4A02">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675" cy="372110"/>
                    </a:xfrm>
                    <a:prstGeom prst="rect">
                      <a:avLst/>
                    </a:prstGeom>
                  </pic:spPr>
                </pic:pic>
              </a:graphicData>
            </a:graphic>
          </wp:inline>
        </w:drawing>
      </w:r>
    </w:p>
    <w:p w14:paraId="5FFBAC8F" w14:textId="03692802" w:rsidR="007B04A2" w:rsidRDefault="00E457BC" w:rsidP="00E457BC">
      <w:pPr>
        <w:pStyle w:val="Beschriftung"/>
      </w:pPr>
      <w:bookmarkStart w:id="109" w:name="_Ref109868265"/>
      <w:bookmarkStart w:id="110" w:name="_Ref109868245"/>
      <w:bookmarkStart w:id="111" w:name="_Toc110863984"/>
      <w:r>
        <w:t xml:space="preserve">Figure </w:t>
      </w:r>
      <w:r>
        <w:fldChar w:fldCharType="begin"/>
      </w:r>
      <w:r>
        <w:instrText xml:space="preserve"> SEQ Figure \* ARABIC </w:instrText>
      </w:r>
      <w:r>
        <w:fldChar w:fldCharType="separate"/>
      </w:r>
      <w:r w:rsidR="007C5A0D">
        <w:rPr>
          <w:noProof/>
        </w:rPr>
        <w:t>21</w:t>
      </w:r>
      <w:r>
        <w:fldChar w:fldCharType="end"/>
      </w:r>
      <w:bookmarkEnd w:id="109"/>
      <w:r>
        <w:t>: Metrics during model training</w:t>
      </w:r>
      <w:bookmarkEnd w:id="110"/>
      <w:bookmarkEnd w:id="111"/>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112" w:name="_Toc110808399"/>
      <w:r>
        <w:t>Post</w:t>
      </w:r>
      <w:r w:rsidR="00AD6E14">
        <w:t>-Training Actions</w:t>
      </w:r>
      <w:bookmarkEnd w:id="112"/>
    </w:p>
    <w:p w14:paraId="039C371C" w14:textId="50EFFB4A"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w:t>
      </w:r>
      <w:r w:rsidR="00A23F1C">
        <w:t>is</w:t>
      </w:r>
      <w:r w:rsidR="00436DD8">
        <w:t xml:space="preserve"> artifact</w:t>
      </w:r>
      <w:r w:rsidR="00214C0E">
        <w:t>.</w:t>
      </w:r>
    </w:p>
    <w:p w14:paraId="316B6A38" w14:textId="121318E8"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xml:space="preserve">, which reads the </w:t>
      </w:r>
      <w:r w:rsidR="0053046E">
        <w:lastRenderedPageBreak/>
        <w:t>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1E4A02">
        <w:t xml:space="preserve">Figure </w:t>
      </w:r>
      <w:r w:rsidR="001E4A02">
        <w:rPr>
          <w:noProof/>
        </w:rPr>
        <w:t>22</w:t>
      </w:r>
      <w:r w:rsidR="00A52BD8">
        <w:fldChar w:fldCharType="end"/>
      </w:r>
      <w:r w:rsidR="003A6417">
        <w:t xml:space="preserve"> </w:t>
      </w:r>
      <w:r w:rsidR="00D7348E">
        <w:t>a</w:t>
      </w:r>
      <w:r w:rsidR="004D0513">
        <w:t>n</w:t>
      </w:r>
      <w:r w:rsidR="003A6417">
        <w:t xml:space="preserve"> output of this PTA can be seen.</w:t>
      </w:r>
    </w:p>
    <w:p w14:paraId="607243DB" w14:textId="77777777" w:rsidR="00C16F6F" w:rsidRDefault="00F436A3" w:rsidP="00C16F6F">
      <w:pPr>
        <w:keepNext/>
      </w:pPr>
      <w:r w:rsidRPr="00F436A3">
        <w:rPr>
          <w:noProof/>
        </w:rPr>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28"/>
                    <a:stretch>
                      <a:fillRect/>
                    </a:stretch>
                  </pic:blipFill>
                  <pic:spPr>
                    <a:xfrm>
                      <a:off x="0" y="0"/>
                      <a:ext cx="5399405" cy="2174240"/>
                    </a:xfrm>
                    <a:prstGeom prst="rect">
                      <a:avLst/>
                    </a:prstGeom>
                  </pic:spPr>
                </pic:pic>
              </a:graphicData>
            </a:graphic>
          </wp:inline>
        </w:drawing>
      </w:r>
    </w:p>
    <w:p w14:paraId="1AA20FAA" w14:textId="787D00D1" w:rsidR="00C16F6F" w:rsidRDefault="00C16F6F" w:rsidP="00C16F6F">
      <w:pPr>
        <w:pStyle w:val="Beschriftung"/>
      </w:pPr>
      <w:bookmarkStart w:id="113" w:name="_Ref109925369"/>
      <w:bookmarkStart w:id="114" w:name="_Toc110863985"/>
      <w:r>
        <w:t xml:space="preserve">Figure </w:t>
      </w:r>
      <w:r>
        <w:fldChar w:fldCharType="begin"/>
      </w:r>
      <w:r>
        <w:instrText xml:space="preserve"> SEQ Figure \* ARABIC </w:instrText>
      </w:r>
      <w:r>
        <w:fldChar w:fldCharType="separate"/>
      </w:r>
      <w:r w:rsidR="007C5A0D">
        <w:rPr>
          <w:noProof/>
        </w:rPr>
        <w:t>22</w:t>
      </w:r>
      <w:r>
        <w:fldChar w:fldCharType="end"/>
      </w:r>
      <w:bookmarkEnd w:id="113"/>
      <w:r>
        <w:t>: Model architecture visualization</w:t>
      </w:r>
      <w:bookmarkEnd w:id="114"/>
    </w:p>
    <w:p w14:paraId="5C12632E" w14:textId="4A5BC148"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w:t>
      </w:r>
      <w:r w:rsidR="7AD5A328">
        <w:t>Models</w:t>
      </w:r>
      <w:r w:rsidR="00245B7D">
        <w:t xml:space="preserve"> can become </w:t>
      </w:r>
      <w:r w:rsidR="7AD5A328">
        <w:t xml:space="preserve">complex </w:t>
      </w:r>
      <w:r w:rsidR="00245B7D">
        <w:t xml:space="preserve">and it is </w:t>
      </w:r>
      <w:r w:rsidR="7AD5A328">
        <w:t xml:space="preserve">therefore </w:t>
      </w:r>
      <w:r w:rsidR="00245B7D">
        <w:t xml:space="preserve">beneficial to </w:t>
      </w:r>
      <w:r w:rsidR="00F817A9">
        <w:t xml:space="preserve">have visual </w:t>
      </w:r>
      <w:r w:rsidR="00940FB3">
        <w:t xml:space="preserve">information about </w:t>
      </w:r>
      <w:r w:rsidR="72495A39">
        <w:t>their</w:t>
      </w:r>
      <w:r w:rsidR="00940FB3">
        <w:t xml:space="preserve"> composition.</w:t>
      </w:r>
    </w:p>
    <w:p w14:paraId="1D38BD10" w14:textId="0A787655"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1E4A02">
        <w:t xml:space="preserve">Figure </w:t>
      </w:r>
      <w:r w:rsidR="001E4A02">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399405" cy="1508125"/>
                    </a:xfrm>
                    <a:prstGeom prst="rect">
                      <a:avLst/>
                    </a:prstGeom>
                  </pic:spPr>
                </pic:pic>
              </a:graphicData>
            </a:graphic>
          </wp:inline>
        </w:drawing>
      </w:r>
    </w:p>
    <w:p w14:paraId="3CF22999" w14:textId="0FB26CE0" w:rsidR="001B1FB9" w:rsidRDefault="001B1FB9" w:rsidP="001B1FB9">
      <w:pPr>
        <w:pStyle w:val="Beschriftung"/>
      </w:pPr>
      <w:bookmarkStart w:id="115" w:name="_Ref110204677"/>
      <w:bookmarkStart w:id="116" w:name="_Toc110863986"/>
      <w:r>
        <w:t xml:space="preserve">Figure </w:t>
      </w:r>
      <w:r>
        <w:fldChar w:fldCharType="begin"/>
      </w:r>
      <w:r>
        <w:instrText xml:space="preserve"> SEQ Figure \* ARABIC </w:instrText>
      </w:r>
      <w:r>
        <w:fldChar w:fldCharType="separate"/>
      </w:r>
      <w:r w:rsidR="007C5A0D">
        <w:rPr>
          <w:noProof/>
        </w:rPr>
        <w:t>23</w:t>
      </w:r>
      <w:r>
        <w:fldChar w:fldCharType="end"/>
      </w:r>
      <w:bookmarkEnd w:id="115"/>
      <w:r>
        <w:t>: TensorBoard training and evaluation visualization</w:t>
      </w:r>
      <w:bookmarkEnd w:id="116"/>
    </w:p>
    <w:p w14:paraId="51570202" w14:textId="63B4A9FB" w:rsidR="00A33141" w:rsidRPr="00DD3E6A" w:rsidRDefault="004D1748" w:rsidP="008E5214">
      <w:r>
        <w:t xml:space="preserve"> </w:t>
      </w:r>
    </w:p>
    <w:p w14:paraId="563CC037" w14:textId="432D1A9F" w:rsidR="003722A1" w:rsidRDefault="00DF2FD8" w:rsidP="00227FF1">
      <w:r>
        <w:rPr>
          <w:b/>
        </w:rPr>
        <w:lastRenderedPageBreak/>
        <w:t xml:space="preserve">Visualization of </w:t>
      </w:r>
      <w:r w:rsidR="000B035F">
        <w:rPr>
          <w:b/>
        </w:rPr>
        <w:t>learned cross-</w:t>
      </w:r>
      <w:r w:rsidR="00D01EF9">
        <w:rPr>
          <w:b/>
        </w:rPr>
        <w:t>features</w:t>
      </w:r>
      <w:r w:rsidR="007E16EA">
        <w:rPr>
          <w:b/>
        </w:rPr>
        <w:t>.</w:t>
      </w:r>
      <w:r w:rsidR="007E16EA">
        <w:t xml:space="preserve"> Model understanding is a </w:t>
      </w:r>
      <w:r w:rsidR="00FF3462">
        <w:t xml:space="preserve">non-trivial task for large neural networks. Because of the </w:t>
      </w:r>
      <w:r w:rsidR="00FC14EE">
        <w:t>number</w:t>
      </w:r>
      <w:r w:rsidR="00FF3462">
        <w:t xml:space="preserve">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t>
      </w:r>
      <w:r w:rsidR="00AA1617">
        <w:t xml:space="preserve">matrix </w:t>
      </w:r>
      <w:r w:rsidR="00ED0962">
        <w:t>where m is the</w:t>
      </w:r>
      <w:r w:rsidR="00777B9D">
        <w:t xml:space="preserve"> number</w:t>
      </w:r>
      <w:r w:rsidR="00ED0962">
        <w:t xml:space="preserve"> of features </w:t>
      </w:r>
      <w:r w:rsidR="006B0AF9">
        <w:t>of this 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1E4A02">
        <w:t xml:space="preserve">Figure </w:t>
      </w:r>
      <w:r w:rsidR="001E4A02">
        <w:rPr>
          <w:noProof/>
        </w:rPr>
        <w:t>24</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642B600" w:rsidR="00227FF1" w:rsidRDefault="008A24D3" w:rsidP="008A24D3">
      <w:pPr>
        <w:pStyle w:val="Beschriftung"/>
      </w:pPr>
      <w:bookmarkStart w:id="117" w:name="_Ref109944071"/>
      <w:bookmarkStart w:id="118" w:name="_Toc110863987"/>
      <w:r>
        <w:t xml:space="preserve">Figure </w:t>
      </w:r>
      <w:r>
        <w:fldChar w:fldCharType="begin"/>
      </w:r>
      <w:r>
        <w:instrText xml:space="preserve"> SEQ Figure \* ARABIC </w:instrText>
      </w:r>
      <w:r>
        <w:fldChar w:fldCharType="separate"/>
      </w:r>
      <w:r w:rsidR="007C5A0D">
        <w:rPr>
          <w:noProof/>
        </w:rPr>
        <w:t>24</w:t>
      </w:r>
      <w:r>
        <w:fldChar w:fldCharType="end"/>
      </w:r>
      <w:bookmarkEnd w:id="117"/>
      <w:r>
        <w:t>: Plot of the learned feature interactions in a cross layer</w:t>
      </w:r>
      <w:bookmarkEnd w:id="118"/>
    </w:p>
    <w:p w14:paraId="138B946A" w14:textId="74945C1F"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1E4A02">
        <w:t xml:space="preserve">Figure </w:t>
      </w:r>
      <w:r w:rsidR="001E4A02">
        <w:rPr>
          <w:noProof/>
        </w:rPr>
        <w:t>25</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w:t>
      </w:r>
      <w:r w:rsidR="000E70CE" w:rsidDel="004E67E2">
        <w:t>3</w:t>
      </w:r>
      <w:r w:rsidR="000E70CE">
        <w:t>2</w:t>
      </w:r>
      <w:r w:rsidR="004E67E2">
        <w:t>-dimensional</w:t>
      </w:r>
      <w:r w:rsidR="000E70CE">
        <w:t xml:space="preserve"> vector representation</w:t>
      </w:r>
      <w:r w:rsidR="00AF08F0">
        <w:t xml:space="preserve">. </w:t>
      </w:r>
      <w:r w:rsidR="006064C5">
        <w:t>Multiplying the</w:t>
      </w:r>
      <w:r w:rsidR="00AF08F0">
        <w:t xml:space="preserve"> </w:t>
      </w:r>
      <w:r w:rsidR="00B70742">
        <w:t xml:space="preserve">number </w:t>
      </w:r>
      <w:r w:rsidR="00816E21">
        <w:t>of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119" w:name="_Hlk109944616"/>
      <m:oMath>
        <m:r>
          <w:rPr>
            <w:rFonts w:ascii="Cambria Math" w:hAnsi="Cambria Math"/>
          </w:rPr>
          <m:t>32×32</m:t>
        </m:r>
      </m:oMath>
      <w:bookmarkEnd w:id="119"/>
      <w:r w:rsidR="00132BFD">
        <w:t xml:space="preserve"> </w:t>
      </w:r>
      <w:r w:rsidR="009371AC">
        <w:t>slice of the cross layer represents a specific cross interaction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lastRenderedPageBreak/>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1"/>
                    <a:stretch>
                      <a:fillRect/>
                    </a:stretch>
                  </pic:blipFill>
                  <pic:spPr>
                    <a:xfrm>
                      <a:off x="0" y="0"/>
                      <a:ext cx="5399405" cy="1517015"/>
                    </a:xfrm>
                    <a:prstGeom prst="rect">
                      <a:avLst/>
                    </a:prstGeom>
                  </pic:spPr>
                </pic:pic>
              </a:graphicData>
            </a:graphic>
          </wp:inline>
        </w:drawing>
      </w:r>
    </w:p>
    <w:p w14:paraId="7B276888" w14:textId="72AA5FC1" w:rsidR="00214C0E" w:rsidRPr="005F6EE6" w:rsidRDefault="0066504A" w:rsidP="00FF1900">
      <w:pPr>
        <w:pStyle w:val="Beschriftung"/>
      </w:pPr>
      <w:bookmarkStart w:id="120" w:name="_Ref109941465"/>
      <w:bookmarkStart w:id="121" w:name="_Toc110863988"/>
      <w:r>
        <w:t xml:space="preserve">Figure </w:t>
      </w:r>
      <w:r>
        <w:fldChar w:fldCharType="begin"/>
      </w:r>
      <w:r>
        <w:instrText xml:space="preserve"> SEQ Figure \* ARABIC </w:instrText>
      </w:r>
      <w:r>
        <w:fldChar w:fldCharType="separate"/>
      </w:r>
      <w:r w:rsidR="007C5A0D">
        <w:rPr>
          <w:noProof/>
        </w:rPr>
        <w:t>25</w:t>
      </w:r>
      <w:r>
        <w:fldChar w:fldCharType="end"/>
      </w:r>
      <w:bookmarkEnd w:id="120"/>
      <w:r>
        <w:t xml:space="preserve">: </w:t>
      </w:r>
      <w:r w:rsidR="00A479FC">
        <w:t>Console output</w:t>
      </w:r>
      <w:r>
        <w:t xml:space="preserve"> of cross layer after training</w:t>
      </w:r>
      <w:bookmarkEnd w:id="121"/>
    </w:p>
    <w:p w14:paraId="07431526" w14:textId="5495E598" w:rsidR="00DC5696" w:rsidRDefault="00DC5696" w:rsidP="00DC5696">
      <w:pPr>
        <w:pStyle w:val="berschrift2"/>
      </w:pPr>
      <w:bookmarkStart w:id="122" w:name="_Toc110808400"/>
      <w:r>
        <w:t>Concept Drift Awareness</w:t>
      </w:r>
      <w:bookmarkEnd w:id="122"/>
    </w:p>
    <w:p w14:paraId="1595DC7A" w14:textId="58CE5404" w:rsidR="00A479FC" w:rsidRDefault="00256D60" w:rsidP="00256D60">
      <w:pPr>
        <w:pStyle w:val="berschrift3"/>
      </w:pPr>
      <w:bookmarkStart w:id="123" w:name="_Ref110208521"/>
      <w:bookmarkStart w:id="124" w:name="_Toc110808401"/>
      <w:r>
        <w:t>Design</w:t>
      </w:r>
      <w:bookmarkEnd w:id="123"/>
      <w:bookmarkEnd w:id="124"/>
    </w:p>
    <w:p w14:paraId="79F8873B" w14:textId="514E5B81" w:rsidR="00F20618" w:rsidRDefault="00AE737F" w:rsidP="00752B2B">
      <w:r>
        <w:t xml:space="preserve">The CD awareness process </w:t>
      </w:r>
      <w:r w:rsidR="00E6475D">
        <w:t>is structured in two</w:t>
      </w:r>
      <w:r w:rsidR="00292780">
        <w:t xml:space="preserve"> parts</w:t>
      </w:r>
      <w:r w:rsidR="006E5E93">
        <w:t>. The first</w:t>
      </w:r>
      <w:r w:rsidR="00292780">
        <w:t xml:space="preserve"> </w:t>
      </w:r>
      <w:r w:rsidR="00C922AE">
        <w:t xml:space="preserve">component </w:t>
      </w:r>
      <w:r w:rsidR="006E5E93">
        <w:t>is the prediction service and the second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w:t>
      </w:r>
      <w:r w:rsidR="002E179B">
        <w:t xml:space="preserve"> </w:t>
      </w:r>
      <w:r w:rsidR="001C6EDF">
        <w:t>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4898871" w14:textId="53786076" w:rsidR="004830E7" w:rsidRDefault="00DA26DF" w:rsidP="005C5AE9">
      <w:pPr>
        <w:pStyle w:val="berschrift3"/>
      </w:pPr>
      <w:bookmarkStart w:id="125" w:name="_Toc110808402"/>
      <w:r>
        <w:t>Prediction Service</w:t>
      </w:r>
      <w:bookmarkEnd w:id="125"/>
    </w:p>
    <w:p w14:paraId="6002FFFC" w14:textId="2EEB78A6"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w:t>
      </w:r>
      <w:r w:rsidR="00825E8A">
        <w:rPr>
          <w:rFonts w:ascii="Courier New" w:hAnsi="Courier New" w:cs="Courier New"/>
        </w:rPr>
        <w:t>roduction/p</w:t>
      </w:r>
      <w:r w:rsidRPr="00AA0ECD">
        <w:rPr>
          <w:rFonts w:ascii="Courier New" w:hAnsi="Courier New" w:cs="Courier New"/>
        </w:rPr>
        <w:t>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1E4A02">
        <w:rPr>
          <w:rFonts w:cs="Arial"/>
        </w:rPr>
        <w:fldChar w:fldCharType="begin"/>
      </w:r>
      <w:r w:rsidR="001E4A02">
        <w:rPr>
          <w:rFonts w:cs="Arial"/>
        </w:rPr>
        <w:instrText xml:space="preserve"> REF _Ref110864292 \h </w:instrText>
      </w:r>
      <w:r w:rsidR="001E4A02">
        <w:rPr>
          <w:rFonts w:cs="Arial"/>
        </w:rPr>
      </w:r>
      <w:r w:rsidR="001E4A02">
        <w:rPr>
          <w:rFonts w:cs="Arial"/>
        </w:rPr>
        <w:fldChar w:fldCharType="separate"/>
      </w:r>
      <w:r w:rsidR="001E4A02">
        <w:t xml:space="preserve">Figure </w:t>
      </w:r>
      <w:r w:rsidR="001E4A02">
        <w:rPr>
          <w:noProof/>
        </w:rPr>
        <w:t>26</w:t>
      </w:r>
      <w:r w:rsidR="001E4A02">
        <w:rPr>
          <w:rFonts w:cs="Arial"/>
        </w:rPr>
        <w:fldChar w:fldCharType="end"/>
      </w:r>
      <w:r w:rsidR="0093312A">
        <w:rPr>
          <w:rFonts w:cs="Arial"/>
        </w:rPr>
        <w:t>)</w:t>
      </w:r>
      <w:r w:rsidRPr="002A1068">
        <w:t>.</w:t>
      </w:r>
    </w:p>
    <w:p w14:paraId="219B5149" w14:textId="77777777" w:rsidR="0047509E" w:rsidRDefault="008B6BBD" w:rsidP="0047509E">
      <w:pPr>
        <w:keepNext/>
      </w:pPr>
      <w:r>
        <w:rPr>
          <w:noProof/>
        </w:rPr>
        <w:lastRenderedPageBreak/>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194A645A" w:rsidR="008B6BBD" w:rsidRDefault="0047509E" w:rsidP="0047509E">
      <w:pPr>
        <w:pStyle w:val="Beschriftung"/>
      </w:pPr>
      <w:bookmarkStart w:id="126" w:name="_Ref110015339"/>
      <w:bookmarkStart w:id="127" w:name="_Toc110863989"/>
      <w:bookmarkStart w:id="128" w:name="_Ref110864292"/>
      <w:r>
        <w:t xml:space="preserve">Figure </w:t>
      </w:r>
      <w:r>
        <w:fldChar w:fldCharType="begin"/>
      </w:r>
      <w:r>
        <w:instrText xml:space="preserve"> SEQ Figure \* ARABIC </w:instrText>
      </w:r>
      <w:r>
        <w:fldChar w:fldCharType="separate"/>
      </w:r>
      <w:r w:rsidR="007C5A0D">
        <w:rPr>
          <w:noProof/>
        </w:rPr>
        <w:t>26</w:t>
      </w:r>
      <w:r>
        <w:fldChar w:fldCharType="end"/>
      </w:r>
      <w:bookmarkEnd w:id="128"/>
      <w:r>
        <w:t>: Output of the prediction service</w:t>
      </w:r>
      <w:bookmarkEnd w:id="126"/>
      <w:bookmarkEnd w:id="127"/>
    </w:p>
    <w:p w14:paraId="34F58C16" w14:textId="5283436A" w:rsidR="00F22FCB" w:rsidRDefault="00F22FCB" w:rsidP="00F22FCB">
      <w:pPr>
        <w:pStyle w:val="berschrift3"/>
      </w:pPr>
      <w:bookmarkStart w:id="129" w:name="_Toc110808403"/>
      <w:r>
        <w:t>Monitoring</w:t>
      </w:r>
      <w:bookmarkEnd w:id="129"/>
    </w:p>
    <w:p w14:paraId="10BE1419" w14:textId="0F8678FB" w:rsidR="00F22FCB" w:rsidRDefault="006F439D" w:rsidP="00F22FCB">
      <w:r>
        <w:t>In order to</w:t>
      </w:r>
      <w:r w:rsidDel="00E34298">
        <w:t xml:space="preserve"> </w:t>
      </w:r>
      <w:r w:rsidR="00E34298">
        <w:t xml:space="preserve">meet </w:t>
      </w:r>
      <w:r>
        <w:t xml:space="preserve">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Instead of</w:t>
      </w:r>
      <w:r w:rsidR="001C1B6E" w:rsidDel="00A2102F">
        <w:t xml:space="preserve"> </w:t>
      </w:r>
      <w:r w:rsidR="00A2102F">
        <w:t xml:space="preserve">using </w:t>
      </w:r>
      <w:r w:rsidR="001C1B6E">
        <w:t xml:space="preserve">a </w:t>
      </w:r>
      <w:r w:rsidR="001C1B6E" w:rsidDel="00E34298">
        <w:t>third</w:t>
      </w:r>
      <w:r w:rsidR="00E34298">
        <w:t>-party</w:t>
      </w:r>
      <w:r w:rsidR="001C1B6E">
        <w:t xml:space="preserve"> drift detection library, a custom solution is developed, which shares similarities with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For this</w:t>
      </w:r>
      <w:r w:rsidR="00740DC7">
        <w:t xml:space="preserve">, </w:t>
      </w:r>
      <w:r w:rsidR="00136704">
        <w:t>RMSE is chosen as the evaluation metric for CD.</w:t>
      </w:r>
    </w:p>
    <w:p w14:paraId="2BFB6053" w14:textId="73142456" w:rsidR="00223103" w:rsidRDefault="00136704" w:rsidP="00F22FCB">
      <w:r>
        <w:t>The source code for the CD evaluation task is located under</w:t>
      </w:r>
      <w:r w:rsidR="00FE3283">
        <w:t xml:space="preserve"> </w:t>
      </w:r>
      <w:r w:rsidR="00D72136">
        <w:t>the</w:t>
      </w:r>
      <w:r>
        <w:t xml:space="preserve"> </w:t>
      </w:r>
      <w:r w:rsidR="00D72136">
        <w:rPr>
          <w:rFonts w:ascii="Courier New" w:hAnsi="Courier New" w:cs="Courier New"/>
        </w:rPr>
        <w:t>airflow_pipelines</w:t>
      </w:r>
      <w:r w:rsidR="00043DE0" w:rsidRPr="003713EB">
        <w:rPr>
          <w:rFonts w:ascii="Courier New" w:hAnsi="Courier New" w:cs="Courier New"/>
        </w:rPr>
        <w:t xml:space="preserve"> </w:t>
      </w:r>
      <w:r w:rsidR="00043DE0">
        <w:t xml:space="preserve">directory. </w:t>
      </w:r>
      <w:r w:rsidR="003E2E1C">
        <w:t xml:space="preserve">The monitoring </w:t>
      </w:r>
      <w:r w:rsidR="008A7D11">
        <w:t xml:space="preserve">script </w:t>
      </w:r>
      <w:r w:rsidR="003E2E1C">
        <w:t xml:space="preserve">that </w:t>
      </w:r>
      <w:r w:rsidR="008A7D11">
        <w:t>holds the CD</w:t>
      </w:r>
      <w:r w:rsidR="002E179B">
        <w:t xml:space="preserve"> </w:t>
      </w:r>
      <w:r w:rsidR="008A7D11">
        <w:t xml:space="preserve">awareness functionality is </w:t>
      </w:r>
      <w:r w:rsidR="006B3D34" w:rsidRPr="006B3D34">
        <w:rPr>
          <w:rFonts w:ascii="Courier New" w:hAnsi="Courier New" w:cs="Courier New"/>
        </w:rPr>
        <w:t>cd_</w:t>
      </w:r>
      <w:r w:rsidR="00FE3283">
        <w:rPr>
          <w:rFonts w:ascii="Courier New" w:hAnsi="Courier New" w:cs="Courier New"/>
        </w:rPr>
        <w:t>awareness_pipeline</w:t>
      </w:r>
      <w:r w:rsidR="006B3D34" w:rsidRPr="006B3D34">
        <w:rPr>
          <w:rFonts w:ascii="Courier New" w:hAnsi="Courier New" w:cs="Courier New"/>
        </w:rPr>
        <w:t>.py</w:t>
      </w:r>
      <w:r w:rsidR="006B3D34">
        <w:t>.</w:t>
      </w:r>
      <w:r w:rsidR="00DC4E40">
        <w:t xml:space="preserve"> </w:t>
      </w:r>
      <w:r w:rsidR="00172388">
        <w:t xml:space="preserve">This script is located </w:t>
      </w:r>
      <w:r w:rsidR="00893D9A">
        <w:t xml:space="preserve">inside the Airflow pipeline </w:t>
      </w:r>
      <w:r w:rsidR="00893D9A" w:rsidDel="00190399">
        <w:t>folder</w:t>
      </w:r>
      <w:r w:rsidR="00190399">
        <w:t xml:space="preserve"> because</w:t>
      </w:r>
      <w:r w:rsidR="00893D9A">
        <w:t xml:space="preserve"> it is integrated into a pipeline, which will be</w:t>
      </w:r>
      <w:r w:rsidR="00E2425B">
        <w:t xml:space="preserve"> covered</w:t>
      </w:r>
      <w:r w:rsidR="00893D9A">
        <w:t xml:space="preserve"> </w:t>
      </w:r>
      <w:r w:rsidR="00E2425B">
        <w:t xml:space="preserve">in the next chapter. </w:t>
      </w:r>
      <w:r w:rsidR="00DC4E40">
        <w:t xml:space="preserve">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w:t>
      </w:r>
      <w:r w:rsidR="00FC694E" w:rsidDel="00CF46CB">
        <w:t>e.g</w:t>
      </w:r>
      <w:r w:rsidR="00CF46CB">
        <w:t>.,</w:t>
      </w:r>
      <w:r w:rsidR="00FC694E">
        <w:t xml:space="preserve">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1E4A02">
        <w:t xml:space="preserve">Figure </w:t>
      </w:r>
      <w:r w:rsidR="001E4A02">
        <w:rPr>
          <w:noProof/>
        </w:rPr>
        <w:t>27</w:t>
      </w:r>
      <w:r w:rsidR="006E5D7C">
        <w:fldChar w:fldCharType="end"/>
      </w:r>
      <w:r w:rsidR="008A0C1C">
        <w:t>).</w:t>
      </w:r>
    </w:p>
    <w:p w14:paraId="198E5243" w14:textId="77777777" w:rsidR="008A0C1C" w:rsidRDefault="008A0C1C" w:rsidP="008A0C1C">
      <w:pPr>
        <w:keepNext/>
      </w:pPr>
      <w:r w:rsidRPr="008A0C1C">
        <w:rPr>
          <w:noProof/>
        </w:rPr>
        <w:lastRenderedPageBreak/>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3"/>
                    <a:stretch>
                      <a:fillRect/>
                    </a:stretch>
                  </pic:blipFill>
                  <pic:spPr>
                    <a:xfrm>
                      <a:off x="0" y="0"/>
                      <a:ext cx="5399405" cy="1589405"/>
                    </a:xfrm>
                    <a:prstGeom prst="rect">
                      <a:avLst/>
                    </a:prstGeom>
                  </pic:spPr>
                </pic:pic>
              </a:graphicData>
            </a:graphic>
          </wp:inline>
        </w:drawing>
      </w:r>
    </w:p>
    <w:p w14:paraId="3979879E" w14:textId="6FDA1B7B" w:rsidR="008A0C1C" w:rsidRDefault="008A0C1C" w:rsidP="008A0C1C">
      <w:pPr>
        <w:pStyle w:val="Beschriftung"/>
      </w:pPr>
      <w:bookmarkStart w:id="130" w:name="_Ref110029040"/>
      <w:bookmarkStart w:id="131" w:name="_Ref110029022"/>
      <w:bookmarkStart w:id="132" w:name="_Toc110863990"/>
      <w:r>
        <w:t xml:space="preserve">Figure </w:t>
      </w:r>
      <w:r>
        <w:fldChar w:fldCharType="begin"/>
      </w:r>
      <w:r>
        <w:instrText xml:space="preserve"> SEQ Figure \* ARABIC </w:instrText>
      </w:r>
      <w:r>
        <w:fldChar w:fldCharType="separate"/>
      </w:r>
      <w:r w:rsidR="007C5A0D">
        <w:rPr>
          <w:noProof/>
        </w:rPr>
        <w:t>27</w:t>
      </w:r>
      <w:r>
        <w:fldChar w:fldCharType="end"/>
      </w:r>
      <w:bookmarkEnd w:id="130"/>
      <w:r>
        <w:t>: RMSE values of the production data grouped by year</w:t>
      </w:r>
      <w:bookmarkEnd w:id="131"/>
      <w:r w:rsidR="004F5335">
        <w:t xml:space="preserve"> (rmse_df)</w:t>
      </w:r>
      <w:bookmarkEnd w:id="132"/>
    </w:p>
    <w:p w14:paraId="41BA7FAA" w14:textId="4239714B" w:rsidR="00CA2C8B" w:rsidRPr="00D32481" w:rsidRDefault="00074797" w:rsidP="00CA2C8B">
      <w:pPr>
        <w:rPr>
          <w:rFonts w:cs="Arial"/>
        </w:rPr>
      </w:pPr>
      <w:r>
        <w:rPr>
          <w:rFonts w:cs="Arial"/>
        </w:rPr>
        <w:t xml:space="preserve">This Dataframe is used as </w:t>
      </w:r>
      <w:r w:rsidR="00143C41">
        <w:rPr>
          <w:rFonts w:cs="Arial"/>
        </w:rPr>
        <w:t>an</w:t>
      </w:r>
      <w:r>
        <w:rPr>
          <w:rFonts w:cs="Arial"/>
        </w:rPr>
        <w:t xml:space="preserve"> input </w:t>
      </w:r>
      <w:r w:rsidR="006434D9">
        <w:rPr>
          <w:rFonts w:cs="Arial"/>
        </w:rPr>
        <w:t xml:space="preserve">to function </w:t>
      </w:r>
      <w:r w:rsidR="006434D9" w:rsidRPr="001A75D4">
        <w:rPr>
          <w:rFonts w:ascii="Courier New" w:hAnsi="Courier New" w:cs="Courier New"/>
        </w:rPr>
        <w:t>cd_detector</w:t>
      </w:r>
      <w:r w:rsidR="006434D9">
        <w:rPr>
          <w:rFonts w:cs="Arial"/>
        </w:rPr>
        <w:t>, which</w:t>
      </w:r>
      <w:r w:rsidR="00DC0C55">
        <w:rPr>
          <w:rFonts w:cs="Arial"/>
        </w:rPr>
        <w:t xml:space="preserve"> runs the CD detection task.</w:t>
      </w:r>
      <w:r w:rsidR="00D57511">
        <w:rPr>
          <w:rFonts w:cs="Arial"/>
        </w:rPr>
        <w:t xml:space="preserve"> Furthermore</w:t>
      </w:r>
      <w:r w:rsidR="003F0370">
        <w:rPr>
          <w:rFonts w:cs="Arial"/>
        </w:rPr>
        <w:t>,</w:t>
      </w:r>
      <w:r w:rsidR="006066AE">
        <w:rPr>
          <w:rFonts w:cs="Arial"/>
        </w:rPr>
        <w:t xml:space="preserve"> </w:t>
      </w:r>
      <w:r w:rsidR="00D57511">
        <w:rPr>
          <w:rFonts w:cs="Arial"/>
        </w:rPr>
        <w:t xml:space="preserve">two </w:t>
      </w:r>
      <w:r w:rsidR="006066AE">
        <w:rPr>
          <w:rFonts w:cs="Arial"/>
        </w:rPr>
        <w:t>threshold parameters are</w:t>
      </w:r>
      <w:r w:rsidR="00D57511">
        <w:rPr>
          <w:rFonts w:cs="Arial"/>
        </w:rPr>
        <w:t xml:space="preserve"> defined.</w:t>
      </w:r>
      <w:r w:rsidR="00D32481">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1E4A02">
        <w:t xml:space="preserve">Figure </w:t>
      </w:r>
      <w:r w:rsidR="001E4A02">
        <w:rPr>
          <w:noProof/>
        </w:rPr>
        <w:t>28</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w:t>
      </w:r>
      <w:r w:rsidR="00D50538">
        <w:rPr>
          <w:rFonts w:cs="Arial"/>
        </w:rPr>
        <w:t xml:space="preserve">absolute </w:t>
      </w:r>
      <w:r w:rsidR="002A0F50">
        <w:rPr>
          <w:rFonts w:cs="Arial"/>
        </w:rPr>
        <w:t>RMSE value a window is allowed to have</w:t>
      </w:r>
      <w:r w:rsidR="00B87BAC">
        <w:rPr>
          <w:rFonts w:cs="Arial"/>
        </w:rPr>
        <w:t>. Th</w:t>
      </w:r>
      <w:r w:rsidR="00FA136A">
        <w:rPr>
          <w:rFonts w:cs="Arial"/>
        </w:rPr>
        <w:t>is</w:t>
      </w:r>
      <w:r w:rsidR="00B87BAC">
        <w:rPr>
          <w:rFonts w:cs="Arial"/>
        </w:rPr>
        <w:t xml:space="preserve"> threshold is a </w:t>
      </w:r>
      <w:r w:rsidR="001D29EF">
        <w:rPr>
          <w:rFonts w:cs="Arial"/>
        </w:rPr>
        <w:t>safe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r w:rsidR="009B02A5">
        <w:rPr>
          <w:rFonts w:cs="Arial"/>
        </w:rPr>
        <w:t xml:space="preserve"> </w:t>
      </w:r>
      <w:r w:rsidR="00F5019A">
        <w:rPr>
          <w:rFonts w:cs="Arial"/>
        </w:rPr>
        <w:t xml:space="preserve">This function returns a tuple with a Boolean and a list. </w:t>
      </w:r>
      <w:r w:rsidR="00CA7E88">
        <w:rPr>
          <w:rFonts w:cs="Arial"/>
        </w:rPr>
        <w:t>If the Boolean is set to False, CD has been detected.</w:t>
      </w:r>
      <w:r w:rsidR="00434CC0">
        <w:rPr>
          <w:rFonts w:cs="Arial"/>
        </w:rPr>
        <w:t xml:space="preserve"> The list contains </w:t>
      </w:r>
      <w:r w:rsidR="004875F1">
        <w:rPr>
          <w:rFonts w:cs="Arial"/>
        </w:rPr>
        <w:t xml:space="preserve">two elements, which holds the </w:t>
      </w:r>
      <w:r w:rsidR="00337601">
        <w:rPr>
          <w:rFonts w:cs="Arial"/>
        </w:rPr>
        <w:t>date</w:t>
      </w:r>
      <w:r w:rsidR="00CC426D">
        <w:rPr>
          <w:rFonts w:cs="Arial"/>
        </w:rPr>
        <w:t>s</w:t>
      </w:r>
      <w:r w:rsidR="00337601">
        <w:rPr>
          <w:rFonts w:cs="Arial"/>
        </w:rPr>
        <w:t xml:space="preserve"> of the window, CD was detected in</w:t>
      </w:r>
      <w:r w:rsidR="00F07F97">
        <w:rPr>
          <w:rFonts w:cs="Arial"/>
        </w:rPr>
        <w:t xml:space="preserve">. </w:t>
      </w:r>
      <w:r w:rsidR="0003482C">
        <w:rPr>
          <w:rFonts w:cs="Arial"/>
        </w:rPr>
        <w:t xml:space="preserve">The first element holds </w:t>
      </w:r>
      <w:r w:rsidR="003971DB">
        <w:rPr>
          <w:rFonts w:cs="Arial"/>
        </w:rPr>
        <w:t xml:space="preserve">a date for </w:t>
      </w:r>
      <w:r w:rsidR="00EC7874">
        <w:rPr>
          <w:rFonts w:cs="Arial"/>
        </w:rPr>
        <w:t>the</w:t>
      </w:r>
      <w:r w:rsidR="00092BEA">
        <w:rPr>
          <w:rFonts w:cs="Arial"/>
        </w:rPr>
        <w:t xml:space="preserve"> </w:t>
      </w:r>
      <w:r w:rsidR="000064E1">
        <w:rPr>
          <w:rFonts w:cs="Arial"/>
        </w:rPr>
        <w:t>detected</w:t>
      </w:r>
      <w:r w:rsidR="00621EEF">
        <w:rPr>
          <w:rFonts w:cs="Arial"/>
        </w:rPr>
        <w:t xml:space="preserve"> </w:t>
      </w:r>
      <w:r w:rsidR="00092BEA">
        <w:rPr>
          <w:rFonts w:cs="Arial"/>
        </w:rPr>
        <w:t>delta</w:t>
      </w:r>
      <w:r w:rsidR="00492521">
        <w:rPr>
          <w:rFonts w:cs="Arial"/>
        </w:rPr>
        <w:t xml:space="preserve"> </w:t>
      </w:r>
      <w:r w:rsidR="00092BEA">
        <w:rPr>
          <w:rFonts w:cs="Arial"/>
        </w:rPr>
        <w:t>C</w:t>
      </w:r>
      <w:r w:rsidR="00621EEF">
        <w:rPr>
          <w:rFonts w:cs="Arial"/>
        </w:rPr>
        <w:t>D</w:t>
      </w:r>
      <w:r w:rsidR="00472A62">
        <w:rPr>
          <w:rFonts w:cs="Arial"/>
        </w:rPr>
        <w:t xml:space="preserve">, </w:t>
      </w:r>
      <w:r w:rsidR="00DD0E34">
        <w:rPr>
          <w:rFonts w:cs="Arial"/>
        </w:rPr>
        <w:t xml:space="preserve">the second element </w:t>
      </w:r>
      <w:r w:rsidR="00EC7874">
        <w:rPr>
          <w:rFonts w:cs="Arial"/>
        </w:rPr>
        <w:t xml:space="preserve">holds the </w:t>
      </w:r>
      <w:r w:rsidR="000064E1">
        <w:rPr>
          <w:rFonts w:cs="Arial"/>
        </w:rPr>
        <w:t>date</w:t>
      </w:r>
      <w:r w:rsidR="00EC7874">
        <w:rPr>
          <w:rFonts w:cs="Arial"/>
        </w:rPr>
        <w:t xml:space="preserve"> for the </w:t>
      </w:r>
      <w:r w:rsidR="000064E1">
        <w:rPr>
          <w:rFonts w:cs="Arial"/>
        </w:rPr>
        <w:t xml:space="preserve">detected </w:t>
      </w:r>
      <w:r w:rsidR="00EC7874">
        <w:rPr>
          <w:rFonts w:cs="Arial"/>
        </w:rPr>
        <w:t>absolute</w:t>
      </w:r>
      <w:r w:rsidR="00492521">
        <w:rPr>
          <w:rFonts w:cs="Arial"/>
        </w:rPr>
        <w:t xml:space="preserve"> </w:t>
      </w:r>
      <w:r w:rsidR="00092BEA">
        <w:rPr>
          <w:rFonts w:cs="Arial"/>
        </w:rPr>
        <w:t>CD.</w:t>
      </w:r>
      <w:r w:rsidR="00621EEF">
        <w:rPr>
          <w:rFonts w:cs="Arial"/>
        </w:rPr>
        <w:t xml:space="preserve"> This way it is possible to </w:t>
      </w:r>
      <w:r w:rsidR="00703BBF">
        <w:rPr>
          <w:rFonts w:cs="Arial"/>
        </w:rPr>
        <w:t>also see</w:t>
      </w:r>
      <w:r w:rsidR="00BD0F22">
        <w:rPr>
          <w:rFonts w:cs="Arial"/>
        </w:rPr>
        <w:t xml:space="preserve"> when </w:t>
      </w:r>
      <w:r w:rsidR="00E86205">
        <w:rPr>
          <w:rFonts w:cs="Arial"/>
        </w:rPr>
        <w:t>in the dataset CD has</w:t>
      </w:r>
      <w:r w:rsidR="00703BBF">
        <w:rPr>
          <w:rFonts w:cs="Arial"/>
        </w:rPr>
        <w:t xml:space="preserve"> occurre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99405" cy="454660"/>
                    </a:xfrm>
                    <a:prstGeom prst="rect">
                      <a:avLst/>
                    </a:prstGeom>
                  </pic:spPr>
                </pic:pic>
              </a:graphicData>
            </a:graphic>
          </wp:inline>
        </w:drawing>
      </w:r>
    </w:p>
    <w:p w14:paraId="6AFB8793" w14:textId="250AF075" w:rsidR="0023652B" w:rsidRDefault="004F5335" w:rsidP="00334226">
      <w:pPr>
        <w:pStyle w:val="Beschriftung"/>
      </w:pPr>
      <w:bookmarkStart w:id="133" w:name="_Ref110031281"/>
      <w:bookmarkStart w:id="134" w:name="_Toc110863991"/>
      <w:r>
        <w:t xml:space="preserve">Figure </w:t>
      </w:r>
      <w:r>
        <w:fldChar w:fldCharType="begin"/>
      </w:r>
      <w:r>
        <w:instrText xml:space="preserve"> SEQ Figure \* ARABIC </w:instrText>
      </w:r>
      <w:r>
        <w:fldChar w:fldCharType="separate"/>
      </w:r>
      <w:r w:rsidR="007C5A0D">
        <w:rPr>
          <w:noProof/>
        </w:rPr>
        <w:t>28</w:t>
      </w:r>
      <w:r>
        <w:fldChar w:fldCharType="end"/>
      </w:r>
      <w:bookmarkEnd w:id="133"/>
      <w:r>
        <w:t>: cd_detector</w:t>
      </w:r>
      <w:bookmarkEnd w:id="134"/>
    </w:p>
    <w:p w14:paraId="20E3F2D9" w14:textId="7AAB208D"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xml:space="preserve">”, no CD has </w:t>
      </w:r>
      <w:r w:rsidR="002D2873">
        <w:t>been detected</w:t>
      </w:r>
      <w:r w:rsidR="003570D6">
        <w:t xml:space="preserve">. If CD has been detected, </w:t>
      </w:r>
      <w:r w:rsidR="00513FA9">
        <w:t>a file name</w:t>
      </w:r>
      <w:r w:rsidR="00831DC8">
        <w:t>d</w:t>
      </w:r>
      <w:r w:rsidR="003570D6">
        <w:t xml:space="preserve"> “CD_DETECTED</w:t>
      </w:r>
      <w:r w:rsidR="000C3078">
        <w:t>.txt</w:t>
      </w:r>
      <w:r w:rsidR="003570D6">
        <w:t>”</w:t>
      </w:r>
      <w:r w:rsidR="00831DC8">
        <w:t xml:space="preserve"> is created</w:t>
      </w:r>
      <w:r w:rsidR="003570D6">
        <w:t xml:space="preserve">. </w:t>
      </w:r>
      <w:r w:rsidR="002D2873">
        <w:t xml:space="preserve">Both text files hold </w:t>
      </w:r>
      <w:r w:rsidR="00843994">
        <w:t xml:space="preserve">a timestamp of </w:t>
      </w:r>
      <w:r w:rsidR="0074423A">
        <w:t xml:space="preserve">the </w:t>
      </w:r>
      <w:r w:rsidR="00F03EC8">
        <w:t>CD detection run. “CD_DETECTED</w:t>
      </w:r>
      <w:r w:rsidR="00314A34">
        <w:t>.txt</w:t>
      </w:r>
      <w:r w:rsidR="00F03EC8">
        <w:t>” holds additional timestamps of</w:t>
      </w:r>
      <w:r w:rsidR="00B717B8">
        <w:t xml:space="preserve"> the CD occurrence in the dataset</w:t>
      </w:r>
      <w:r w:rsidR="00F03EC8">
        <w:t xml:space="preserve"> </w:t>
      </w:r>
      <w:r w:rsidR="00C645A1">
        <w:t>(</w:t>
      </w:r>
      <w:r w:rsidR="00A85C4F">
        <w:fldChar w:fldCharType="begin"/>
      </w:r>
      <w:r w:rsidR="00A85C4F">
        <w:instrText xml:space="preserve"> REF _Ref110032958 \h </w:instrText>
      </w:r>
      <w:r w:rsidR="00A85C4F">
        <w:fldChar w:fldCharType="separate"/>
      </w:r>
      <w:r w:rsidR="001E4A02">
        <w:t xml:space="preserve">Figure </w:t>
      </w:r>
      <w:r w:rsidR="001E4A02">
        <w:rPr>
          <w:noProof/>
        </w:rPr>
        <w:t>29</w:t>
      </w:r>
      <w:r w:rsidR="00A85C4F">
        <w:fldChar w:fldCharType="end"/>
      </w:r>
      <w:r w:rsidR="00C645A1">
        <w:t>)</w:t>
      </w:r>
      <w:r w:rsidR="008716A1">
        <w:t>.</w:t>
      </w:r>
    </w:p>
    <w:p w14:paraId="0A21E26F" w14:textId="501A7FCA" w:rsidR="00C645A1" w:rsidRDefault="00D94903" w:rsidP="00C645A1">
      <w:pPr>
        <w:keepNext/>
      </w:pPr>
      <w:r w:rsidRPr="00D94903">
        <w:rPr>
          <w:noProof/>
        </w:rPr>
        <w:lastRenderedPageBreak/>
        <w:drawing>
          <wp:inline distT="0" distB="0" distL="0" distR="0" wp14:anchorId="23A548E4" wp14:editId="416F2E13">
            <wp:extent cx="5399405" cy="2326005"/>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99405" cy="2326005"/>
                    </a:xfrm>
                    <a:prstGeom prst="rect">
                      <a:avLst/>
                    </a:prstGeom>
                  </pic:spPr>
                </pic:pic>
              </a:graphicData>
            </a:graphic>
          </wp:inline>
        </w:drawing>
      </w:r>
    </w:p>
    <w:p w14:paraId="5CF5C516" w14:textId="77DB3940" w:rsidR="00C645A1" w:rsidRPr="00334226" w:rsidRDefault="00C645A1" w:rsidP="00C645A1">
      <w:pPr>
        <w:pStyle w:val="Beschriftung"/>
      </w:pPr>
      <w:bookmarkStart w:id="135" w:name="_Ref110032958"/>
      <w:bookmarkStart w:id="136" w:name="_Ref110361634"/>
      <w:bookmarkStart w:id="137" w:name="_Toc110863992"/>
      <w:r>
        <w:t xml:space="preserve">Figure </w:t>
      </w:r>
      <w:r>
        <w:fldChar w:fldCharType="begin"/>
      </w:r>
      <w:r>
        <w:instrText xml:space="preserve"> SEQ Figure \* ARABIC </w:instrText>
      </w:r>
      <w:r>
        <w:fldChar w:fldCharType="separate"/>
      </w:r>
      <w:r w:rsidR="007C5A0D">
        <w:rPr>
          <w:noProof/>
        </w:rPr>
        <w:t>29</w:t>
      </w:r>
      <w:r>
        <w:fldChar w:fldCharType="end"/>
      </w:r>
      <w:bookmarkEnd w:id="135"/>
      <w:r>
        <w:t>: CD detection result</w:t>
      </w:r>
      <w:bookmarkEnd w:id="136"/>
      <w:bookmarkEnd w:id="137"/>
    </w:p>
    <w:p w14:paraId="7467D8B9" w14:textId="7F3A4D11"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1E4A02">
        <w:t xml:space="preserve">Figure </w:t>
      </w:r>
      <w:r w:rsidR="001E4A02">
        <w:rPr>
          <w:noProof/>
        </w:rPr>
        <w:t>30</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56915" cy="1912267"/>
                    </a:xfrm>
                    <a:prstGeom prst="rect">
                      <a:avLst/>
                    </a:prstGeom>
                  </pic:spPr>
                </pic:pic>
              </a:graphicData>
            </a:graphic>
          </wp:inline>
        </w:drawing>
      </w:r>
    </w:p>
    <w:p w14:paraId="21C4A8F7" w14:textId="28221B03" w:rsidR="00122346" w:rsidRDefault="00500569" w:rsidP="00500569">
      <w:pPr>
        <w:pStyle w:val="Beschriftung"/>
      </w:pPr>
      <w:bookmarkStart w:id="138" w:name="_Ref110034506"/>
      <w:bookmarkStart w:id="139" w:name="_Toc110863993"/>
      <w:r>
        <w:t xml:space="preserve">Figure </w:t>
      </w:r>
      <w:r>
        <w:fldChar w:fldCharType="begin"/>
      </w:r>
      <w:r>
        <w:instrText xml:space="preserve"> SEQ Figure \* ARABIC </w:instrText>
      </w:r>
      <w:r>
        <w:fldChar w:fldCharType="separate"/>
      </w:r>
      <w:r w:rsidR="007C5A0D">
        <w:rPr>
          <w:noProof/>
        </w:rPr>
        <w:t>30</w:t>
      </w:r>
      <w:r>
        <w:fldChar w:fldCharType="end"/>
      </w:r>
      <w:bookmarkEnd w:id="138"/>
      <w:r>
        <w:t>: Graph of CD trend</w:t>
      </w:r>
      <w:bookmarkEnd w:id="139"/>
    </w:p>
    <w:p w14:paraId="0D8F5481" w14:textId="123A0103" w:rsidR="00136704" w:rsidRPr="00F22FCB" w:rsidRDefault="00DC4E40" w:rsidP="00F22FCB">
      <w:r>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greater detail in</w:t>
      </w:r>
      <w:r w:rsidR="00D039F5">
        <w:t xml:space="preserve"> the next chapter</w:t>
      </w:r>
      <w:r w:rsidR="001C6825">
        <w:t>.</w:t>
      </w:r>
      <w:r w:rsidR="00F95FE5">
        <w:t xml:space="preserve"> The CD adaptation in this artifact is implemented through</w:t>
      </w:r>
      <w:r w:rsidR="00C76E90">
        <w:t xml:space="preserve"> model retraining</w:t>
      </w:r>
      <w:r w:rsidR="00F712DA">
        <w:t>-trigger</w:t>
      </w:r>
      <w:r w:rsidR="00C76E90">
        <w:t>.</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w:t>
      </w:r>
      <w:r w:rsidR="2469CB5C">
        <w:t>.,</w:t>
      </w:r>
      <w:r w:rsidR="00D20A40">
        <w:t xml:space="preserve"> CD has been detected), a model retraining process is initiated.</w:t>
      </w:r>
    </w:p>
    <w:p w14:paraId="5510F50E" w14:textId="0BA1C9CC" w:rsidR="00DC5696" w:rsidRDefault="00971710" w:rsidP="00DC5696">
      <w:pPr>
        <w:pStyle w:val="berschrift2"/>
      </w:pPr>
      <w:bookmarkStart w:id="140" w:name="_Toc110808404"/>
      <w:r>
        <w:lastRenderedPageBreak/>
        <w:t>Pipeline</w:t>
      </w:r>
      <w:bookmarkEnd w:id="140"/>
    </w:p>
    <w:p w14:paraId="58C74770" w14:textId="7F948674" w:rsidR="00F9071D" w:rsidRDefault="00072A3E" w:rsidP="00072A3E">
      <w:pPr>
        <w:pStyle w:val="berschrift3"/>
      </w:pPr>
      <w:bookmarkStart w:id="141" w:name="_Toc110808405"/>
      <w:r>
        <w:t>Design</w:t>
      </w:r>
      <w:bookmarkEnd w:id="141"/>
    </w:p>
    <w:p w14:paraId="561E1EFD" w14:textId="631945A5" w:rsidR="008C3F25" w:rsidRDefault="00264B3B" w:rsidP="00264B3B">
      <w:r>
        <w:t xml:space="preserve">This research project encompasses </w:t>
      </w:r>
      <w:r w:rsidR="00DC738F">
        <w:t xml:space="preserve">two processes in total: The model </w:t>
      </w:r>
      <w:r w:rsidR="00DC738F" w:rsidRPr="00C87387">
        <w:rPr>
          <w:i/>
          <w:iCs/>
        </w:rPr>
        <w:t>training process</w:t>
      </w:r>
      <w:r w:rsidR="00DC738F">
        <w:t xml:space="preserve"> and the </w:t>
      </w:r>
      <w:r w:rsidR="00DC738F" w:rsidRPr="00C87387">
        <w:rPr>
          <w:i/>
          <w:iCs/>
        </w:rPr>
        <w:t>CD evaluation</w:t>
      </w:r>
      <w:r w:rsidR="00555B34">
        <w:rPr>
          <w:rStyle w:val="Funotenzeichen"/>
        </w:rPr>
        <w:footnoteReference w:id="14"/>
      </w:r>
      <w:r w:rsidR="00DC738F">
        <w:t xml:space="preserve"> process. For this work, both </w:t>
      </w:r>
      <w:r w:rsidR="001E14CB">
        <w:t xml:space="preserve">operations are automated into individual pipelines and subsequently joined together to form an integrated </w:t>
      </w:r>
      <w:r w:rsidR="00D6012B">
        <w:t>continuous training</w:t>
      </w:r>
      <w:r w:rsidR="001E14CB">
        <w:t xml:space="preserve">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w:t>
      </w:r>
      <w:r w:rsidR="00AE1046">
        <w:t xml:space="preserve">The baseline TFX pipeline </w:t>
      </w:r>
      <w:r w:rsidR="002403EF">
        <w:t xml:space="preserve">consists of data ingestion, model </w:t>
      </w:r>
      <w:r w:rsidR="002403EF" w:rsidDel="00630C4F">
        <w:t xml:space="preserve">training </w:t>
      </w:r>
      <w:r w:rsidR="00630C4F">
        <w:t>and</w:t>
      </w:r>
      <w:r w:rsidR="002403EF">
        <w:t xml:space="preserve">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27AEC151"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w:t>
      </w:r>
      <w:r w:rsidR="00894C2E" w:rsidRPr="00314D37">
        <w:rPr>
          <w:i/>
        </w:rPr>
        <w:t>MLOps pipeline</w:t>
      </w:r>
      <w:r w:rsidR="00894C2E">
        <w:t xml:space="preserve">. </w:t>
      </w:r>
      <w:r w:rsidR="00BC5C3D">
        <w:t xml:space="preserve">The goal of this pipeline is </w:t>
      </w:r>
      <w:r w:rsidR="00644E80">
        <w:t xml:space="preserve">the realization of continuous training, established in </w:t>
      </w:r>
      <w:r w:rsidR="00365AC4">
        <w:t xml:space="preserve">chapter </w:t>
      </w:r>
      <w:r w:rsidR="00316A2F" w:rsidRPr="00316A2F">
        <w:rPr>
          <w:i/>
        </w:rPr>
        <w:fldChar w:fldCharType="begin"/>
      </w:r>
      <w:r w:rsidR="00316A2F" w:rsidRPr="00316A2F">
        <w:rPr>
          <w:i/>
        </w:rPr>
        <w:instrText xml:space="preserve"> REF _Ref110508012 \h </w:instrText>
      </w:r>
      <w:r w:rsidR="00316A2F">
        <w:rPr>
          <w:i/>
        </w:rPr>
        <w:instrText xml:space="preserve"> \* MERGEFORMAT </w:instrText>
      </w:r>
      <w:r w:rsidR="00316A2F" w:rsidRPr="00316A2F">
        <w:rPr>
          <w:i/>
        </w:rPr>
      </w:r>
      <w:r w:rsidR="00316A2F" w:rsidRPr="00316A2F">
        <w:rPr>
          <w:i/>
        </w:rPr>
        <w:fldChar w:fldCharType="separate"/>
      </w:r>
      <w:r w:rsidR="00316A2F" w:rsidRPr="00316A2F">
        <w:rPr>
          <w:i/>
        </w:rPr>
        <w:t>What is MLOps</w:t>
      </w:r>
      <w:r w:rsidR="00316A2F" w:rsidRPr="00316A2F">
        <w:rPr>
          <w:i/>
        </w:rPr>
        <w:fldChar w:fldCharType="end"/>
      </w:r>
      <w:r w:rsidR="00316A2F">
        <w:t>.</w:t>
      </w:r>
      <w:r w:rsidR="00E859F4">
        <w:t xml:space="preserve"> </w:t>
      </w:r>
      <w:r w:rsidR="003C7F60">
        <w:t>The general</w:t>
      </w:r>
      <w:r w:rsidR="00E04DDB">
        <w:t xml:space="preserve"> procedure is, that </w:t>
      </w:r>
      <w:r w:rsidR="00380233">
        <w:t xml:space="preserve">the </w:t>
      </w:r>
      <w:r w:rsidR="0024343F">
        <w:t>MLOps</w:t>
      </w:r>
      <w:r w:rsidR="00380233">
        <w:t xml:space="preserve"> pipeline is run in regular time intervals, where it will</w:t>
      </w:r>
      <w:r w:rsidR="00D151AB">
        <w:t xml:space="preserve"> </w:t>
      </w:r>
      <w:r w:rsidR="000C15E7">
        <w:t>trigger the</w:t>
      </w:r>
      <w:r w:rsidR="00D151AB">
        <w:t xml:space="preserve"> CD evaluation pipeline to</w:t>
      </w:r>
      <w:r w:rsidR="00380233">
        <w:t xml:space="preserve"> </w:t>
      </w:r>
      <w:r w:rsidR="001873DC">
        <w:t>check whether any CD</w:t>
      </w:r>
      <w:r w:rsidR="00D33F1C">
        <w:t xml:space="preserve"> has occurred.</w:t>
      </w:r>
      <w:r w:rsidR="00A31728">
        <w:t xml:space="preserve"> In case of </w:t>
      </w:r>
      <w:r w:rsidR="00096417">
        <w:t>CD</w:t>
      </w:r>
      <w:r w:rsidR="00A31728">
        <w:t>, the training pipeline will be</w:t>
      </w:r>
      <w:r w:rsidR="000439BD">
        <w:t xml:space="preserve"> </w:t>
      </w:r>
      <w:r w:rsidR="00984628">
        <w:t>initiated</w:t>
      </w:r>
      <w:r w:rsidR="00BD1EAD">
        <w:t>,</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3C75A5">
        <w:fldChar w:fldCharType="begin"/>
      </w:r>
      <w:r w:rsidR="003C75A5">
        <w:instrText xml:space="preserve"> REF _Ref110505776 \h </w:instrText>
      </w:r>
      <w:r w:rsidR="003C75A5">
        <w:fldChar w:fldCharType="separate"/>
      </w:r>
      <w:r w:rsidR="001E4A02">
        <w:t xml:space="preserve">Figure </w:t>
      </w:r>
      <w:r w:rsidR="001E4A02">
        <w:rPr>
          <w:noProof/>
        </w:rPr>
        <w:t>31</w:t>
      </w:r>
      <w:r w:rsidR="003C75A5">
        <w:fldChar w:fldCharType="end"/>
      </w:r>
      <w:r w:rsidR="000D6C06">
        <w:t>)</w:t>
      </w:r>
      <w:r w:rsidR="00862666">
        <w:t>.</w:t>
      </w:r>
    </w:p>
    <w:p w14:paraId="20B77B02" w14:textId="4A937982" w:rsidR="000D6C06" w:rsidRDefault="009203D9" w:rsidP="000D6C06">
      <w:pPr>
        <w:keepNext/>
      </w:pPr>
      <w:r w:rsidRPr="009203D9">
        <w:rPr>
          <w:noProof/>
        </w:rPr>
        <w:drawing>
          <wp:inline distT="0" distB="0" distL="0" distR="0" wp14:anchorId="16A94559" wp14:editId="3BD6FF9B">
            <wp:extent cx="4778506" cy="1812944"/>
            <wp:effectExtent l="0" t="0" r="317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44664" cy="1838044"/>
                    </a:xfrm>
                    <a:prstGeom prst="rect">
                      <a:avLst/>
                    </a:prstGeom>
                  </pic:spPr>
                </pic:pic>
              </a:graphicData>
            </a:graphic>
          </wp:inline>
        </w:drawing>
      </w:r>
    </w:p>
    <w:p w14:paraId="6B3A7C4E" w14:textId="29DBF73B" w:rsidR="00862666" w:rsidRDefault="000D6C06" w:rsidP="000D6C06">
      <w:pPr>
        <w:pStyle w:val="Beschriftung"/>
      </w:pPr>
      <w:bookmarkStart w:id="142" w:name="_Ref110505776"/>
      <w:bookmarkStart w:id="143" w:name="_Ref110116871"/>
      <w:bookmarkStart w:id="144" w:name="_Toc110863994"/>
      <w:r>
        <w:t xml:space="preserve">Figure </w:t>
      </w:r>
      <w:r>
        <w:fldChar w:fldCharType="begin"/>
      </w:r>
      <w:r>
        <w:instrText xml:space="preserve"> SEQ Figure \* ARABIC </w:instrText>
      </w:r>
      <w:r>
        <w:fldChar w:fldCharType="separate"/>
      </w:r>
      <w:r w:rsidR="007C5A0D">
        <w:rPr>
          <w:noProof/>
        </w:rPr>
        <w:t>31</w:t>
      </w:r>
      <w:r>
        <w:fldChar w:fldCharType="end"/>
      </w:r>
      <w:bookmarkEnd w:id="142"/>
      <w:r>
        <w:t>: Outline of implemented MLOps pipeline</w:t>
      </w:r>
      <w:bookmarkEnd w:id="143"/>
      <w:bookmarkEnd w:id="144"/>
    </w:p>
    <w:p w14:paraId="00AD252E" w14:textId="6F09C7FF" w:rsidR="002773DF" w:rsidRDefault="00804712" w:rsidP="002773DF">
      <w:pPr>
        <w:pStyle w:val="berschrift3"/>
      </w:pPr>
      <w:bookmarkStart w:id="145" w:name="_Toc110808406"/>
      <w:r>
        <w:lastRenderedPageBreak/>
        <w:t>Training Pipeline</w:t>
      </w:r>
      <w:bookmarkEnd w:id="145"/>
    </w:p>
    <w:p w14:paraId="62D36297" w14:textId="6D61897C" w:rsidR="000D6C06" w:rsidRDefault="0099414B" w:rsidP="000D6C06">
      <w:r>
        <w:t xml:space="preserve">The TFX pipeline can be found in </w:t>
      </w:r>
      <w:r w:rsidR="00367E5E">
        <w:rPr>
          <w:rFonts w:ascii="Courier New" w:hAnsi="Courier New" w:cs="Courier New"/>
        </w:rPr>
        <w:t>training_pipeline</w:t>
      </w:r>
      <w:r w:rsidRPr="00A158F9">
        <w:rPr>
          <w:rFonts w:ascii="Courier New" w:hAnsi="Courier New" w:cs="Courier New"/>
        </w:rPr>
        <w:t>.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 xml:space="preserve">the pipeline directory. Since PTAs are executed within the training process inside the model file, they can technically be counted as part of the </w:t>
      </w:r>
      <w:r w:rsidR="00D1303B" w:rsidDel="00E737DA">
        <w:t>pipeline</w:t>
      </w:r>
      <w:r w:rsidR="00E737DA">
        <w:t xml:space="preserve"> but</w:t>
      </w:r>
      <w:r w:rsidR="001C6FA3">
        <w:t xml:space="preserve">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43AF233D"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w:t>
      </w:r>
      <w:r w:rsidR="00C315FD" w:rsidDel="002A2793">
        <w:t>Alternatively</w:t>
      </w:r>
      <w:r w:rsidR="002A2793">
        <w:t>,</w:t>
      </w:r>
      <w:r w:rsidR="00C315FD">
        <w:t xml:space="preserve">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E265D8">
        <w:t xml:space="preserve">Figure </w:t>
      </w:r>
      <w:r w:rsidR="00E265D8">
        <w:rPr>
          <w:noProof/>
        </w:rPr>
        <w:t>32</w:t>
      </w:r>
      <w:r w:rsidR="00F02A0F">
        <w:fldChar w:fldCharType="end"/>
      </w:r>
      <w:r w:rsidR="00954E75">
        <w:t>)</w:t>
      </w:r>
      <w:r w:rsidR="0014495C">
        <w:t>.</w:t>
      </w:r>
    </w:p>
    <w:p w14:paraId="54A06C18" w14:textId="77777777" w:rsidR="00171ADB" w:rsidRDefault="00EF6924" w:rsidP="00171ADB">
      <w:pPr>
        <w:keepNext/>
      </w:pPr>
      <w:r w:rsidRPr="00EF6924">
        <w:rPr>
          <w:noProof/>
        </w:rPr>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38"/>
                    <a:stretch>
                      <a:fillRect/>
                    </a:stretch>
                  </pic:blipFill>
                  <pic:spPr>
                    <a:xfrm>
                      <a:off x="0" y="0"/>
                      <a:ext cx="5399405" cy="2033905"/>
                    </a:xfrm>
                    <a:prstGeom prst="rect">
                      <a:avLst/>
                    </a:prstGeom>
                  </pic:spPr>
                </pic:pic>
              </a:graphicData>
            </a:graphic>
          </wp:inline>
        </w:drawing>
      </w:r>
    </w:p>
    <w:p w14:paraId="05E2A0E4" w14:textId="7F2C6CDF" w:rsidR="00EF6924" w:rsidRDefault="00171ADB" w:rsidP="00171ADB">
      <w:pPr>
        <w:pStyle w:val="Beschriftung"/>
      </w:pPr>
      <w:bookmarkStart w:id="146" w:name="_Ref110193664"/>
      <w:bookmarkStart w:id="147" w:name="_Toc110863995"/>
      <w:r>
        <w:t xml:space="preserve">Figure </w:t>
      </w:r>
      <w:r>
        <w:fldChar w:fldCharType="begin"/>
      </w:r>
      <w:r>
        <w:instrText xml:space="preserve"> SEQ Figure \* ARABIC </w:instrText>
      </w:r>
      <w:r>
        <w:fldChar w:fldCharType="separate"/>
      </w:r>
      <w:r w:rsidR="007C5A0D">
        <w:rPr>
          <w:noProof/>
        </w:rPr>
        <w:t>32</w:t>
      </w:r>
      <w:r>
        <w:fldChar w:fldCharType="end"/>
      </w:r>
      <w:bookmarkEnd w:id="146"/>
      <w:r>
        <w:t>: Folder Structure of TFX componen</w:t>
      </w:r>
      <w:r w:rsidR="00BB3305">
        <w:t>t</w:t>
      </w:r>
      <w:r w:rsidR="004D0C59">
        <w:rPr>
          <w:rStyle w:val="Funotenzeichen"/>
        </w:rPr>
        <w:footnoteReference w:id="15"/>
      </w:r>
      <w:bookmarkEnd w:id="147"/>
    </w:p>
    <w:p w14:paraId="770D014D" w14:textId="4F6B4E74"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w:t>
      </w:r>
      <w:r w:rsidR="46F3ED02">
        <w:t>require</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da</w:t>
      </w:r>
      <w:r w:rsidR="00D224C5">
        <w:lastRenderedPageBreak/>
        <w:t>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E265D8">
        <w:t xml:space="preserve">Figure </w:t>
      </w:r>
      <w:r w:rsidR="00E265D8">
        <w:rPr>
          <w:noProof/>
        </w:rPr>
        <w:t>33</w:t>
      </w:r>
      <w:r w:rsidR="009252AF">
        <w:fldChar w:fldCharType="end"/>
      </w:r>
      <w:r w:rsidR="00852EE6">
        <w:t>)</w:t>
      </w:r>
    </w:p>
    <w:p w14:paraId="69C73716" w14:textId="76127D99"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E265D8">
        <w:t xml:space="preserve">Figure </w:t>
      </w:r>
      <w:r w:rsidR="00E265D8">
        <w:rPr>
          <w:noProof/>
        </w:rPr>
        <w:t>33</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w:t>
      </w:r>
      <w:r w:rsidR="46F3ED02">
        <w:t>number</w:t>
      </w:r>
      <w:r w:rsidR="00784AA3">
        <w:t xml:space="preserve">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609F9AD4"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FF1EC0">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E265D8">
        <w:t xml:space="preserve">Figure </w:t>
      </w:r>
      <w:r w:rsidR="00E265D8">
        <w:rPr>
          <w:noProof/>
        </w:rPr>
        <w:t>33</w:t>
      </w:r>
      <w:r w:rsidR="00693E3B">
        <w:fldChar w:fldCharType="end"/>
      </w:r>
      <w:r w:rsidR="00693E3B">
        <w:t>).</w:t>
      </w:r>
      <w:r w:rsidR="00097318">
        <w:t xml:space="preserve"> </w:t>
      </w:r>
    </w:p>
    <w:p w14:paraId="18D23064" w14:textId="77777777" w:rsidR="00D95247" w:rsidRDefault="00601C25" w:rsidP="00D95247">
      <w:pPr>
        <w:keepNext/>
      </w:pPr>
      <w:r w:rsidRPr="00601C25">
        <w:rPr>
          <w:noProof/>
        </w:rPr>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399405" cy="1687195"/>
                    </a:xfrm>
                    <a:prstGeom prst="rect">
                      <a:avLst/>
                    </a:prstGeom>
                  </pic:spPr>
                </pic:pic>
              </a:graphicData>
            </a:graphic>
          </wp:inline>
        </w:drawing>
      </w:r>
    </w:p>
    <w:p w14:paraId="52972CD7" w14:textId="523A7B7B" w:rsidR="00D95247" w:rsidRDefault="00D95247" w:rsidP="00D95247">
      <w:pPr>
        <w:pStyle w:val="Beschriftung"/>
      </w:pPr>
      <w:bookmarkStart w:id="148" w:name="_Ref110193692"/>
      <w:bookmarkStart w:id="149" w:name="_Toc110863996"/>
      <w:r>
        <w:t xml:space="preserve">Figure </w:t>
      </w:r>
      <w:r>
        <w:fldChar w:fldCharType="begin"/>
      </w:r>
      <w:r>
        <w:instrText xml:space="preserve"> SEQ Figure \* ARABIC </w:instrText>
      </w:r>
      <w:r>
        <w:fldChar w:fldCharType="separate"/>
      </w:r>
      <w:r w:rsidR="007C5A0D">
        <w:rPr>
          <w:noProof/>
        </w:rPr>
        <w:t>33</w:t>
      </w:r>
      <w:r>
        <w:fldChar w:fldCharType="end"/>
      </w:r>
      <w:bookmarkEnd w:id="148"/>
      <w:r>
        <w:t>: Outputs of StatisticsGen, SchemaGen &amp; ExampleValidator</w:t>
      </w:r>
      <w:bookmarkEnd w:id="149"/>
    </w:p>
    <w:p w14:paraId="18B22B46" w14:textId="724C1499"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w:t>
      </w:r>
      <w:r w:rsidR="001F3189">
        <w:t xml:space="preserve"> to execute the previously defined </w:t>
      </w:r>
      <w:r w:rsidR="002D6535">
        <w:t>RS file</w:t>
      </w:r>
      <w:r w:rsidR="00F3245D">
        <w:t>.</w:t>
      </w:r>
    </w:p>
    <w:p w14:paraId="08F01E88" w14:textId="726FF960" w:rsidR="00EC28B5" w:rsidRDefault="00DB6B79" w:rsidP="004E1E3D">
      <w:r>
        <w:rPr>
          <w:b/>
        </w:rPr>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w:t>
      </w:r>
      <w:r w:rsidR="009A355C">
        <w:lastRenderedPageBreak/>
        <w:t>have</w:t>
      </w:r>
      <w:r w:rsidR="0063083E">
        <w:t xml:space="preserve"> conditions on what models to push. It naively pushes every</w:t>
      </w:r>
      <w:r w:rsidR="001B2888">
        <w:t xml:space="preserve"> model that gets trained on the pipeline.</w:t>
      </w:r>
      <w:r w:rsidR="00ED10C1">
        <w:t xml:space="preserve"> </w:t>
      </w:r>
    </w:p>
    <w:p w14:paraId="2E4B2E2B" w14:textId="763039E5" w:rsidR="002E30C0" w:rsidRDefault="005A7C1A" w:rsidP="004E1E3D">
      <w:r>
        <w:rPr>
          <w:b/>
        </w:rPr>
        <w:t>ML Metadata.</w:t>
      </w:r>
      <w:r>
        <w:t xml:space="preserve"> </w:t>
      </w:r>
      <w:r w:rsidR="00967BB1">
        <w:t xml:space="preserve">The history of all components </w:t>
      </w:r>
      <w:r w:rsidR="46F3ED02">
        <w:t>is</w:t>
      </w:r>
      <w:r w:rsidR="00967BB1">
        <w:t xml:space="preserv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546C96">
        <w:t>n</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E265D8">
        <w:t xml:space="preserve">Figure </w:t>
      </w:r>
      <w:r w:rsidR="00E265D8">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99405" cy="1188720"/>
                    </a:xfrm>
                    <a:prstGeom prst="rect">
                      <a:avLst/>
                    </a:prstGeom>
                  </pic:spPr>
                </pic:pic>
              </a:graphicData>
            </a:graphic>
          </wp:inline>
        </w:drawing>
      </w:r>
    </w:p>
    <w:p w14:paraId="71AF3F37" w14:textId="03A35A62" w:rsidR="00C85A95" w:rsidRDefault="0037363A" w:rsidP="00E10F9E">
      <w:pPr>
        <w:pStyle w:val="Beschriftung"/>
      </w:pPr>
      <w:bookmarkStart w:id="150" w:name="_Ref110212035"/>
      <w:bookmarkStart w:id="151" w:name="_Toc110863997"/>
      <w:r>
        <w:t xml:space="preserve">Figure </w:t>
      </w:r>
      <w:r>
        <w:fldChar w:fldCharType="begin"/>
      </w:r>
      <w:r>
        <w:instrText xml:space="preserve"> SEQ Figure \* ARABIC </w:instrText>
      </w:r>
      <w:r>
        <w:fldChar w:fldCharType="separate"/>
      </w:r>
      <w:r w:rsidR="007C5A0D">
        <w:rPr>
          <w:noProof/>
        </w:rPr>
        <w:t>34</w:t>
      </w:r>
      <w:r>
        <w:fldChar w:fldCharType="end"/>
      </w:r>
      <w:bookmarkEnd w:id="150"/>
      <w:r>
        <w:t>: Table in ML Metadata</w:t>
      </w:r>
      <w:bookmarkEnd w:id="151"/>
    </w:p>
    <w:p w14:paraId="3342FFE7" w14:textId="5747086D" w:rsidR="00E10F9E" w:rsidRDefault="00E10F9E" w:rsidP="00E10F9E">
      <w:r>
        <w:t>The final pipeline is converted into a</w:t>
      </w:r>
      <w:r w:rsidR="00EA7410">
        <w:t xml:space="preserve">n Airflow DAG with the </w:t>
      </w:r>
      <w:r w:rsidR="00EA7410" w:rsidRPr="00C73158">
        <w:rPr>
          <w:rFonts w:ascii="Courier New" w:hAnsi="Courier New" w:cs="Courier New"/>
        </w:rPr>
        <w:t xml:space="preserve">AirflowDagRunner </w:t>
      </w:r>
      <w:r w:rsidR="00EA7410">
        <w:t xml:space="preserve">operator. This is done to ensure compatibility </w:t>
      </w:r>
      <w:r w:rsidR="00C0536B">
        <w:t>between the TFX pipeline and the overarching MLOps pipeline.</w:t>
      </w:r>
      <w:r w:rsidR="00FA6F8C">
        <w:t xml:space="preserve"> In</w:t>
      </w:r>
      <w:r w:rsidR="00902BE4">
        <w:t xml:space="preserve"> </w:t>
      </w:r>
      <w:r w:rsidR="00902BE4">
        <w:fldChar w:fldCharType="begin"/>
      </w:r>
      <w:r w:rsidR="00902BE4">
        <w:instrText xml:space="preserve"> REF _Ref110468011 \h </w:instrText>
      </w:r>
      <w:r w:rsidR="00902BE4">
        <w:fldChar w:fldCharType="separate"/>
      </w:r>
      <w:r w:rsidR="00E265D8">
        <w:t xml:space="preserve">Figure </w:t>
      </w:r>
      <w:r w:rsidR="00E265D8">
        <w:rPr>
          <w:noProof/>
        </w:rPr>
        <w:t>35</w:t>
      </w:r>
      <w:r w:rsidR="00902BE4">
        <w:fldChar w:fldCharType="end"/>
      </w:r>
      <w:r w:rsidR="00FA6F8C">
        <w:t xml:space="preserve">, the visualization of the DAG inside </w:t>
      </w:r>
      <w:r w:rsidR="00360317">
        <w:t xml:space="preserve">the Airflow Web-UI </w:t>
      </w:r>
      <w:r w:rsidR="00C73158">
        <w:t>can be</w:t>
      </w:r>
      <w:r w:rsidR="00360317">
        <w:t xml:space="preserve"> seen.</w:t>
      </w:r>
    </w:p>
    <w:p w14:paraId="6050D55E" w14:textId="7264B400" w:rsidR="00902BE4" w:rsidRDefault="004A14A2" w:rsidP="00902BE4">
      <w:pPr>
        <w:keepNext/>
      </w:pPr>
      <w:r w:rsidRPr="004A14A2">
        <w:rPr>
          <w:noProof/>
        </w:rPr>
        <w:drawing>
          <wp:inline distT="0" distB="0" distL="0" distR="0" wp14:anchorId="1C5A64A8" wp14:editId="50026591">
            <wp:extent cx="5399405" cy="1299210"/>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99405" cy="1299210"/>
                    </a:xfrm>
                    <a:prstGeom prst="rect">
                      <a:avLst/>
                    </a:prstGeom>
                  </pic:spPr>
                </pic:pic>
              </a:graphicData>
            </a:graphic>
          </wp:inline>
        </w:drawing>
      </w:r>
    </w:p>
    <w:p w14:paraId="133F9DCC" w14:textId="4ADFF4CA" w:rsidR="008153D6" w:rsidRPr="00E10F9E" w:rsidRDefault="00902BE4" w:rsidP="00902BE4">
      <w:pPr>
        <w:pStyle w:val="Beschriftung"/>
      </w:pPr>
      <w:bookmarkStart w:id="152" w:name="_Ref110468011"/>
      <w:bookmarkStart w:id="153" w:name="_Toc110863998"/>
      <w:r>
        <w:t xml:space="preserve">Figure </w:t>
      </w:r>
      <w:r>
        <w:fldChar w:fldCharType="begin"/>
      </w:r>
      <w:r>
        <w:instrText xml:space="preserve"> SEQ Figure \* ARABIC </w:instrText>
      </w:r>
      <w:r>
        <w:fldChar w:fldCharType="separate"/>
      </w:r>
      <w:r w:rsidR="007C5A0D">
        <w:rPr>
          <w:noProof/>
        </w:rPr>
        <w:t>35</w:t>
      </w:r>
      <w:r>
        <w:fldChar w:fldCharType="end"/>
      </w:r>
      <w:bookmarkEnd w:id="152"/>
      <w:r>
        <w:t>: TFX DAG inside Airflow</w:t>
      </w:r>
      <w:bookmarkEnd w:id="153"/>
    </w:p>
    <w:p w14:paraId="1ED21A3A" w14:textId="7A7DD7E6" w:rsidR="002773DF" w:rsidRDefault="006053C2" w:rsidP="006F7FE4">
      <w:pPr>
        <w:pStyle w:val="berschrift3"/>
      </w:pPr>
      <w:bookmarkStart w:id="154" w:name="_Toc110808407"/>
      <w:r>
        <w:t>CD Evaluation P</w:t>
      </w:r>
      <w:r w:rsidR="00804712">
        <w:t>ipeline</w:t>
      </w:r>
      <w:bookmarkEnd w:id="154"/>
    </w:p>
    <w:p w14:paraId="48D09049" w14:textId="28C644F5" w:rsidR="000C7ED7" w:rsidRDefault="0069309E" w:rsidP="000C7ED7">
      <w:r>
        <w:t xml:space="preserve">The inner workings of the </w:t>
      </w:r>
      <w:r w:rsidR="00F97B81">
        <w:t xml:space="preserve">operation of CD awareness have been described in the previous chapter. This segment is dedicated to </w:t>
      </w:r>
      <w:r w:rsidR="46F3ED02">
        <w:t>explaining</w:t>
      </w:r>
      <w:r w:rsidR="00F97B81">
        <w:t xml:space="preserve"> the</w:t>
      </w:r>
      <w:r w:rsidR="00B45766">
        <w:t xml:space="preserve"> incorporation</w:t>
      </w:r>
      <w:r w:rsidR="00266332">
        <w:t xml:space="preserve"> of </w:t>
      </w:r>
      <w:r w:rsidR="00B45766">
        <w:t xml:space="preserve">Airflow into this script. In order to </w:t>
      </w:r>
      <w:r w:rsidR="00C11546">
        <w:t>implement the CD evaluation process into workflow, it needs to be wrapped inside a function</w:t>
      </w:r>
      <w:r w:rsidR="00E500DD">
        <w:t xml:space="preserve">, which can then be accessed by Airflow. </w:t>
      </w:r>
      <w:r w:rsidR="00095F2F">
        <w:t xml:space="preserve">Inside </w:t>
      </w:r>
      <w:r w:rsidR="00095F2F" w:rsidRPr="00095F2F">
        <w:rPr>
          <w:rFonts w:ascii="Courier New" w:hAnsi="Courier New" w:cs="Courier New"/>
        </w:rPr>
        <w:t>cd_awareness_pipeline.py</w:t>
      </w:r>
      <w:r w:rsidR="00095F2F">
        <w:t xml:space="preserve"> the DAG is configured</w:t>
      </w:r>
      <w:r w:rsidR="003735F9">
        <w:t xml:space="preserve"> above the function, named </w:t>
      </w:r>
      <w:r w:rsidR="002C5CCB" w:rsidRPr="002C5CCB">
        <w:rPr>
          <w:rFonts w:ascii="Courier New" w:hAnsi="Courier New" w:cs="Courier New"/>
        </w:rPr>
        <w:t>evaluate</w:t>
      </w:r>
      <w:r w:rsidR="00095F2F">
        <w:t>.</w:t>
      </w:r>
      <w:r w:rsidR="002C5CCB">
        <w:t xml:space="preserve"> </w:t>
      </w:r>
      <w:r w:rsidR="00BC7482">
        <w:t xml:space="preserve">No schedule interval is defined, as this will be delegated to the MLOps pipeline. The entire script is </w:t>
      </w:r>
      <w:r w:rsidR="001963FB">
        <w:t>defined as one task, as seen in</w:t>
      </w:r>
      <w:r w:rsidR="004028D1">
        <w:t xml:space="preserve"> </w:t>
      </w:r>
      <w:r w:rsidR="004028D1">
        <w:fldChar w:fldCharType="begin"/>
      </w:r>
      <w:r w:rsidR="004028D1">
        <w:instrText xml:space="preserve"> REF _Ref110470819 \h </w:instrText>
      </w:r>
      <w:r w:rsidR="004028D1">
        <w:fldChar w:fldCharType="separate"/>
      </w:r>
      <w:r w:rsidR="00E265D8">
        <w:t xml:space="preserve">Figure </w:t>
      </w:r>
      <w:r w:rsidR="00E265D8">
        <w:rPr>
          <w:noProof/>
        </w:rPr>
        <w:t>36</w:t>
      </w:r>
      <w:r w:rsidR="004028D1">
        <w:fldChar w:fldCharType="end"/>
      </w:r>
      <w:r w:rsidR="001963FB">
        <w:t>.</w:t>
      </w:r>
    </w:p>
    <w:p w14:paraId="79C77992" w14:textId="77777777" w:rsidR="004028D1" w:rsidRDefault="00541773" w:rsidP="004028D1">
      <w:pPr>
        <w:keepNext/>
      </w:pPr>
      <w:r w:rsidRPr="00541773">
        <w:rPr>
          <w:noProof/>
        </w:rPr>
        <w:drawing>
          <wp:inline distT="0" distB="0" distL="0" distR="0" wp14:anchorId="216B91EF" wp14:editId="61674520">
            <wp:extent cx="5399405" cy="732155"/>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732155"/>
                    </a:xfrm>
                    <a:prstGeom prst="rect">
                      <a:avLst/>
                    </a:prstGeom>
                  </pic:spPr>
                </pic:pic>
              </a:graphicData>
            </a:graphic>
          </wp:inline>
        </w:drawing>
      </w:r>
    </w:p>
    <w:p w14:paraId="70E32217" w14:textId="615E671F" w:rsidR="001963FB" w:rsidRPr="000C7ED7" w:rsidRDefault="004028D1" w:rsidP="004028D1">
      <w:pPr>
        <w:pStyle w:val="Beschriftung"/>
      </w:pPr>
      <w:bookmarkStart w:id="155" w:name="_Ref110470819"/>
      <w:bookmarkStart w:id="156" w:name="_Toc110863999"/>
      <w:r>
        <w:t xml:space="preserve">Figure </w:t>
      </w:r>
      <w:r>
        <w:fldChar w:fldCharType="begin"/>
      </w:r>
      <w:r>
        <w:instrText xml:space="preserve"> SEQ Figure \* ARABIC </w:instrText>
      </w:r>
      <w:r>
        <w:fldChar w:fldCharType="separate"/>
      </w:r>
      <w:r w:rsidR="007C5A0D">
        <w:rPr>
          <w:noProof/>
        </w:rPr>
        <w:t>36</w:t>
      </w:r>
      <w:r>
        <w:fldChar w:fldCharType="end"/>
      </w:r>
      <w:bookmarkEnd w:id="155"/>
      <w:r>
        <w:t>: CD evaluation inside Airflow</w:t>
      </w:r>
      <w:bookmarkEnd w:id="156"/>
    </w:p>
    <w:p w14:paraId="68F8BE52" w14:textId="2BCF3B46" w:rsidR="006F7FE4" w:rsidRDefault="0F826083" w:rsidP="006F7FE4">
      <w:pPr>
        <w:pStyle w:val="berschrift3"/>
      </w:pPr>
      <w:bookmarkStart w:id="157" w:name="_Toc110808408"/>
      <w:r>
        <w:lastRenderedPageBreak/>
        <w:t>MLOps Pipeline</w:t>
      </w:r>
      <w:bookmarkEnd w:id="157"/>
    </w:p>
    <w:p w14:paraId="405F7F10" w14:textId="1CE64BC0" w:rsidR="00B466DB" w:rsidRDefault="00C9472D" w:rsidP="008026DF">
      <w:r>
        <w:t xml:space="preserve">In the following, </w:t>
      </w:r>
      <w:r w:rsidR="006B11EA">
        <w:t>it is explained how the CD awareness pipeline and the training pipeline are combined to form the final continuous training pipeline.</w:t>
      </w:r>
      <w:r w:rsidR="00DC63C0">
        <w:t xml:space="preserve"> The Airflow script is found in </w:t>
      </w:r>
      <w:r w:rsidR="00DC63C0" w:rsidRPr="00DC63C0">
        <w:rPr>
          <w:rFonts w:ascii="Courier New" w:hAnsi="Courier New" w:cs="Courier New"/>
        </w:rPr>
        <w:t>mlops_pipeline.py</w:t>
      </w:r>
      <w:r w:rsidR="00DC63C0">
        <w:t>.</w:t>
      </w:r>
      <w:r w:rsidR="00184FC1">
        <w:t xml:space="preserve"> </w:t>
      </w:r>
      <w:r w:rsidR="000E2729">
        <w:t>First</w:t>
      </w:r>
      <w:r w:rsidR="00B32F19">
        <w:t>,</w:t>
      </w:r>
      <w:r w:rsidR="000E2729">
        <w:t xml:space="preserve"> a DAG context is create</w:t>
      </w:r>
      <w:r w:rsidR="0026612B">
        <w:t xml:space="preserve">d, which holds </w:t>
      </w:r>
      <w:r w:rsidR="00AF6972">
        <w:t>general pipeline information, such as the name and the execution schedule.</w:t>
      </w:r>
      <w:r w:rsidR="00587BD6">
        <w:t xml:space="preserve"> The MLOps pipeline is </w:t>
      </w:r>
      <w:r w:rsidR="00897AC0">
        <w:t xml:space="preserve">run once a day, which is specified in the </w:t>
      </w:r>
      <w:r w:rsidR="00897AC0" w:rsidRPr="003524FA">
        <w:rPr>
          <w:rFonts w:ascii="Courier New" w:hAnsi="Courier New" w:cs="Courier New"/>
        </w:rPr>
        <w:t>schedule_interval</w:t>
      </w:r>
      <w:r w:rsidR="00897AC0">
        <w:t xml:space="preserve"> parameter with </w:t>
      </w:r>
      <w:r w:rsidR="003524FA">
        <w:t>‘@daily’</w:t>
      </w:r>
      <w:r w:rsidR="00F20132">
        <w:rPr>
          <w:rStyle w:val="Funotenzeichen"/>
        </w:rPr>
        <w:footnoteReference w:id="16"/>
      </w:r>
      <w:r w:rsidR="003524FA">
        <w:t>.</w:t>
      </w:r>
      <w:r w:rsidR="00A55C27">
        <w:t xml:space="preserve"> </w:t>
      </w:r>
      <w:r w:rsidR="00496416">
        <w:t xml:space="preserve">For this pipeline, two Airflow operators are used </w:t>
      </w:r>
      <w:r w:rsidR="001B3B54">
        <w:t xml:space="preserve">to wrap </w:t>
      </w:r>
      <w:r w:rsidR="00A3338D">
        <w:t>both pipelines into a task</w:t>
      </w:r>
      <w:r w:rsidR="009B2C5E">
        <w:t xml:space="preserve">: </w:t>
      </w:r>
      <w:r w:rsidR="0091643B">
        <w:t xml:space="preserve">the </w:t>
      </w:r>
      <w:r w:rsidR="00BC24C0" w:rsidRPr="005266D2">
        <w:rPr>
          <w:rFonts w:ascii="Courier New" w:hAnsi="Courier New" w:cs="Courier New"/>
        </w:rPr>
        <w:t>ShortCircuit</w:t>
      </w:r>
      <w:r w:rsidR="006E0631" w:rsidRPr="005266D2">
        <w:rPr>
          <w:rFonts w:ascii="Courier New" w:hAnsi="Courier New" w:cs="Courier New"/>
        </w:rPr>
        <w:t>Operator</w:t>
      </w:r>
      <w:r w:rsidR="0091643B">
        <w:t xml:space="preserve"> and the </w:t>
      </w:r>
      <w:r w:rsidR="00BC24C0" w:rsidRPr="005266D2">
        <w:rPr>
          <w:rFonts w:ascii="Courier New" w:hAnsi="Courier New" w:cs="Courier New"/>
        </w:rPr>
        <w:t>TriggerDag</w:t>
      </w:r>
      <w:r w:rsidR="005266D2" w:rsidRPr="005266D2">
        <w:rPr>
          <w:rFonts w:ascii="Courier New" w:hAnsi="Courier New" w:cs="Courier New"/>
        </w:rPr>
        <w:t>Run</w:t>
      </w:r>
      <w:r w:rsidR="00BC24C0" w:rsidRPr="005266D2">
        <w:rPr>
          <w:rFonts w:ascii="Courier New" w:hAnsi="Courier New" w:cs="Courier New"/>
        </w:rPr>
        <w:t>Operator</w:t>
      </w:r>
      <w:r w:rsidR="005266D2">
        <w:t>.</w:t>
      </w:r>
    </w:p>
    <w:p w14:paraId="62CF8713" w14:textId="6B962DBC" w:rsidR="00A3338D" w:rsidRDefault="00A55C27" w:rsidP="006F7FE4">
      <w:r w:rsidRPr="002E4B6C">
        <w:rPr>
          <w:rFonts w:ascii="Courier New" w:hAnsi="Courier New" w:cs="Courier New"/>
        </w:rPr>
        <w:t>ShortCircuitOperator</w:t>
      </w:r>
      <w:r>
        <w:t xml:space="preserve"> is </w:t>
      </w:r>
      <w:r w:rsidR="003F0559">
        <w:t>used for the CD evaluation pipeline</w:t>
      </w:r>
      <w:r w:rsidR="00651B70">
        <w:t>, which determines whether the</w:t>
      </w:r>
      <w:r w:rsidR="001D3CB8">
        <w:t xml:space="preserve"> following task (</w:t>
      </w:r>
      <w:r w:rsidR="001D3CB8" w:rsidDel="00315DD1">
        <w:t>i.e</w:t>
      </w:r>
      <w:r w:rsidR="00315DD1">
        <w:t>.,</w:t>
      </w:r>
      <w:r w:rsidR="001D3CB8">
        <w:t xml:space="preserve"> the training pipeline) should be run or skipped</w:t>
      </w:r>
      <w:r w:rsidR="008E6827">
        <w:t>.</w:t>
      </w:r>
      <w:r w:rsidR="00387944">
        <w:t xml:space="preserve"> It takes in the </w:t>
      </w:r>
      <w:r w:rsidR="003B2B7A" w:rsidRPr="007A6019">
        <w:rPr>
          <w:rFonts w:ascii="Courier New" w:hAnsi="Courier New" w:cs="Courier New"/>
        </w:rPr>
        <w:t>evaluate</w:t>
      </w:r>
      <w:r w:rsidR="00A446E7">
        <w:t xml:space="preserve"> fu</w:t>
      </w:r>
      <w:r w:rsidR="00BD238F">
        <w:t xml:space="preserve">nction in </w:t>
      </w:r>
      <w:r w:rsidR="00BD238F" w:rsidRPr="00E13984">
        <w:rPr>
          <w:rFonts w:ascii="Courier New" w:hAnsi="Courier New" w:cs="Courier New"/>
        </w:rPr>
        <w:t>cd_awareness_pipeline.py</w:t>
      </w:r>
      <w:r w:rsidR="00BD238F">
        <w:t>, wh</w:t>
      </w:r>
      <w:r w:rsidR="00B6697A">
        <w:t>ich</w:t>
      </w:r>
      <w:r w:rsidR="006F12F6">
        <w:t xml:space="preserve"> return a Boolean. If </w:t>
      </w:r>
      <w:r w:rsidR="006F12F6" w:rsidRPr="00112114">
        <w:rPr>
          <w:rFonts w:ascii="Courier New" w:hAnsi="Courier New" w:cs="Courier New"/>
        </w:rPr>
        <w:t>True</w:t>
      </w:r>
      <w:r w:rsidR="006F12F6">
        <w:t xml:space="preserve"> is returned (</w:t>
      </w:r>
      <w:r w:rsidR="006F12F6" w:rsidDel="00315DD1">
        <w:t>i.e</w:t>
      </w:r>
      <w:r w:rsidR="00315DD1">
        <w:t>.,</w:t>
      </w:r>
      <w:r w:rsidR="006F12F6">
        <w:t xml:space="preserve"> if </w:t>
      </w:r>
      <w:r w:rsidR="00422583">
        <w:t xml:space="preserve">CD has been detected), the </w:t>
      </w:r>
      <w:r w:rsidR="002B037C">
        <w:t>re</w:t>
      </w:r>
      <w:r w:rsidR="00422583">
        <w:t>training</w:t>
      </w:r>
      <w:r w:rsidR="002B037C">
        <w:t xml:space="preserve"> task</w:t>
      </w:r>
      <w:r w:rsidR="00422583">
        <w:t xml:space="preserve"> will be executed.</w:t>
      </w:r>
      <w:r w:rsidR="00505CF2">
        <w:t xml:space="preserve"> For this</w:t>
      </w:r>
      <w:r w:rsidR="009C564D">
        <w:t>,</w:t>
      </w:r>
      <w:r w:rsidR="00505CF2">
        <w:t xml:space="preserve"> </w:t>
      </w:r>
      <w:r w:rsidR="0060059D" w:rsidRPr="002D5854">
        <w:rPr>
          <w:rFonts w:ascii="Courier New" w:hAnsi="Courier New" w:cs="Courier New"/>
        </w:rPr>
        <w:t>TriggerDagRunOperator</w:t>
      </w:r>
      <w:r w:rsidR="00736D26">
        <w:t xml:space="preserve"> </w:t>
      </w:r>
      <w:r w:rsidR="00505CF2">
        <w:t xml:space="preserve">is used </w:t>
      </w:r>
      <w:r w:rsidR="00736D26">
        <w:t>to run</w:t>
      </w:r>
      <w:r w:rsidR="002D5854">
        <w:t xml:space="preserve"> the TFX DAG outside the MLOps pipeline</w:t>
      </w:r>
      <w:r w:rsidR="009C564D">
        <w:t xml:space="preserve"> (</w:t>
      </w:r>
      <w:r w:rsidR="009C564D">
        <w:fldChar w:fldCharType="begin"/>
      </w:r>
      <w:r w:rsidR="009C564D">
        <w:instrText xml:space="preserve"> REF _Ref110530671 \h </w:instrText>
      </w:r>
      <w:r w:rsidR="009C564D">
        <w:fldChar w:fldCharType="separate"/>
      </w:r>
      <w:r w:rsidR="00E265D8">
        <w:t xml:space="preserve">Figure </w:t>
      </w:r>
      <w:r w:rsidR="00E265D8">
        <w:rPr>
          <w:noProof/>
        </w:rPr>
        <w:t>37</w:t>
      </w:r>
      <w:r w:rsidR="009C564D">
        <w:fldChar w:fldCharType="end"/>
      </w:r>
      <w:r w:rsidR="009C564D">
        <w:t>)</w:t>
      </w:r>
      <w:r w:rsidR="002D5854">
        <w:t>.</w:t>
      </w:r>
      <w:r w:rsidR="00F9092D">
        <w:t xml:space="preserve"> </w:t>
      </w:r>
      <w:r w:rsidR="00D91745">
        <w:t xml:space="preserve">These tasks are then </w:t>
      </w:r>
      <w:r w:rsidR="00922EBD">
        <w:t>orchestrated using the bit</w:t>
      </w:r>
      <w:r w:rsidR="00EB0C20">
        <w:t>wise python operators at the end of the file</w:t>
      </w:r>
      <w:r w:rsidR="009C564D">
        <w:t>.</w:t>
      </w:r>
    </w:p>
    <w:p w14:paraId="0C72614A" w14:textId="77777777" w:rsidR="008026DF" w:rsidRDefault="002B51B4" w:rsidP="008026DF">
      <w:pPr>
        <w:keepNext/>
      </w:pPr>
      <w:r w:rsidRPr="00B466DB">
        <w:rPr>
          <w:noProof/>
        </w:rPr>
        <w:drawing>
          <wp:inline distT="0" distB="0" distL="0" distR="0" wp14:anchorId="3A4BE262" wp14:editId="5C7FC5C8">
            <wp:extent cx="5399405" cy="1045845"/>
            <wp:effectExtent l="0" t="0" r="0" b="190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1045845"/>
                    </a:xfrm>
                    <a:prstGeom prst="rect">
                      <a:avLst/>
                    </a:prstGeom>
                  </pic:spPr>
                </pic:pic>
              </a:graphicData>
            </a:graphic>
          </wp:inline>
        </w:drawing>
      </w:r>
    </w:p>
    <w:p w14:paraId="2ECAA6B2" w14:textId="29B569CC" w:rsidR="002B51B4" w:rsidRDefault="008026DF" w:rsidP="008026DF">
      <w:pPr>
        <w:pStyle w:val="Beschriftung"/>
      </w:pPr>
      <w:bookmarkStart w:id="158" w:name="_Ref110530671"/>
      <w:bookmarkStart w:id="159" w:name="_Toc110864000"/>
      <w:r>
        <w:t xml:space="preserve">Figure </w:t>
      </w:r>
      <w:r>
        <w:fldChar w:fldCharType="begin"/>
      </w:r>
      <w:r>
        <w:instrText xml:space="preserve"> SEQ Figure \* ARABIC </w:instrText>
      </w:r>
      <w:r>
        <w:fldChar w:fldCharType="separate"/>
      </w:r>
      <w:r w:rsidR="007C5A0D">
        <w:rPr>
          <w:noProof/>
        </w:rPr>
        <w:t>37</w:t>
      </w:r>
      <w:r>
        <w:fldChar w:fldCharType="end"/>
      </w:r>
      <w:bookmarkEnd w:id="158"/>
      <w:r>
        <w:t xml:space="preserve">: </w:t>
      </w:r>
      <w:r w:rsidRPr="00F12263">
        <w:t>MLOps pipeline inside Airflow</w:t>
      </w:r>
      <w:bookmarkEnd w:id="159"/>
    </w:p>
    <w:p w14:paraId="7D0D4C9B" w14:textId="6041CBAE" w:rsidR="00296067" w:rsidRDefault="00296067" w:rsidP="00296067">
      <w:pPr>
        <w:pStyle w:val="berschrift1"/>
      </w:pPr>
      <w:bookmarkStart w:id="160" w:name="_Ref110778106"/>
      <w:bookmarkStart w:id="161" w:name="_Toc110808409"/>
      <w:r>
        <w:lastRenderedPageBreak/>
        <w:t>Evaluation</w:t>
      </w:r>
      <w:bookmarkEnd w:id="160"/>
      <w:bookmarkEnd w:id="161"/>
    </w:p>
    <w:p w14:paraId="572FB9B0" w14:textId="55FF5A87" w:rsidR="008A5CDC" w:rsidRDefault="0032577A" w:rsidP="0032577A">
      <w:pPr>
        <w:pStyle w:val="berschrift2"/>
      </w:pPr>
      <w:bookmarkStart w:id="162" w:name="_Toc110808410"/>
      <w:r>
        <w:t>Recommender System</w:t>
      </w:r>
      <w:bookmarkEnd w:id="162"/>
    </w:p>
    <w:p w14:paraId="4040DD23" w14:textId="26012A36"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w:t>
      </w:r>
      <w:r w:rsidR="00D5100C">
        <w:t>n</w:t>
      </w:r>
      <w:r w:rsidR="004A6C82">
        <w:t xml:space="preserve">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109490DF"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 xml:space="preserve">considered in the context of this </w:t>
      </w:r>
      <w:r w:rsidR="003F1716">
        <w:t>thesis</w:t>
      </w:r>
      <w:r w:rsidR="006068B1">
        <w:t>.</w:t>
      </w:r>
      <w:r w:rsidR="00EB717B">
        <w:t xml:space="preserve">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A17637">
        <w:t xml:space="preserve"> </w:t>
      </w:r>
      <w:sdt>
        <w:sdtPr>
          <w:alias w:val="To edit, see citavi.com/edit"/>
          <w:tag w:val="CitaviPlaceholder#c89c4591-0944-4479-9f8a-4df5c638ab9a"/>
          <w:id w:val="-979765230"/>
          <w:placeholder>
            <w:docPart w:val="DefaultPlaceholder_-1854013440"/>
          </w:placeholder>
        </w:sdtPr>
        <w:sdtContent>
          <w:r w:rsidR="00941CC2">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DA4Y2ExLTU5NzEtNDhjYi1hMTFiLTZhNTViMzJiNDYzN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TU6MDc6NDA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jODljNDU5MS0wOTQ0LTQ0NzktOWY4YS00ZGY1YzYzOGFiOWEiLCJUZXh0IjoiKFdhbmcgZXQgYWwuLCAyMDE3KSIsIldBSVZlcnNpb24iOiI2LjEyLjAuMCJ9}</w:instrText>
          </w:r>
          <w:r w:rsidR="00941CC2">
            <w:fldChar w:fldCharType="separate"/>
          </w:r>
          <w:r w:rsidR="00FF1EC0">
            <w:t>(Wang et al., 2017)</w:t>
          </w:r>
          <w:r w:rsidR="00941CC2">
            <w:fldChar w:fldCharType="end"/>
          </w:r>
        </w:sdtContent>
      </w:sdt>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w:t>
      </w:r>
      <w:r w:rsidR="00C82317">
        <w:t xml:space="preserve">Since this artifact </w:t>
      </w:r>
      <w:r w:rsidR="00225D13">
        <w:t xml:space="preserve">only uses one cross-layer in its CN, it </w:t>
      </w:r>
      <w:r w:rsidR="00A14B33">
        <w:t xml:space="preserve">is limited to </w:t>
      </w:r>
      <w:r w:rsidR="00C9497E">
        <w:t xml:space="preserve">only </w:t>
      </w:r>
      <w:r w:rsidR="00A14B33">
        <w:t xml:space="preserve">learn feature interactions of </w:t>
      </w:r>
      <w:r w:rsidR="003614B2">
        <w:t>the first degree.</w:t>
      </w:r>
      <w:r w:rsidR="00982D80">
        <w:t xml:space="preserve"> </w:t>
      </w:r>
      <w:r w:rsidR="003C793A">
        <w:t xml:space="preserve">This means that this CN </w:t>
      </w:r>
      <w:r w:rsidR="00BE4F31">
        <w:t>can only</w:t>
      </w:r>
      <w:r w:rsidR="003C793A">
        <w:t xml:space="preserve">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04D4461C"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2A6C46C1" w:rsidR="00A601A2" w:rsidRDefault="002B68B9" w:rsidP="00063CBD">
      <w:r>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w:t>
      </w:r>
      <w:r w:rsidR="008F52D0">
        <w:lastRenderedPageBreak/>
        <w:t>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65EDD4A3">
        <w:t>an</w:t>
      </w:r>
      <w:r w:rsidR="00721DCD">
        <w:t xml:space="preserve"> intentionally overfit </w:t>
      </w:r>
      <w:r w:rsidR="006E51B5">
        <w:t>RS model</w:t>
      </w:r>
      <w:r w:rsidR="00721DCD">
        <w:t xml:space="preserve"> </w:t>
      </w:r>
      <w:r w:rsidR="00346D58">
        <w:t>(</w:t>
      </w:r>
      <w:r w:rsidR="00D45634">
        <w:fldChar w:fldCharType="begin"/>
      </w:r>
      <w:r w:rsidR="00D45634">
        <w:instrText xml:space="preserve"> REF _Ref110204677 \h </w:instrText>
      </w:r>
      <w:r w:rsidR="00D45634">
        <w:fldChar w:fldCharType="separate"/>
      </w:r>
      <w:r w:rsidR="00E265D8">
        <w:t xml:space="preserve">Figure </w:t>
      </w:r>
      <w:r w:rsidR="00E265D8">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74C18B98">
        <w:t>a</w:t>
      </w:r>
      <w:r w:rsidR="00416434">
        <w:t xml:space="preserve"> production environment.</w:t>
      </w:r>
    </w:p>
    <w:p w14:paraId="66A0E440" w14:textId="48B7A8E7"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not have been discovered</w:t>
      </w:r>
      <w:r w:rsidR="00272B80">
        <w:t xml:space="preserve"> otherwise</w:t>
      </w:r>
      <w:r w:rsidR="00A3436E">
        <w:t xml:space="preserve">.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265D8">
        <w:t xml:space="preserve">Figure </w:t>
      </w:r>
      <w:r w:rsidR="00E265D8">
        <w:rPr>
          <w:noProof/>
        </w:rPr>
        <w:t>38</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 xml:space="preserve">visualize </w:t>
      </w:r>
      <w:r w:rsidR="002D60CD">
        <w:t xml:space="preserve">with </w:t>
      </w:r>
      <w:r w:rsidR="00630DB0">
        <w:t>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2398395"/>
                    </a:xfrm>
                    <a:prstGeom prst="rect">
                      <a:avLst/>
                    </a:prstGeom>
                  </pic:spPr>
                </pic:pic>
              </a:graphicData>
            </a:graphic>
          </wp:inline>
        </w:drawing>
      </w:r>
    </w:p>
    <w:p w14:paraId="6EC81808" w14:textId="2955EED6" w:rsidR="006B6B8E" w:rsidRDefault="004D6A50" w:rsidP="004D6A50">
      <w:pPr>
        <w:pStyle w:val="Beschriftung"/>
      </w:pPr>
      <w:bookmarkStart w:id="163" w:name="_Ref110289432"/>
      <w:bookmarkStart w:id="164" w:name="_Toc110864001"/>
      <w:r>
        <w:t xml:space="preserve">Figure </w:t>
      </w:r>
      <w:r>
        <w:fldChar w:fldCharType="begin"/>
      </w:r>
      <w:r>
        <w:instrText xml:space="preserve"> SEQ Figure \* ARABIC </w:instrText>
      </w:r>
      <w:r>
        <w:fldChar w:fldCharType="separate"/>
      </w:r>
      <w:r w:rsidR="007C5A0D">
        <w:rPr>
          <w:noProof/>
        </w:rPr>
        <w:t>38</w:t>
      </w:r>
      <w:r>
        <w:fldChar w:fldCharType="end"/>
      </w:r>
      <w:bookmarkEnd w:id="163"/>
      <w:r>
        <w:t>: Learned cross-feature interactions for 10 and 200 epochs</w:t>
      </w:r>
      <w:bookmarkEnd w:id="164"/>
    </w:p>
    <w:p w14:paraId="1E88627B" w14:textId="0C88D452" w:rsidR="00566E1C" w:rsidRDefault="00814EEB" w:rsidP="00566E1C">
      <w:r>
        <w:t>All three PTAs together</w:t>
      </w:r>
      <w:r w:rsidR="000E5741">
        <w:t xml:space="preserve"> cover</w:t>
      </w:r>
      <w:r>
        <w:t xml:space="preserve"> an entire</w:t>
      </w:r>
      <w:r w:rsidR="000E5741">
        <w:t xml:space="preserve"> </w:t>
      </w:r>
      <w:r w:rsidR="002100E0">
        <w:t xml:space="preserve">model training process, from model configuration </w:t>
      </w:r>
      <w:r w:rsidR="004272E6">
        <w:t>(</w:t>
      </w:r>
      <w:r w:rsidR="004272E6" w:rsidDel="000D3D2B">
        <w:t>i.e</w:t>
      </w:r>
      <w:r w:rsidR="000D3D2B">
        <w:t>.,</w:t>
      </w:r>
      <w:r w:rsidR="004272E6">
        <w:t xml:space="preserve"> model architecture) </w:t>
      </w:r>
      <w:r w:rsidR="002100E0">
        <w:t xml:space="preserve">to model training and </w:t>
      </w:r>
      <w:r w:rsidR="005B20AC">
        <w:t>the trained model.</w:t>
      </w:r>
      <w:r w:rsidR="00470256">
        <w:t xml:space="preserve"> These visualization</w:t>
      </w:r>
      <w:r w:rsidR="00A952D9">
        <w:t>s</w:t>
      </w:r>
      <w:r w:rsidR="00470256">
        <w:t xml:space="preserve">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E265D8">
        <w:t xml:space="preserve">Figure </w:t>
      </w:r>
      <w:r w:rsidR="00E265D8">
        <w:rPr>
          <w:noProof/>
        </w:rPr>
        <w:t>39</w:t>
      </w:r>
      <w:r w:rsidR="001E0848">
        <w:fldChar w:fldCharType="end"/>
      </w:r>
      <w:r w:rsidR="001E0848">
        <w:t>.</w:t>
      </w:r>
    </w:p>
    <w:p w14:paraId="7B9EFCBA" w14:textId="77777777" w:rsidR="001E0848" w:rsidRDefault="00C8672B" w:rsidP="001E0848">
      <w:pPr>
        <w:keepNext/>
      </w:pPr>
      <w:r w:rsidRPr="00C8672B">
        <w:rPr>
          <w:noProof/>
        </w:rPr>
        <w:lastRenderedPageBreak/>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2861945"/>
                    </a:xfrm>
                    <a:prstGeom prst="rect">
                      <a:avLst/>
                    </a:prstGeom>
                  </pic:spPr>
                </pic:pic>
              </a:graphicData>
            </a:graphic>
          </wp:inline>
        </w:drawing>
      </w:r>
    </w:p>
    <w:p w14:paraId="614D095B" w14:textId="6D3C0F8B" w:rsidR="00A0253E" w:rsidRDefault="001E0848" w:rsidP="008475B4">
      <w:pPr>
        <w:pStyle w:val="Beschriftung"/>
      </w:pPr>
      <w:bookmarkStart w:id="165" w:name="_Ref110291067"/>
      <w:bookmarkStart w:id="166" w:name="_Toc110864002"/>
      <w:r>
        <w:t xml:space="preserve">Figure </w:t>
      </w:r>
      <w:r>
        <w:fldChar w:fldCharType="begin"/>
      </w:r>
      <w:r>
        <w:instrText xml:space="preserve"> SEQ Figure \* ARABIC </w:instrText>
      </w:r>
      <w:r>
        <w:fldChar w:fldCharType="separate"/>
      </w:r>
      <w:r w:rsidR="007C5A0D">
        <w:rPr>
          <w:noProof/>
        </w:rPr>
        <w:t>39</w:t>
      </w:r>
      <w:r>
        <w:fldChar w:fldCharType="end"/>
      </w:r>
      <w:bookmarkEnd w:id="165"/>
      <w:r>
        <w:t>: PTA dashboard concept</w:t>
      </w:r>
      <w:bookmarkEnd w:id="166"/>
    </w:p>
    <w:p w14:paraId="1DF14D61" w14:textId="654A3E9D" w:rsidR="0032577A" w:rsidRDefault="001F6EF5" w:rsidP="0032577A">
      <w:pPr>
        <w:pStyle w:val="berschrift2"/>
      </w:pPr>
      <w:bookmarkStart w:id="167" w:name="_Toc110808411"/>
      <w:r>
        <w:t>Concept Drift</w:t>
      </w:r>
      <w:r w:rsidR="00B66D21">
        <w:t xml:space="preserve"> Awareness</w:t>
      </w:r>
      <w:bookmarkEnd w:id="167"/>
    </w:p>
    <w:p w14:paraId="3F33D8AC" w14:textId="20B3F263" w:rsidR="00DD2FC3" w:rsidRDefault="00AF3B1E" w:rsidP="00185F52">
      <w:r>
        <w:t>CD</w:t>
      </w:r>
      <w:r w:rsidR="007B01A5">
        <w:t xml:space="preserve"> awareness is part of the research requirement of th</w:t>
      </w:r>
      <w:r w:rsidR="007564AE">
        <w:t>is</w:t>
      </w:r>
      <w:r w:rsidR="007B01A5">
        <w:t xml:space="preserve"> project (</w:t>
      </w:r>
      <w:r w:rsidR="007B01A5">
        <w:fldChar w:fldCharType="begin"/>
      </w:r>
      <w:r w:rsidR="007B01A5">
        <w:instrText xml:space="preserve"> REF _Ref109301010 \h </w:instrText>
      </w:r>
      <w:r w:rsidR="007B01A5">
        <w:fldChar w:fldCharType="separate"/>
      </w:r>
      <w:r w:rsidR="007B01A5" w:rsidRPr="002F3BBD">
        <w:t xml:space="preserve">Table </w:t>
      </w:r>
      <w:r w:rsidR="007B01A5">
        <w:rPr>
          <w:noProof/>
        </w:rPr>
        <w:t>1</w:t>
      </w:r>
      <w:r w:rsidR="007B01A5">
        <w:fldChar w:fldCharType="end"/>
      </w:r>
      <w:r w:rsidR="007B01A5">
        <w:t xml:space="preserve">). </w:t>
      </w:r>
      <w:r w:rsidR="007564AE">
        <w:t>As established earlier, CD awareness is composed of three parts, deriv</w:t>
      </w:r>
      <w:r w:rsidR="00D20F21">
        <w:t>ed from</w:t>
      </w:r>
      <w:r w:rsidR="00E20381">
        <w:t xml:space="preserve"> Lu et al.</w:t>
      </w:r>
      <w:r w:rsidR="00D20F21">
        <w:t xml:space="preserve"> </w:t>
      </w:r>
      <w:sdt>
        <w:sdtPr>
          <w:alias w:val="To edit, see citavi.com/edit"/>
          <w:tag w:val="CitaviPlaceholder#009fc590-8639-40fc-a664-6a7f82bfb252"/>
          <w:id w:val="-1320260756"/>
          <w:placeholder>
            <w:docPart w:val="DefaultPlaceholder_-1854013440"/>
          </w:placeholder>
        </w:sdtPr>
        <w:sdtContent>
          <w:r w:rsidR="004C0AA0">
            <w:fldChar w:fldCharType="begin"/>
          </w:r>
          <w:r w:rsidR="00E203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ZiZjA2LTdmMTQtNGVlOS1iMTk3LTMwODI4ZmE5ZDA5Mi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DA5ZmM1OTAtODYzOS00MGZjLWE2NjQtNmE3ZjgyYmZiMjUyIiwiVGV4dCI6IigyMDE4KSIsIldBSVZlcnNpb24iOiI2LjEyLjAuMCJ9}</w:instrText>
          </w:r>
          <w:r w:rsidR="004C0AA0">
            <w:fldChar w:fldCharType="separate"/>
          </w:r>
          <w:r w:rsidR="00E20381">
            <w:t>(2018)</w:t>
          </w:r>
          <w:r w:rsidR="004C0AA0">
            <w:fldChar w:fldCharType="end"/>
          </w:r>
        </w:sdtContent>
      </w:sdt>
      <w:r w:rsidR="004C0AA0">
        <w:t>:</w:t>
      </w:r>
      <w:r w:rsidR="004C7B26">
        <w:t xml:space="preserve"> CD detection, CD understanding and CD adaptation. Each of these three components are evaluated individually, in order to make an assessment of the CD awareness implementation </w:t>
      </w:r>
      <w:r w:rsidR="00891A86">
        <w:t>of</w:t>
      </w:r>
      <w:r w:rsidR="004C7B26">
        <w:t xml:space="preserve"> this artifact.</w:t>
      </w:r>
    </w:p>
    <w:p w14:paraId="6AFB36D3" w14:textId="46BE2960" w:rsidR="00483CCC" w:rsidRDefault="00E1304A" w:rsidP="00185F52">
      <w:r>
        <w:t>For CD detection, an error</w:t>
      </w:r>
      <w:r w:rsidR="00CA72B8">
        <w:t xml:space="preserve"> </w:t>
      </w:r>
      <w:r>
        <w:t>rate</w:t>
      </w:r>
      <w:r w:rsidR="00CA72B8">
        <w:t>-</w:t>
      </w:r>
      <w:r w:rsidR="008A7222">
        <w:t>based drift detection method</w:t>
      </w:r>
      <w:r w:rsidR="00CA72B8">
        <w:t xml:space="preserve"> is implemented</w:t>
      </w:r>
      <w:r w:rsidR="001E50F1">
        <w:t xml:space="preserve">, which infers </w:t>
      </w:r>
      <w:r w:rsidR="004B2F76">
        <w:t xml:space="preserve">the presence of CD from the </w:t>
      </w:r>
      <w:r w:rsidR="00301396">
        <w:t xml:space="preserve">performance of the deployed ML model. The </w:t>
      </w:r>
      <w:r w:rsidR="002A691B">
        <w:t>data is grouped by a defined time interval and the RMSE value is calculated for each grouping (</w:t>
      </w:r>
      <w:r w:rsidR="002A691B" w:rsidDel="008C697F">
        <w:t>i.e</w:t>
      </w:r>
      <w:r w:rsidR="008C697F">
        <w:t>.,</w:t>
      </w:r>
      <w:r w:rsidR="002A691B">
        <w:t xml:space="preserve"> time window)</w:t>
      </w:r>
      <w:r w:rsidR="007F7832">
        <w:t>. During the CD detection run, the program considers the absolute RMSE value and the increase in RMSE from one time window to the next time window.</w:t>
      </w:r>
      <w:r w:rsidR="007477F8">
        <w:t xml:space="preserve"> Are these thresholds surpassed, the program will declare that CD has occurred. In </w:t>
      </w:r>
      <w:r w:rsidR="00994D49">
        <w:t>test runs</w:t>
      </w:r>
      <w:r w:rsidR="007477F8">
        <w:t xml:space="preserve">, the CD detection was </w:t>
      </w:r>
      <w:r w:rsidR="00281D3A">
        <w:t xml:space="preserve">successful and could correctly detect </w:t>
      </w:r>
      <w:r w:rsidR="009F7BCE">
        <w:t>degrading model performance</w:t>
      </w:r>
      <w:r w:rsidR="00281D3A">
        <w:t xml:space="preserve">. </w:t>
      </w:r>
      <w:r w:rsidR="00E06097">
        <w:t xml:space="preserve">The test was done with a grouping </w:t>
      </w:r>
      <w:r w:rsidR="0059310B">
        <w:t xml:space="preserve">set </w:t>
      </w:r>
      <w:r w:rsidR="00E06097">
        <w:t>by year.</w:t>
      </w:r>
      <w:r w:rsidR="00066E09">
        <w:t xml:space="preserve"> The timeline of the dataset only spans over two years, which means that the aggregate RMSE table the CD detection</w:t>
      </w:r>
      <w:r w:rsidR="00140869">
        <w:t xml:space="preserve"> is run on, only contains </w:t>
      </w:r>
      <w:r w:rsidR="0038428F">
        <w:t>two rows (</w:t>
      </w:r>
      <w:r w:rsidR="0038428F">
        <w:fldChar w:fldCharType="begin"/>
      </w:r>
      <w:r w:rsidR="0038428F">
        <w:instrText xml:space="preserve"> REF _Ref110029040 \h </w:instrText>
      </w:r>
      <w:r w:rsidR="0038428F">
        <w:fldChar w:fldCharType="separate"/>
      </w:r>
      <w:r w:rsidR="00E265D8">
        <w:t xml:space="preserve">Figure </w:t>
      </w:r>
      <w:r w:rsidR="00E265D8">
        <w:rPr>
          <w:noProof/>
        </w:rPr>
        <w:t>27</w:t>
      </w:r>
      <w:r w:rsidR="0038428F">
        <w:fldChar w:fldCharType="end"/>
      </w:r>
      <w:r w:rsidR="0038428F">
        <w:t>).</w:t>
      </w:r>
      <w:r w:rsidR="00C76517">
        <w:t xml:space="preserve"> An aggregation by month would increase the total amount of time </w:t>
      </w:r>
      <w:r w:rsidR="00C76517" w:rsidDel="003F7F01">
        <w:t>windows</w:t>
      </w:r>
      <w:r w:rsidR="003F7F01">
        <w:t xml:space="preserve"> but</w:t>
      </w:r>
      <w:r w:rsidR="00865717">
        <w:t xml:space="preserve"> would also make the CD detection more susceptible to noise. In </w:t>
      </w:r>
      <w:r w:rsidR="00865717">
        <w:fldChar w:fldCharType="begin"/>
      </w:r>
      <w:r w:rsidR="00865717">
        <w:instrText xml:space="preserve"> REF _Ref110034506 \h </w:instrText>
      </w:r>
      <w:r w:rsidR="00865717">
        <w:fldChar w:fldCharType="separate"/>
      </w:r>
      <w:r w:rsidR="00E265D8">
        <w:t xml:space="preserve">Figure </w:t>
      </w:r>
      <w:r w:rsidR="00E265D8">
        <w:rPr>
          <w:noProof/>
        </w:rPr>
        <w:t>30</w:t>
      </w:r>
      <w:r w:rsidR="00865717">
        <w:fldChar w:fldCharType="end"/>
      </w:r>
      <w:r w:rsidR="00C877F6">
        <w:t xml:space="preserve"> it is seen that the RMSE value can significantly shift on a </w:t>
      </w:r>
      <w:r w:rsidR="00C877F6" w:rsidDel="003F7F01">
        <w:t>month</w:t>
      </w:r>
      <w:r w:rsidR="003F7F01">
        <w:t>-by-month</w:t>
      </w:r>
      <w:r w:rsidR="00C877F6">
        <w:t xml:space="preserve"> basis. This implementation doesn’t effectively take noise into account. A more robust method </w:t>
      </w:r>
      <w:r w:rsidR="00A460D5">
        <w:t xml:space="preserve">for noise would be a rolling time window over multiple </w:t>
      </w:r>
      <w:r w:rsidR="00DB5FB7">
        <w:t>intervals.</w:t>
      </w:r>
    </w:p>
    <w:p w14:paraId="235C0CC3" w14:textId="3FF92F6C" w:rsidR="006F19CE" w:rsidRDefault="006A09D6" w:rsidP="00185F52">
      <w:r>
        <w:t xml:space="preserve">CD understanding </w:t>
      </w:r>
      <w:r w:rsidR="008A3889">
        <w:t>is covered by two implementations within the CD</w:t>
      </w:r>
      <w:r w:rsidR="002E179B">
        <w:t xml:space="preserve"> </w:t>
      </w:r>
      <w:r w:rsidR="008A3889">
        <w:t xml:space="preserve">awareness component. The first is a byproduct of the CD detection function, </w:t>
      </w:r>
      <w:r w:rsidR="00B022E1">
        <w:t xml:space="preserve">which </w:t>
      </w:r>
      <w:r w:rsidR="00270398">
        <w:t>is a</w:t>
      </w:r>
      <w:r w:rsidR="008A3889">
        <w:t xml:space="preserve"> date of the time window </w:t>
      </w:r>
      <w:r w:rsidR="00FE0BD1">
        <w:t>CD</w:t>
      </w:r>
      <w:r w:rsidR="008A3889">
        <w:t xml:space="preserve"> was detected in. This is the </w:t>
      </w:r>
      <w:r w:rsidR="74C18B98">
        <w:t>simplest</w:t>
      </w:r>
      <w:r w:rsidR="008A3889">
        <w:t xml:space="preserve"> </w:t>
      </w:r>
      <w:r w:rsidR="00FF7598">
        <w:t>implementation of CD understanding. C</w:t>
      </w:r>
      <w:r w:rsidR="005C2065">
        <w:t xml:space="preserve">onsequently, the precision of the timestamp </w:t>
      </w:r>
      <w:r w:rsidR="006E2B93">
        <w:t xml:space="preserve">is bound by the aggregation level chosen </w:t>
      </w:r>
      <w:r w:rsidR="006E2B93">
        <w:lastRenderedPageBreak/>
        <w:t xml:space="preserve">for the RMSE dataset. </w:t>
      </w:r>
      <w:r w:rsidR="006E2B93" w:rsidDel="00372D12">
        <w:t>Therefore</w:t>
      </w:r>
      <w:r w:rsidR="00372D12">
        <w:t>,</w:t>
      </w:r>
      <w:r w:rsidR="006E2B93">
        <w:t xml:space="preserve"> choosing a grouping by year entails that the time of CD occurrence can only be pointed to the year it happened.</w:t>
      </w:r>
      <w:r w:rsidR="001E3D22">
        <w:t xml:space="preserve"> The second implementation should give a more detailed insight </w:t>
      </w:r>
      <w:r w:rsidR="00F852B2">
        <w:t xml:space="preserve">into the CD at hand. A </w:t>
      </w:r>
      <w:r w:rsidR="009F4662">
        <w:t xml:space="preserve">line chart </w:t>
      </w:r>
      <w:r w:rsidR="00F852B2">
        <w:t xml:space="preserve">of the RMSE values </w:t>
      </w:r>
      <w:r w:rsidR="009F4662">
        <w:t xml:space="preserve">over time </w:t>
      </w:r>
      <w:r w:rsidR="00F852B2">
        <w:t>is used</w:t>
      </w:r>
      <w:r w:rsidR="00CA6233">
        <w:t>. For better</w:t>
      </w:r>
      <w:r w:rsidR="004207C6">
        <w:t xml:space="preserve"> visualization</w:t>
      </w:r>
      <w:r w:rsidR="00CA6233">
        <w:t>,</w:t>
      </w:r>
      <w:r w:rsidR="004207C6">
        <w:t xml:space="preserve"> a more granular aggregation is chosen.</w:t>
      </w:r>
      <w:r w:rsidR="00332C7E">
        <w:t xml:space="preserve"> This artifact uses a grouping by month for this </w:t>
      </w:r>
      <w:r w:rsidR="009F4662">
        <w:t>chart</w:t>
      </w:r>
      <w:r w:rsidR="00332C7E">
        <w:t>.</w:t>
      </w:r>
      <w:r w:rsidR="009F4662">
        <w:t xml:space="preserve"> Plots can reveal </w:t>
      </w:r>
      <w:r w:rsidR="00FE4560">
        <w:t>the behavior of CD in the data, which would otherwise be missing from a simple timestamp.</w:t>
      </w:r>
      <w:r w:rsidR="00517E74">
        <w:t xml:space="preserve"> For instance, it can be seen in </w:t>
      </w:r>
      <w:r w:rsidR="00517E74">
        <w:fldChar w:fldCharType="begin"/>
      </w:r>
      <w:r w:rsidR="00517E74">
        <w:instrText xml:space="preserve"> REF _Ref110034506 \h </w:instrText>
      </w:r>
      <w:r w:rsidR="00517E74">
        <w:fldChar w:fldCharType="separate"/>
      </w:r>
      <w:r w:rsidR="00E265D8">
        <w:t xml:space="preserve">Figure </w:t>
      </w:r>
      <w:r w:rsidR="00E265D8">
        <w:rPr>
          <w:noProof/>
        </w:rPr>
        <w:t>30</w:t>
      </w:r>
      <w:r w:rsidR="00517E74">
        <w:fldChar w:fldCharType="end"/>
      </w:r>
      <w:r w:rsidR="00CB5CF6">
        <w:t xml:space="preserve"> that the error rate seems to follow a linear increase </w:t>
      </w:r>
      <w:r w:rsidR="004B4E63">
        <w:t xml:space="preserve">over time. Depending </w:t>
      </w:r>
      <w:r w:rsidR="00CA7C09">
        <w:t xml:space="preserve">on how long the data is tracked, it could be observed which type of CD is present in the data. If the RMSE follows a repeating pattern for example, it could </w:t>
      </w:r>
      <w:r w:rsidR="009406C6">
        <w:t>indicate a reoccurring concept. Based on this knowledge, more sophisticated CD com</w:t>
      </w:r>
      <w:r w:rsidR="00802663">
        <w:t>pensation measures could be incorporated into the MLOps pipeline.</w:t>
      </w:r>
    </w:p>
    <w:p w14:paraId="7656365B" w14:textId="4D509693" w:rsidR="005A098F" w:rsidRDefault="00C47CC7" w:rsidP="00185F52">
      <w:r>
        <w:t xml:space="preserve">The </w:t>
      </w:r>
      <w:r w:rsidR="005A098F">
        <w:t xml:space="preserve">CD adaptation </w:t>
      </w:r>
      <w:r>
        <w:t xml:space="preserve">requirement </w:t>
      </w:r>
      <w:r w:rsidR="005A098F">
        <w:t>is realized</w:t>
      </w:r>
      <w:r w:rsidR="00F46C62">
        <w:t xml:space="preserve"> within the MLOps pipeline evaluated in the next chapter.</w:t>
      </w:r>
    </w:p>
    <w:p w14:paraId="2B812BE5" w14:textId="5AE8292A" w:rsidR="00112412" w:rsidRDefault="0030383B" w:rsidP="0030383B">
      <w:pPr>
        <w:pStyle w:val="berschrift2"/>
      </w:pPr>
      <w:bookmarkStart w:id="168" w:name="_Toc110808412"/>
      <w:r>
        <w:t>Pipeline</w:t>
      </w:r>
      <w:bookmarkEnd w:id="168"/>
    </w:p>
    <w:p w14:paraId="178026DF" w14:textId="36BD681A" w:rsidR="007F00CE" w:rsidRDefault="007F00CE" w:rsidP="007F00CE">
      <w:r>
        <w:t xml:space="preserve">In order to evaluate the </w:t>
      </w:r>
      <w:r w:rsidR="00980F2E">
        <w:t>pipelines, a system test is conducted. This system test simulates a scenario, wherein CD is detected in the production environment</w:t>
      </w:r>
      <w:r w:rsidR="00A1588C">
        <w:t xml:space="preserve">, which triggers the TFX pipeline to train and deploy a new model. This concludes the first pipeline run. A second run is then initialized using the new model. This time, </w:t>
      </w:r>
      <w:r w:rsidR="00087FB5">
        <w:t>no CD should be detected. During th</w:t>
      </w:r>
      <w:r w:rsidR="00CA52E4">
        <w:t>is</w:t>
      </w:r>
      <w:r w:rsidR="00087FB5">
        <w:t xml:space="preserve"> test, continuous training, CD adaptation and the </w:t>
      </w:r>
      <w:r w:rsidR="007810A8">
        <w:t>training</w:t>
      </w:r>
      <w:r w:rsidR="00087FB5">
        <w:t xml:space="preserve"> pipeline </w:t>
      </w:r>
      <w:r w:rsidR="00115D62">
        <w:t>are covered, which includes all components for the pipeline evaluation.</w:t>
      </w:r>
    </w:p>
    <w:p w14:paraId="770DFFB3" w14:textId="6FA626A2" w:rsidR="00FE66EB" w:rsidRDefault="00A24812" w:rsidP="007F00CE">
      <w:r>
        <w:t xml:space="preserve">For this system test, the </w:t>
      </w:r>
      <w:r w:rsidR="00CD0028">
        <w:t>starting</w:t>
      </w:r>
      <w:r w:rsidR="005640CD">
        <w:t xml:space="preserve"> RS model has only been </w:t>
      </w:r>
      <w:r w:rsidR="0076002F">
        <w:t>trained on the first half of the dataset (</w:t>
      </w:r>
      <w:r w:rsidR="0076002F" w:rsidDel="00366C15">
        <w:t>i.e</w:t>
      </w:r>
      <w:r w:rsidR="00366C15">
        <w:t>.,</w:t>
      </w:r>
      <w:r w:rsidR="0076002F">
        <w:t xml:space="preserve"> the older half </w:t>
      </w:r>
      <w:r w:rsidR="003C141A">
        <w:t>of the dataset)</w:t>
      </w:r>
      <w:r w:rsidR="0076002F">
        <w:t>.</w:t>
      </w:r>
      <w:r w:rsidR="006C6E4F">
        <w:t xml:space="preserve"> Furthermore</w:t>
      </w:r>
      <w:r w:rsidR="00942FB7">
        <w:t>,</w:t>
      </w:r>
      <w:r w:rsidR="006C6E4F">
        <w:t xml:space="preserve"> it has been purposely overfit </w:t>
      </w:r>
      <w:r w:rsidR="009F5EF2">
        <w:t xml:space="preserve">using </w:t>
      </w:r>
      <w:r w:rsidR="006C6E4F">
        <w:t>this data.</w:t>
      </w:r>
      <w:r w:rsidR="00FF3BBA">
        <w:t xml:space="preserve"> The prediction service however is conducted with </w:t>
      </w:r>
      <w:r w:rsidR="00873D66">
        <w:t xml:space="preserve">the complete dataset. This is done to artificially induce </w:t>
      </w:r>
      <w:r w:rsidR="00E46730">
        <w:t>CD</w:t>
      </w:r>
      <w:r w:rsidR="00CD0AED">
        <w:t xml:space="preserve"> detection</w:t>
      </w:r>
      <w:r w:rsidR="00E46730">
        <w:t>. The hypothesis behind this procedure is</w:t>
      </w:r>
      <w:r w:rsidR="00CD0AED">
        <w:t>,</w:t>
      </w:r>
      <w:r w:rsidR="00E46730">
        <w:t xml:space="preserve"> that the model performs better on the first half of the dataset than on the second half, because the new data is unknown to the model. This anticipated drop in prediction quality </w:t>
      </w:r>
      <w:r w:rsidR="005527FD">
        <w:t>is</w:t>
      </w:r>
      <w:r w:rsidR="00E46730">
        <w:t xml:space="preserve"> then used to simulate the performance drop due to CD.</w:t>
      </w:r>
      <w:r w:rsidR="008D070F">
        <w:t xml:space="preserve"> The second model is then trained with the </w:t>
      </w:r>
      <w:r w:rsidR="00950282">
        <w:t>complete dataset</w:t>
      </w:r>
      <w:r w:rsidR="00A50C82">
        <w:t>. Since the complete production dataset is now known</w:t>
      </w:r>
      <w:r w:rsidR="00AA1BCD">
        <w:t xml:space="preserve"> to the model</w:t>
      </w:r>
      <w:r w:rsidR="00A50C82">
        <w:t>,</w:t>
      </w:r>
      <w:r w:rsidR="00AA1BCD">
        <w:t xml:space="preserve"> there shouldn’t be a spike in the RMSE</w:t>
      </w:r>
      <w:r w:rsidR="00A50C82">
        <w:t xml:space="preserve"> </w:t>
      </w:r>
      <w:r w:rsidR="00AA1BCD">
        <w:t>anymore</w:t>
      </w:r>
      <w:r w:rsidR="009137FF">
        <w:t>.</w:t>
      </w:r>
      <w:r w:rsidR="004B4575">
        <w:t xml:space="preserve"> This should prevent the CD detection function </w:t>
      </w:r>
      <w:r w:rsidR="002A4C0B">
        <w:t>to classify CD.</w:t>
      </w:r>
    </w:p>
    <w:p w14:paraId="430F90D1" w14:textId="63F08D1A" w:rsidR="002A4C0B" w:rsidRDefault="002A4C0B" w:rsidP="007F00CE">
      <w:r>
        <w:t xml:space="preserve">In </w:t>
      </w:r>
      <w:r>
        <w:fldChar w:fldCharType="begin"/>
      </w:r>
      <w:r>
        <w:instrText xml:space="preserve"> REF _Ref110549280 \h </w:instrText>
      </w:r>
      <w:r>
        <w:fldChar w:fldCharType="separate"/>
      </w:r>
      <w:r>
        <w:t xml:space="preserve">Table </w:t>
      </w:r>
      <w:r>
        <w:rPr>
          <w:noProof/>
        </w:rPr>
        <w:t>4</w:t>
      </w:r>
      <w:r>
        <w:fldChar w:fldCharType="end"/>
      </w:r>
      <w:r>
        <w:t xml:space="preserve"> the results </w:t>
      </w:r>
      <w:r w:rsidR="00CB4548">
        <w:t xml:space="preserve">of the system test can be seen. </w:t>
      </w:r>
      <w:r w:rsidR="00EC42A7">
        <w:t>In the first pipeline run</w:t>
      </w:r>
      <w:r w:rsidR="00BB7A17">
        <w:t xml:space="preserve"> (old model)</w:t>
      </w:r>
      <w:r w:rsidR="005E156B">
        <w:t xml:space="preserve"> </w:t>
      </w:r>
      <w:r w:rsidR="004C5357">
        <w:t xml:space="preserve">it is visible that the </w:t>
      </w:r>
      <w:r w:rsidR="005E2052">
        <w:t xml:space="preserve">average </w:t>
      </w:r>
      <w:r w:rsidR="004C5357">
        <w:t xml:space="preserve">error rate </w:t>
      </w:r>
      <w:r w:rsidR="005E2052">
        <w:t xml:space="preserve">for the </w:t>
      </w:r>
      <w:r w:rsidR="00DF2541">
        <w:t>year 1997</w:t>
      </w:r>
      <w:r w:rsidR="007538F5">
        <w:t xml:space="preserve"> is lower than the</w:t>
      </w:r>
      <w:r w:rsidR="00DF2541">
        <w:t xml:space="preserve"> error rate of 1998</w:t>
      </w:r>
      <w:r w:rsidR="007538F5">
        <w:t xml:space="preserve">. This </w:t>
      </w:r>
      <w:r w:rsidR="001E19B8">
        <w:t xml:space="preserve">RMSE difference </w:t>
      </w:r>
      <w:r w:rsidR="00FE2D92">
        <w:t>superseded the defined threshold in the CD detection function</w:t>
      </w:r>
      <w:r w:rsidR="002E1184">
        <w:t xml:space="preserve">, which is interpreted as </w:t>
      </w:r>
      <w:r w:rsidR="00764202">
        <w:t xml:space="preserve">CD. The timestamp </w:t>
      </w:r>
      <w:r w:rsidR="001A16A1">
        <w:t xml:space="preserve">for CD detection was set to </w:t>
      </w:r>
      <w:r w:rsidR="00E30997">
        <w:t xml:space="preserve">the last day of 1998. This is because </w:t>
      </w:r>
      <w:r w:rsidR="00C57EB6">
        <w:t>the CD detection function aggregates the dataset by year</w:t>
      </w:r>
      <w:r w:rsidR="00A13677">
        <w:t>. The d</w:t>
      </w:r>
      <w:r w:rsidR="007B707D">
        <w:t>elta date</w:t>
      </w:r>
      <w:r w:rsidR="00A13677">
        <w:t xml:space="preserve"> in the </w:t>
      </w:r>
      <w:r w:rsidR="007B707D" w:rsidRPr="007B707D">
        <w:rPr>
          <w:rFonts w:ascii="Courier New" w:hAnsi="Courier New" w:cs="Courier New"/>
        </w:rPr>
        <w:t>CD_DETECTED.txt</w:t>
      </w:r>
      <w:r w:rsidR="007B707D">
        <w:t xml:space="preserve"> file</w:t>
      </w:r>
      <w:r w:rsidR="00A13677">
        <w:t xml:space="preserve"> </w:t>
      </w:r>
      <w:r w:rsidR="007B707D">
        <w:t xml:space="preserve">therefore means that </w:t>
      </w:r>
      <w:r w:rsidR="007F7C3B">
        <w:t>CD has occurred in the year 1998.</w:t>
      </w:r>
      <w:r w:rsidR="00E00446">
        <w:t xml:space="preserve"> </w:t>
      </w:r>
      <w:r w:rsidR="00DD4DB3">
        <w:t xml:space="preserve">Now that CD has been detected, the </w:t>
      </w:r>
      <w:r w:rsidR="00E3179B">
        <w:t>TFX pipeline is triggered to train the new model.</w:t>
      </w:r>
      <w:r w:rsidR="004A0D6C">
        <w:t xml:space="preserve"> </w:t>
      </w:r>
      <w:r w:rsidR="00947A52">
        <w:t>Running the MLOps pipeline once more with the monitoring data of the new mo</w:t>
      </w:r>
      <w:r w:rsidR="005E2E6F">
        <w:t>del shows that this time</w:t>
      </w:r>
      <w:r w:rsidR="005236CD">
        <w:t>,</w:t>
      </w:r>
      <w:r w:rsidR="005E2E6F">
        <w:t xml:space="preserve"> no CD has been</w:t>
      </w:r>
      <w:r w:rsidR="00CF28ED">
        <w:t xml:space="preserve"> found</w:t>
      </w:r>
      <w:r w:rsidR="005E2E6F">
        <w:t>.</w:t>
      </w:r>
      <w:r w:rsidR="00CF28ED">
        <w:t xml:space="preserve"> </w:t>
      </w:r>
      <w:r w:rsidR="00BD41DE">
        <w:t xml:space="preserve">No CD means that </w:t>
      </w:r>
      <w:r w:rsidR="00BD41DE">
        <w:lastRenderedPageBreak/>
        <w:t xml:space="preserve">the training pipeline will be skipped, </w:t>
      </w:r>
      <w:r w:rsidR="002C6C8F">
        <w:t>visualized in Airflow</w:t>
      </w:r>
      <w:r w:rsidR="00BD41DE">
        <w:t xml:space="preserve"> by the </w:t>
      </w:r>
      <w:r w:rsidR="00D1161C">
        <w:t>pink-outlined task (</w:t>
      </w:r>
      <w:r w:rsidR="00F005A2">
        <w:fldChar w:fldCharType="begin"/>
      </w:r>
      <w:r w:rsidR="00F005A2">
        <w:instrText xml:space="preserve"> REF _Ref110549280 \h </w:instrText>
      </w:r>
      <w:r w:rsidR="00F005A2">
        <w:fldChar w:fldCharType="separate"/>
      </w:r>
      <w:r w:rsidR="00F005A2">
        <w:t xml:space="preserve">Table </w:t>
      </w:r>
      <w:r w:rsidR="00F005A2">
        <w:rPr>
          <w:noProof/>
        </w:rPr>
        <w:t>4</w:t>
      </w:r>
      <w:r w:rsidR="00F005A2">
        <w:fldChar w:fldCharType="end"/>
      </w:r>
      <w:r w:rsidR="00D1161C">
        <w:t>).</w:t>
      </w:r>
    </w:p>
    <w:p w14:paraId="3984531D" w14:textId="579C84D3" w:rsidR="006F2F63" w:rsidRDefault="006F2F63" w:rsidP="006F2F63">
      <w:pPr>
        <w:pStyle w:val="Tabellenberschrift"/>
      </w:pPr>
      <w:bookmarkStart w:id="169" w:name="_Ref110549280"/>
      <w:bookmarkStart w:id="170" w:name="_Ref110549274"/>
      <w:bookmarkStart w:id="171" w:name="_Toc110864006"/>
      <w:r>
        <w:t xml:space="preserve">Table </w:t>
      </w:r>
      <w:r>
        <w:fldChar w:fldCharType="begin"/>
      </w:r>
      <w:r>
        <w:instrText xml:space="preserve"> SEQ Table \* ARABIC </w:instrText>
      </w:r>
      <w:r>
        <w:fldChar w:fldCharType="separate"/>
      </w:r>
      <w:r>
        <w:rPr>
          <w:noProof/>
        </w:rPr>
        <w:t>4</w:t>
      </w:r>
      <w:r>
        <w:fldChar w:fldCharType="end"/>
      </w:r>
      <w:bookmarkEnd w:id="169"/>
      <w:r>
        <w:t>: Results of the system test</w:t>
      </w:r>
      <w:bookmarkEnd w:id="170"/>
      <w:bookmarkEnd w:id="171"/>
    </w:p>
    <w:p w14:paraId="718F145D" w14:textId="7318ABB3" w:rsidR="007C5A0D" w:rsidRDefault="00CC3437" w:rsidP="007C5A0D">
      <w:pPr>
        <w:keepNext/>
      </w:pPr>
      <w:r w:rsidRPr="00CC3437">
        <w:rPr>
          <w:noProof/>
        </w:rPr>
        <w:drawing>
          <wp:inline distT="0" distB="0" distL="0" distR="0" wp14:anchorId="7865C563" wp14:editId="385AC96A">
            <wp:extent cx="5399405" cy="246126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2461260"/>
                    </a:xfrm>
                    <a:prstGeom prst="rect">
                      <a:avLst/>
                    </a:prstGeom>
                  </pic:spPr>
                </pic:pic>
              </a:graphicData>
            </a:graphic>
          </wp:inline>
        </w:drawing>
      </w:r>
    </w:p>
    <w:p w14:paraId="13375C4B" w14:textId="0E3E51B8" w:rsidR="00DF4BAB" w:rsidRDefault="00DB6FD7" w:rsidP="007C5A0D">
      <w:pPr>
        <w:keepNext/>
      </w:pPr>
      <w:r>
        <w:t>In this system test</w:t>
      </w:r>
      <w:r w:rsidR="005E3A2F">
        <w:t>,</w:t>
      </w:r>
      <w:r>
        <w:t xml:space="preserve"> the pipeline successfully executed the continuous training process and reacted as </w:t>
      </w:r>
      <w:r w:rsidR="009677CE">
        <w:t>expected to the simulated CD.</w:t>
      </w:r>
      <w:r w:rsidR="00AA3B8A">
        <w:t xml:space="preserve"> </w:t>
      </w:r>
      <w:r w:rsidR="00E77A28">
        <w:t>Upon</w:t>
      </w:r>
      <w:r w:rsidR="00233C95">
        <w:t xml:space="preserve"> execution,</w:t>
      </w:r>
      <w:r w:rsidR="00E77A28">
        <w:t xml:space="preserve"> the pipeline could complete all tasks in one go. This means that </w:t>
      </w:r>
      <w:r w:rsidR="002B3E3F">
        <w:t xml:space="preserve">the set requirement “integrated pipeline” is satisfied. </w:t>
      </w:r>
      <w:r w:rsidR="00350E6B">
        <w:t>The “CD adaptation” requirement is met as well</w:t>
      </w:r>
      <w:r w:rsidR="00482AB2">
        <w:t xml:space="preserve">, as it successfully initiates model retraining and </w:t>
      </w:r>
      <w:r w:rsidR="005E3A2F">
        <w:t>was</w:t>
      </w:r>
      <w:r w:rsidR="00482AB2">
        <w:t xml:space="preserve"> able to output an</w:t>
      </w:r>
      <w:r w:rsidR="00504F18">
        <w:t xml:space="preserve"> adjusted</w:t>
      </w:r>
      <w:r w:rsidR="00482AB2">
        <w:t xml:space="preserve"> model</w:t>
      </w:r>
      <w:r w:rsidR="0077013B">
        <w:t>.</w:t>
      </w:r>
      <w:r w:rsidR="00557B99">
        <w:t xml:space="preserve"> </w:t>
      </w:r>
      <w:r w:rsidR="002B3E3F">
        <w:t>While the MLOps</w:t>
      </w:r>
      <w:r w:rsidR="00387C77">
        <w:t xml:space="preserve"> pipeline is configured to run without human intervention, the data ingested by the TFX pipeline isn’t automatically updated</w:t>
      </w:r>
      <w:r w:rsidR="009B331B">
        <w:t xml:space="preserve"> with new training data. Consequently, the model gets trained</w:t>
      </w:r>
      <w:r w:rsidR="006B63BE">
        <w:t xml:space="preserve"> on the same data as the old model, as long as the training data isn’t manually swapped. </w:t>
      </w:r>
      <w:r w:rsidR="000077CF">
        <w:t>Without human intervention the model can therefore not be adapted to the new concepts occurring in the production environment.</w:t>
      </w:r>
      <w:r w:rsidR="00D01CCA">
        <w:t xml:space="preserve"> For this reason, the requirement of “automated pipeline” isn’t</w:t>
      </w:r>
      <w:r w:rsidR="00DB5E3D">
        <w:t xml:space="preserve"> achieved</w:t>
      </w:r>
      <w:r w:rsidR="00F07970">
        <w:t xml:space="preserve"> </w:t>
      </w:r>
      <w:r w:rsidR="0076005F">
        <w:t>with</w:t>
      </w:r>
      <w:r w:rsidR="00D01CCA">
        <w:t xml:space="preserve"> this artifact.</w:t>
      </w:r>
    </w:p>
    <w:p w14:paraId="44C18B57" w14:textId="65C230D6" w:rsidR="0023373D" w:rsidRDefault="00C804EA" w:rsidP="007C5A0D">
      <w:pPr>
        <w:keepNext/>
      </w:pPr>
      <w:r>
        <w:t>The training pipeline employs</w:t>
      </w:r>
      <w:r w:rsidR="004110E0">
        <w:t xml:space="preserve"> 6 out of the 10 standard components offered by the TFX framework. The baseline components that are necessary to realize a training pipeline are</w:t>
      </w:r>
      <w:r w:rsidR="00DB47C0">
        <w:t xml:space="preserve"> CsvExampleGen, Trainer and Pusher. These are used in this artifact, such that the base requirement </w:t>
      </w:r>
      <w:r w:rsidR="00DB5E3D">
        <w:t>“base pipeline” is</w:t>
      </w:r>
      <w:r w:rsidR="001F2E14">
        <w:t xml:space="preserve"> fulfilled</w:t>
      </w:r>
      <w:r w:rsidR="00BE0ACB">
        <w:t>.</w:t>
      </w:r>
      <w:r w:rsidR="001F2E14">
        <w:t xml:space="preserve"> Furthermore, the following data analysis components are employed: StatisticsGen, </w:t>
      </w:r>
      <w:r w:rsidR="00CB1564">
        <w:t>SchemaGen and ExampleValidator. These make use of external TensorFlow libraries to run various data checks, without extensive configuration. These components provide additional information</w:t>
      </w:r>
      <w:r w:rsidR="00DB5C23">
        <w:t xml:space="preserve"> of the data and act as an additional safety mechanism in the process. This pipeline lacks </w:t>
      </w:r>
      <w:r w:rsidR="007F6AC2">
        <w:t>a sophisticated deployment procedure, meaning that every model that gets trained</w:t>
      </w:r>
      <w:r w:rsidR="00C217FE">
        <w:t>,</w:t>
      </w:r>
      <w:r w:rsidR="007F6AC2">
        <w:t xml:space="preserve"> </w:t>
      </w:r>
      <w:r w:rsidR="00F13B89">
        <w:t>is pushed to production</w:t>
      </w:r>
      <w:r w:rsidR="00FF56D0">
        <w:t xml:space="preserve"> without further evaluation. This</w:t>
      </w:r>
      <w:r w:rsidR="001E0002" w:rsidDel="00A862AB">
        <w:t xml:space="preserve"> </w:t>
      </w:r>
      <w:r w:rsidR="00A862AB">
        <w:t xml:space="preserve">includes </w:t>
      </w:r>
      <w:r w:rsidR="001E0002">
        <w:t xml:space="preserve">the danger that inferior models can </w:t>
      </w:r>
      <w:r w:rsidR="00C217FE">
        <w:t>be</w:t>
      </w:r>
      <w:r w:rsidR="001E0002">
        <w:t xml:space="preserve"> deployed</w:t>
      </w:r>
      <w:r w:rsidR="000D1A7B">
        <w:t xml:space="preserve"> and worsen the performance of the prediction service. </w:t>
      </w:r>
      <w:r w:rsidR="00432500">
        <w:t>Model quality prior to deployment</w:t>
      </w:r>
      <w:r w:rsidR="00BE0ACB">
        <w:t xml:space="preserve"> </w:t>
      </w:r>
      <w:r w:rsidR="00781025">
        <w:t>could be ensured with the Evaluator and InfraValidator components. Data preprocessing is done</w:t>
      </w:r>
      <w:r w:rsidR="00A72F23">
        <w:t xml:space="preserve"> inside the model file (i.e. feature embedding) </w:t>
      </w:r>
      <w:r w:rsidR="00A76DE1">
        <w:t>and outside of the TFX pipeline</w:t>
      </w:r>
      <w:r w:rsidR="00DD0D19">
        <w:t xml:space="preserve"> (</w:t>
      </w:r>
      <w:r w:rsidR="00C0756F">
        <w:t xml:space="preserve">chapter </w:t>
      </w:r>
      <w:r w:rsidR="00C0756F">
        <w:fldChar w:fldCharType="begin"/>
      </w:r>
      <w:r w:rsidR="00C0756F">
        <w:instrText xml:space="preserve"> REF _Ref109857216 \r \h </w:instrText>
      </w:r>
      <w:r w:rsidR="00C0756F">
        <w:fldChar w:fldCharType="separate"/>
      </w:r>
      <w:r w:rsidR="00C0756F">
        <w:t>4.2.3</w:t>
      </w:r>
      <w:r w:rsidR="00C0756F">
        <w:fldChar w:fldCharType="end"/>
      </w:r>
      <w:r w:rsidR="00DD0D19">
        <w:t>)</w:t>
      </w:r>
      <w:r w:rsidR="00A76DE1">
        <w:t>. Ideally, th</w:t>
      </w:r>
      <w:r w:rsidR="004C79B7">
        <w:t>ese operations should be</w:t>
      </w:r>
      <w:r w:rsidR="00FF45FB">
        <w:t xml:space="preserve"> centralized in</w:t>
      </w:r>
      <w:r w:rsidR="00FF45FB">
        <w:lastRenderedPageBreak/>
        <w:t>side</w:t>
      </w:r>
      <w:r w:rsidR="004C79B7">
        <w:t xml:space="preserve"> the Transform component</w:t>
      </w:r>
      <w:r w:rsidR="008B57C0">
        <w:t>. Lasty, model optimization is not present in this artifact, as model performance isn’t</w:t>
      </w:r>
      <w:r w:rsidR="00BC1894">
        <w:t xml:space="preserve"> considered</w:t>
      </w:r>
      <w:r w:rsidR="00811F13">
        <w:t xml:space="preserve"> for this research</w:t>
      </w:r>
      <w:r w:rsidR="008B57C0">
        <w:t>.</w:t>
      </w:r>
    </w:p>
    <w:p w14:paraId="6D58386A" w14:textId="1835C6A0" w:rsidR="00E503A0" w:rsidRDefault="764101D6" w:rsidP="007C5A0D">
      <w:pPr>
        <w:keepNext/>
      </w:pPr>
      <w:r>
        <w:t>The developed artifact can be classified as a level 1 maturity pipeline, according to Google’s proposed MLOps maturity model. The central practice of this level is continuous training, which is the main implementation of this research project. Other characteristics of level 1 maturity are monitoring of the prediction service and modular components. Monitoring is realized with the CD awareness component of this artifact. Modularity is the core concept behind TFX and its components, but it is also employed outside the TFX pipeline. For instance, the strict separation of production and training pipeline ensures that both components can be developed isolated from each other. However, level 1 maturity isn’t met throughout the whole MLOps system. The aforementioned manual updating of training data and the lack of compartmentalization of the data transformation process would be isolated instances of that.</w:t>
      </w:r>
    </w:p>
    <w:p w14:paraId="7128DE15" w14:textId="4CA40F84" w:rsidR="00296067" w:rsidRDefault="00296067" w:rsidP="00296067">
      <w:pPr>
        <w:pStyle w:val="berschrift1"/>
      </w:pPr>
      <w:bookmarkStart w:id="172" w:name="_Ref110778110"/>
      <w:bookmarkStart w:id="173" w:name="_Toc110808413"/>
      <w:r>
        <w:lastRenderedPageBreak/>
        <w:t>Conclusion</w:t>
      </w:r>
      <w:bookmarkEnd w:id="172"/>
      <w:bookmarkEnd w:id="173"/>
    </w:p>
    <w:p w14:paraId="592B53F5" w14:textId="1E192AE7" w:rsidR="00E63F2D" w:rsidRDefault="764101D6" w:rsidP="00A726BB">
      <w:r>
        <w:t>This research concludes with an artifact that meets all but one of the specified requirements. The result is a CT pipeline that automatically detects and reacts to CD. This artifact serves as a demonstration of the benefits of MLOps. One goal of MLOps is to separate the development from the production process. With a CT pipeline, the lifecycle of a model can now be decoupled from the model development process. In the context of this artifact it means, that once a model file is integrated into the TFX pipeline, it will continuously and automatically adapt to changes in the data. The model training, as well as the decision of when to train a model, is therefore delegated to the pipeline and doesn’t require any further attention from the ML engineer.</w:t>
      </w:r>
    </w:p>
    <w:p w14:paraId="19A7C205" w14:textId="2580DE72" w:rsidR="008D2C61" w:rsidRDefault="00145DE9" w:rsidP="00A726BB">
      <w:r>
        <w:t xml:space="preserve">The TFX Trainer component </w:t>
      </w:r>
      <w:r w:rsidR="00DD6F3A">
        <w:t>im</w:t>
      </w:r>
      <w:r>
        <w:t xml:space="preserve">poses </w:t>
      </w:r>
      <w:r w:rsidR="00DD6F3A">
        <w:t xml:space="preserve">very </w:t>
      </w:r>
      <w:r>
        <w:t xml:space="preserve">few restrictions on the model, as long </w:t>
      </w:r>
      <w:r w:rsidR="00F01C5C">
        <w:t xml:space="preserve">it is written in TF or Keras. </w:t>
      </w:r>
      <w:r w:rsidR="00D4110C" w:rsidRPr="00D4110C">
        <w:t xml:space="preserve">Since the model file is treated as a black box by the Trainer, ML engineers have the flexibility to develop any arbitrary model. </w:t>
      </w:r>
      <w:r w:rsidR="00F01C5C">
        <w:t xml:space="preserve">This </w:t>
      </w:r>
      <w:r w:rsidR="000D3C5D">
        <w:t>ma</w:t>
      </w:r>
      <w:r w:rsidR="001F47BB">
        <w:t>kes</w:t>
      </w:r>
      <w:r w:rsidR="00F01C5C">
        <w:t xml:space="preserve"> the implementation of </w:t>
      </w:r>
      <w:r w:rsidR="0093352F">
        <w:t>the SotA</w:t>
      </w:r>
      <w:r w:rsidR="00F01C5C">
        <w:t xml:space="preserve"> DCN recommender system</w:t>
      </w:r>
      <w:r w:rsidR="000D3C5D">
        <w:t xml:space="preserve"> possible</w:t>
      </w:r>
      <w:r w:rsidR="00F01C5C">
        <w:t>, without</w:t>
      </w:r>
      <w:r w:rsidR="00513781">
        <w:t xml:space="preserve"> having to rely</w:t>
      </w:r>
      <w:r w:rsidR="00F01C5C">
        <w:t xml:space="preserve"> on</w:t>
      </w:r>
      <w:r w:rsidR="00153816">
        <w:t xml:space="preserve"> official support</w:t>
      </w:r>
      <w:r w:rsidR="00513781">
        <w:t xml:space="preserve"> from TFX</w:t>
      </w:r>
      <w:r w:rsidR="00C93538">
        <w:t>.</w:t>
      </w:r>
    </w:p>
    <w:p w14:paraId="6D2AC062" w14:textId="17415BF9" w:rsidR="0078414F" w:rsidRDefault="764101D6" w:rsidP="00A726BB">
      <w:r>
        <w:t xml:space="preserve">Information content is enriched through collection and storage of a variety of metadata, including PTAs. This creates transparency in the ML lifecycle and provides ML engineers with the necessary information to better understand the model, the data, or the ML system at hand. These insights can then be incorporated into the development process, where improvements to said components can be made. </w:t>
      </w:r>
    </w:p>
    <w:p w14:paraId="2B27C963" w14:textId="5281678F" w:rsidR="00F66934" w:rsidRDefault="764101D6" w:rsidP="00056589">
      <w:r>
        <w:t xml:space="preserve">Furthermore, the modular structure of this artifact serves as an aid during development. Components can be developed independently from each other and later be integrated into the pipeline. In combination with Airflow, pipeline errors are visualized inside the Web-UI, where they can be traced back to their respective task. The log files can then be used for further error-understanding. Modularization has the benefit that problems can be attributed to specific components. This simplifies the debugging process during development. </w:t>
      </w:r>
    </w:p>
    <w:p w14:paraId="5C2181DF" w14:textId="712A23E4" w:rsidR="003B5449" w:rsidRDefault="764101D6" w:rsidP="00056589">
      <w:r>
        <w:t>Consequently, a modular structure allows for rapid iterations of the ML system, which is another goal set out by MLOps. The result of this research project can be seen as a baseline, on which can be expanded in future developments. In order to satisfy the remaining requirement, a third pipeline would have to be implemented, which would automatically update the training data for the TFX pipeline. This would make the artifact fully autonomous. At the same time, data preparation should be merged into one component and the components for model quality checks should be added.</w:t>
      </w:r>
    </w:p>
    <w:p w14:paraId="21E2F658" w14:textId="4FD61CCB" w:rsidR="00056589" w:rsidRDefault="764101D6" w:rsidP="00A726BB">
      <w:r>
        <w:t xml:space="preserve">Retrospectively, the pipeline evaluation approach used in this research is found to be suboptimal and should be revised in future work. It serves as a demonstration of the capabilities of the pipeline, although in doing so it violates established ML conventions in order to simulate a CD scenario. These violations are caused by the use of training </w:t>
      </w:r>
      <w:r>
        <w:lastRenderedPageBreak/>
        <w:t>data in the test environment, as well as the intentional overfit of the RS. A more elegant solution would have been to use a dedicated CD dataset or generate artificial CD examples from the MovieLens dataset.</w:t>
      </w:r>
    </w:p>
    <w:p w14:paraId="5236F2B1" w14:textId="5683A3DD" w:rsidR="0091617C" w:rsidRDefault="764101D6" w:rsidP="0091617C">
      <w:r>
        <w:t>The next evolution of this artifact would be the transition from a ML pipeline automation (i.e., level 1 maturity) to a CI/CD pipeline automation (i.e., level 2 maturity). Level 2 maturity envisions the operationalization of the complete end-to-end ML lifecycle, from pipeline experimentation to pipeline development and monitoring. This requires, among other things, a completely automated test regiment for pipeline deployment, which is lacking in the current iteration of this artifact. Future research could consist of outlining a process to migrate the current pipeline to level 2 maturity.</w:t>
      </w:r>
    </w:p>
    <w:p w14:paraId="719CEFA8" w14:textId="636884E9" w:rsidR="00CD7F9B" w:rsidRDefault="001A5EEA" w:rsidP="00CF1E74">
      <w:r>
        <w:t xml:space="preserve">MLOps is a novel field that still lacks </w:t>
      </w:r>
      <w:r w:rsidR="000641A6">
        <w:t>a universally agreed upon definition and understanding. While the necessity for MLOps is generally acknowledged</w:t>
      </w:r>
      <w:r w:rsidR="00CA65F4">
        <w:t xml:space="preserve"> by the parties involved in the world of ML, </w:t>
      </w:r>
      <w:r w:rsidR="004A2EDF">
        <w:t>there are differ</w:t>
      </w:r>
      <w:r w:rsidR="00787523">
        <w:t>ent</w:t>
      </w:r>
      <w:r w:rsidR="004A2EDF">
        <w:t xml:space="preserve"> ideas of what actually constitutes MLOps and </w:t>
      </w:r>
      <w:r w:rsidR="00AE6964">
        <w:t>how MLOps is most effectively implemented.</w:t>
      </w:r>
      <w:r w:rsidR="001767C8">
        <w:t xml:space="preserve"> This leads to a vast landscape of different proposals and software solutions.</w:t>
      </w:r>
      <w:r w:rsidR="007B6C85">
        <w:t xml:space="preserve"> </w:t>
      </w:r>
      <w:r w:rsidR="009F379E">
        <w:t xml:space="preserve">As seen with this artifact, </w:t>
      </w:r>
      <w:r w:rsidR="00F233F9">
        <w:t xml:space="preserve">a complete MLOps pipeline is hardly covered by </w:t>
      </w:r>
      <w:r w:rsidR="009E6463">
        <w:t xml:space="preserve">only </w:t>
      </w:r>
      <w:r w:rsidR="00FB4E5C">
        <w:t>one software solution alone.</w:t>
      </w:r>
      <w:r w:rsidR="00711EFE">
        <w:t xml:space="preserve"> This is, among other things, </w:t>
      </w:r>
      <w:r w:rsidR="00E80D21">
        <w:t>due to the wide</w:t>
      </w:r>
      <w:r w:rsidR="008F79D0">
        <w:t xml:space="preserve"> range</w:t>
      </w:r>
      <w:r w:rsidR="00E80D21">
        <w:t xml:space="preserve"> of </w:t>
      </w:r>
      <w:r w:rsidR="008F79D0">
        <w:t xml:space="preserve">unique </w:t>
      </w:r>
      <w:r w:rsidR="00E80D21">
        <w:t>ML problems</w:t>
      </w:r>
      <w:r w:rsidR="00F112C7">
        <w:t xml:space="preserve">, which </w:t>
      </w:r>
      <w:r w:rsidR="00485E96">
        <w:t>is an obstacle that</w:t>
      </w:r>
      <w:r w:rsidR="00F112C7">
        <w:t xml:space="preserve"> all-in-one </w:t>
      </w:r>
      <w:r w:rsidR="00485E96">
        <w:t xml:space="preserve">ML </w:t>
      </w:r>
      <w:r w:rsidR="00F112C7">
        <w:t>solutions</w:t>
      </w:r>
      <w:r w:rsidR="00485E96">
        <w:t xml:space="preserve"> face</w:t>
      </w:r>
      <w:r w:rsidR="00303042">
        <w:t>. For this reason</w:t>
      </w:r>
      <w:r w:rsidR="00C34707">
        <w:t>,</w:t>
      </w:r>
      <w:r w:rsidR="00303042">
        <w:t xml:space="preserve"> </w:t>
      </w:r>
      <w:r w:rsidR="007650A5">
        <w:t xml:space="preserve">platforms like KubeFlow </w:t>
      </w:r>
      <w:r w:rsidR="00A74F41">
        <w:t>are</w:t>
      </w:r>
      <w:r w:rsidR="000B41FB">
        <w:t xml:space="preserve"> growing in</w:t>
      </w:r>
      <w:r w:rsidR="00A74F41">
        <w:t xml:space="preserve"> popular</w:t>
      </w:r>
      <w:r w:rsidR="00BC1F64">
        <w:t>ity</w:t>
      </w:r>
      <w:r w:rsidR="000B41FB">
        <w:t xml:space="preserve">. Instead of </w:t>
      </w:r>
      <w:r w:rsidR="00642554">
        <w:t>offering one software solution</w:t>
      </w:r>
      <w:r w:rsidR="00652A94">
        <w:t xml:space="preserve"> alone</w:t>
      </w:r>
      <w:r w:rsidR="00642554">
        <w:t xml:space="preserve">, </w:t>
      </w:r>
      <w:r w:rsidR="00652A94">
        <w:t>it</w:t>
      </w:r>
      <w:r w:rsidR="00642554">
        <w:t xml:space="preserve"> provide</w:t>
      </w:r>
      <w:r w:rsidR="00652A94">
        <w:t>s</w:t>
      </w:r>
      <w:r w:rsidR="00642554">
        <w:t xml:space="preserve"> a </w:t>
      </w:r>
      <w:r w:rsidR="00793B53">
        <w:t>centralized environment</w:t>
      </w:r>
      <w:r w:rsidR="00F7376A">
        <w:t xml:space="preserve"> </w:t>
      </w:r>
      <w:r w:rsidR="002250EB">
        <w:t>with</w:t>
      </w:r>
      <w:r w:rsidR="00211683">
        <w:t xml:space="preserve"> a plethora of </w:t>
      </w:r>
      <w:r w:rsidR="002766E8">
        <w:t>open-source software</w:t>
      </w:r>
      <w:r w:rsidR="003A024F">
        <w:t xml:space="preserve"> to conduct</w:t>
      </w:r>
      <w:r w:rsidR="00C0593B">
        <w:t xml:space="preserve"> large-scale</w:t>
      </w:r>
      <w:r w:rsidR="003A024F">
        <w:t xml:space="preserve"> MLOps on.</w:t>
      </w:r>
    </w:p>
    <w:p w14:paraId="03A1E7B2" w14:textId="21537AC6" w:rsidR="00AB34B7" w:rsidRDefault="00AB34B7" w:rsidP="00CF1E74">
      <w:r>
        <w:t xml:space="preserve">As long </w:t>
      </w:r>
      <w:r w:rsidR="003C7FC9">
        <w:t xml:space="preserve">as compatibility between the different ML tools is ensured, it is possible to efficiently compose complex MLOps systems using </w:t>
      </w:r>
      <w:r w:rsidR="00A33425">
        <w:t>multiple software packages. This research directly benefited from the compatibility of Airflow and TFX for instance.</w:t>
      </w:r>
      <w:r w:rsidR="00382AF5">
        <w:t xml:space="preserve"> It</w:t>
      </w:r>
      <w:r w:rsidR="00595278">
        <w:t xml:space="preserve"> streamlined</w:t>
      </w:r>
      <w:r w:rsidR="00382AF5">
        <w:t xml:space="preserve"> the</w:t>
      </w:r>
      <w:r w:rsidR="00AC5728">
        <w:t xml:space="preserve"> creation</w:t>
      </w:r>
      <w:r w:rsidR="00382AF5">
        <w:t xml:space="preserve"> of the artifact</w:t>
      </w:r>
      <w:r w:rsidR="00AC5728">
        <w:t xml:space="preserve"> and reduced development time</w:t>
      </w:r>
      <w:r w:rsidR="00586B1F">
        <w:t>. In the end, both software solutions complemented each other to form a more coherent</w:t>
      </w:r>
      <w:r w:rsidR="008E3015">
        <w:t xml:space="preserve"> </w:t>
      </w:r>
      <w:r w:rsidR="00EB7C8F">
        <w:t xml:space="preserve">final </w:t>
      </w:r>
      <w:r w:rsidR="008E3015">
        <w:t>product.</w:t>
      </w:r>
    </w:p>
    <w:p w14:paraId="637FD4A2" w14:textId="3425CF9A" w:rsidR="005C37DC" w:rsidRDefault="00865422" w:rsidP="00CF1E74">
      <w:r>
        <w:t xml:space="preserve">It remains to be seen </w:t>
      </w:r>
      <w:r w:rsidR="0047422A">
        <w:t>in which direction</w:t>
      </w:r>
      <w:r w:rsidR="00B51829">
        <w:t xml:space="preserve"> </w:t>
      </w:r>
      <w:r>
        <w:t xml:space="preserve">MLOps </w:t>
      </w:r>
      <w:r w:rsidR="00B51829">
        <w:t>will develop over the</w:t>
      </w:r>
      <w:r w:rsidR="00541ADD">
        <w:t xml:space="preserve"> </w:t>
      </w:r>
      <w:r w:rsidR="00BD7365">
        <w:t xml:space="preserve">next </w:t>
      </w:r>
      <w:r w:rsidR="00541ADD">
        <w:t>years, but with</w:t>
      </w:r>
      <w:r w:rsidR="0046438D">
        <w:t xml:space="preserve"> </w:t>
      </w:r>
      <w:r w:rsidR="0031010E">
        <w:t>continuing</w:t>
      </w:r>
      <w:r w:rsidR="0008661E">
        <w:t xml:space="preserve"> ML adoption in the industry</w:t>
      </w:r>
      <w:r w:rsidR="00694BCA">
        <w:t xml:space="preserve"> sector, it is destined </w:t>
      </w:r>
      <w:r w:rsidR="00FA65C8">
        <w:t>to grow in relevancy.</w:t>
      </w:r>
      <w:r w:rsidR="008946BA">
        <w:t xml:space="preserve"> Free open-source software</w:t>
      </w:r>
      <w:r w:rsidR="00E93CF8">
        <w:t>,</w:t>
      </w:r>
      <w:r w:rsidR="008946BA">
        <w:t xml:space="preserve"> like</w:t>
      </w:r>
      <w:r w:rsidR="007D20C3">
        <w:t xml:space="preserve"> </w:t>
      </w:r>
      <w:r w:rsidR="00E93CF8">
        <w:t>the ones used in this research project,</w:t>
      </w:r>
      <w:r w:rsidR="007D20C3">
        <w:t xml:space="preserve"> makes ML more tangible for real-world applications, which </w:t>
      </w:r>
      <w:r w:rsidR="00C60C0E">
        <w:t xml:space="preserve">could </w:t>
      </w:r>
      <w:r w:rsidR="00A811DA">
        <w:t>further open the door</w:t>
      </w:r>
      <w:r w:rsidR="004D0300">
        <w:t>s</w:t>
      </w:r>
      <w:r w:rsidR="00A811DA">
        <w:t xml:space="preserve"> for wider ML adoption.</w:t>
      </w:r>
    </w:p>
    <w:p w14:paraId="10330790" w14:textId="77777777" w:rsidR="005C37DC" w:rsidRDefault="005C37DC" w:rsidP="00CF1E74"/>
    <w:p w14:paraId="4AEB0C10" w14:textId="77453B3D" w:rsidR="00284FA6" w:rsidRPr="00721A18" w:rsidRDefault="00383AD9">
      <w:pPr>
        <w:pStyle w:val="berschrift1"/>
        <w:numPr>
          <w:ilvl w:val="0"/>
          <w:numId w:val="0"/>
        </w:numPr>
      </w:pPr>
      <w:bookmarkStart w:id="174" w:name="_Toc110808414"/>
      <w:r>
        <w:lastRenderedPageBreak/>
        <w:t>Appendix</w:t>
      </w:r>
      <w:r w:rsidR="00C34D77">
        <w:t>:</w:t>
      </w:r>
      <w:bookmarkEnd w:id="174"/>
    </w:p>
    <w:p w14:paraId="4AEB0C12" w14:textId="515EA2E9" w:rsidR="00284FA6" w:rsidRDefault="00284FA6">
      <w:pPr>
        <w:pStyle w:val="berschrift2"/>
        <w:numPr>
          <w:ilvl w:val="0"/>
          <w:numId w:val="0"/>
        </w:numPr>
      </w:pPr>
      <w:bookmarkStart w:id="175" w:name="_Toc110808415"/>
      <w:r w:rsidRPr="00721A18">
        <w:t xml:space="preserve">A.1 </w:t>
      </w:r>
      <w:r w:rsidR="00BF40F4">
        <w:t>Figures</w:t>
      </w:r>
      <w:bookmarkEnd w:id="175"/>
    </w:p>
    <w:p w14:paraId="66263427" w14:textId="1E9F826E" w:rsidR="00EB04DF" w:rsidRDefault="001C7D3B" w:rsidP="00EB04DF">
      <w:pPr>
        <w:keepNext/>
      </w:pPr>
      <w:r>
        <w:rPr>
          <w:noProof/>
        </w:rPr>
        <w:drawing>
          <wp:inline distT="0" distB="0" distL="0" distR="0" wp14:anchorId="5B2CE4CC" wp14:editId="6FCE2B0F">
            <wp:extent cx="5399405" cy="2711450"/>
            <wp:effectExtent l="0" t="0" r="0" b="0"/>
            <wp:docPr id="19" name="Grafik 19"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isch enthält.&#10;&#10;Automatisch generierte Beschreibu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9405" cy="2711450"/>
                    </a:xfrm>
                    <a:prstGeom prst="rect">
                      <a:avLst/>
                    </a:prstGeom>
                    <a:noFill/>
                    <a:ln>
                      <a:noFill/>
                    </a:ln>
                  </pic:spPr>
                </pic:pic>
              </a:graphicData>
            </a:graphic>
          </wp:inline>
        </w:drawing>
      </w:r>
    </w:p>
    <w:p w14:paraId="1581B78C" w14:textId="5D12E75C" w:rsidR="00913D5B" w:rsidRPr="00913D5B" w:rsidRDefault="00913D5B" w:rsidP="00913D5B">
      <w:r w:rsidRPr="00913D5B">
        <w:rPr>
          <w:noProof/>
        </w:rPr>
        <w:drawing>
          <wp:inline distT="0" distB="0" distL="0" distR="0" wp14:anchorId="3942ACC2" wp14:editId="627DCF94">
            <wp:extent cx="5399405" cy="2701925"/>
            <wp:effectExtent l="0" t="0" r="0" b="3175"/>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99405" cy="2701925"/>
                    </a:xfrm>
                    <a:prstGeom prst="rect">
                      <a:avLst/>
                    </a:prstGeom>
                  </pic:spPr>
                </pic:pic>
              </a:graphicData>
            </a:graphic>
          </wp:inline>
        </w:drawing>
      </w:r>
    </w:p>
    <w:p w14:paraId="78B00A6F" w14:textId="194EBD1A" w:rsidR="00BF40F4" w:rsidRDefault="00803310" w:rsidP="00803310">
      <w:pPr>
        <w:spacing w:before="0" w:line="240" w:lineRule="auto"/>
        <w:jc w:val="left"/>
      </w:pPr>
      <w:r>
        <w:br w:type="page"/>
      </w:r>
    </w:p>
    <w:p w14:paraId="59EBA231" w14:textId="7DAC46E4" w:rsidR="004C6350" w:rsidRPr="004C6350" w:rsidRDefault="004C6350" w:rsidP="004C6350">
      <w:r>
        <w:rPr>
          <w:noProof/>
        </w:rPr>
        <w:lastRenderedPageBreak/>
        <w:drawing>
          <wp:inline distT="0" distB="0" distL="0" distR="0" wp14:anchorId="5528A35F" wp14:editId="4257F69D">
            <wp:extent cx="8539267" cy="3892532"/>
            <wp:effectExtent l="0" t="635"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3"/>
                    <pic:cNvPicPr/>
                  </pic:nvPicPr>
                  <pic:blipFill>
                    <a:blip r:embed="rId49">
                      <a:extLst>
                        <a:ext uri="{28A0092B-C50C-407E-A947-70E740481C1C}">
                          <a14:useLocalDpi xmlns:a14="http://schemas.microsoft.com/office/drawing/2010/main" val="0"/>
                        </a:ext>
                      </a:extLst>
                    </a:blip>
                    <a:stretch>
                      <a:fillRect/>
                    </a:stretch>
                  </pic:blipFill>
                  <pic:spPr>
                    <a:xfrm rot="16200000">
                      <a:off x="0" y="0"/>
                      <a:ext cx="8539267" cy="3892532"/>
                    </a:xfrm>
                    <a:prstGeom prst="rect">
                      <a:avLst/>
                    </a:prstGeom>
                  </pic:spPr>
                </pic:pic>
              </a:graphicData>
            </a:graphic>
          </wp:inline>
        </w:drawing>
      </w:r>
    </w:p>
    <w:p w14:paraId="4AEB0C1A" w14:textId="085650EC" w:rsidR="00284FA6" w:rsidRPr="00721A18" w:rsidRDefault="00284FA6">
      <w:pPr>
        <w:pStyle w:val="berschrift2"/>
        <w:numPr>
          <w:ilvl w:val="0"/>
          <w:numId w:val="0"/>
        </w:numPr>
      </w:pPr>
      <w:bookmarkStart w:id="176" w:name="_Toc110808416"/>
      <w:r w:rsidRPr="00721A18">
        <w:lastRenderedPageBreak/>
        <w:t xml:space="preserve">A.2 </w:t>
      </w:r>
      <w:r w:rsidR="001601F0">
        <w:t>Source Code</w:t>
      </w:r>
      <w:bookmarkEnd w:id="176"/>
    </w:p>
    <w:p w14:paraId="4AEB0C23" w14:textId="3256EECE" w:rsidR="00284FA6"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50" w:history="1">
        <w:r w:rsidR="003E4893" w:rsidRPr="00AB7603">
          <w:rPr>
            <w:rStyle w:val="Hyperlink"/>
          </w:rPr>
          <w:t>https://github.com/MyPetOctocat/bachelor_2022</w:t>
        </w:r>
      </w:hyperlink>
      <w:r w:rsidR="003E4893">
        <w:t xml:space="preserve"> (commit: ).</w:t>
      </w:r>
    </w:p>
    <w:p w14:paraId="4C14356B" w14:textId="1F10054F" w:rsidR="006302DA" w:rsidRDefault="003750CB" w:rsidP="00FF1A7E">
      <w:pPr>
        <w:pStyle w:val="berschrift3"/>
        <w:numPr>
          <w:ilvl w:val="0"/>
          <w:numId w:val="0"/>
        </w:numPr>
      </w:pPr>
      <w:bookmarkStart w:id="177" w:name="_Toc110808417"/>
      <w:r>
        <w:t>airflow_pipelines</w:t>
      </w:r>
      <w:bookmarkEnd w:id="177"/>
    </w:p>
    <w:p w14:paraId="44A865F7" w14:textId="4790483B" w:rsidR="003750CB" w:rsidRDefault="0068091D" w:rsidP="0068091D">
      <w:pPr>
        <w:pStyle w:val="berschrift4"/>
        <w:numPr>
          <w:ilvl w:val="0"/>
          <w:numId w:val="0"/>
        </w:numPr>
      </w:pPr>
      <w:r>
        <w:t>cd_eval_functions/</w:t>
      </w:r>
      <w:r w:rsidR="0021377F">
        <w:t>cd_detector.py</w:t>
      </w:r>
    </w:p>
    <w:p w14:paraId="1AE9403E"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Detects CD in the dataset based on threshold parameters</w:t>
      </w:r>
    </w:p>
    <w:p w14:paraId="01525981" w14:textId="77777777" w:rsidR="00A15861" w:rsidRPr="006A014F" w:rsidRDefault="00A15861" w:rsidP="00A15861">
      <w:pPr>
        <w:spacing w:before="0" w:line="240" w:lineRule="auto"/>
        <w:jc w:val="left"/>
        <w:rPr>
          <w:rFonts w:ascii="Courier New" w:hAnsi="Courier New" w:cs="Courier New"/>
          <w:sz w:val="14"/>
          <w:szCs w:val="14"/>
        </w:rPr>
      </w:pPr>
    </w:p>
    <w:p w14:paraId="4F404835"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Scans Dataframe for threshold violation</w:t>
      </w:r>
    </w:p>
    <w:p w14:paraId="701F08BF"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def cd_detection(rmse_df, threshold):</w:t>
      </w:r>
    </w:p>
    <w:p w14:paraId="719F777A"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for index, elem in rmse_df.iterrows():</w:t>
      </w:r>
    </w:p>
    <w:p w14:paraId="0DB77956"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if (elem &gt; threshold).all():</w:t>
      </w:r>
    </w:p>
    <w:p w14:paraId="52B68F04"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eturn False, index  # If CD detected return Bool + Date window of detection</w:t>
      </w:r>
    </w:p>
    <w:p w14:paraId="40995DD3"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eturn True, None  # If no CD detection found, return Bool and None as placeholder</w:t>
      </w:r>
    </w:p>
    <w:p w14:paraId="56B14B88" w14:textId="77777777" w:rsidR="00A15861" w:rsidRPr="006A014F" w:rsidRDefault="00A15861" w:rsidP="00A15861">
      <w:pPr>
        <w:spacing w:before="0" w:line="240" w:lineRule="auto"/>
        <w:jc w:val="left"/>
        <w:rPr>
          <w:rFonts w:ascii="Courier New" w:hAnsi="Courier New" w:cs="Courier New"/>
          <w:sz w:val="14"/>
          <w:szCs w:val="14"/>
        </w:rPr>
      </w:pPr>
    </w:p>
    <w:p w14:paraId="6AAB7F1D"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Receives DF of RMSE values and returns a Bool: True --&gt; Data is OK | False --&gt; Datadrift detected</w:t>
      </w:r>
    </w:p>
    <w:p w14:paraId="50386C27"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def cd_detector(rmse_df, delta_threshold, absolute_threshold):</w:t>
      </w:r>
    </w:p>
    <w:p w14:paraId="1F99EE3C"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w:t>
      </w:r>
    </w:p>
    <w:p w14:paraId="6F553402"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delta_threshold: Acceptable RMSE increase from one window to another</w:t>
      </w:r>
    </w:p>
    <w:p w14:paraId="32B9241E"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absolute_threshold: Threshold RMSE value that applies to every value</w:t>
      </w:r>
    </w:p>
    <w:p w14:paraId="03AB6240"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w:t>
      </w:r>
    </w:p>
    <w:p w14:paraId="60E4F270"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mse_delta = rmse_df.rolling(2).apply(</w:t>
      </w:r>
    </w:p>
    <w:p w14:paraId="4A358D93"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lambda x: x.iloc[1] - x.iloc[0])  # Calculate delta between 2 values within a rolling window</w:t>
      </w:r>
    </w:p>
    <w:p w14:paraId="038526E9" w14:textId="77777777" w:rsidR="00A15861" w:rsidRPr="006A014F" w:rsidRDefault="00A15861" w:rsidP="00A15861">
      <w:pPr>
        <w:spacing w:before="0" w:line="240" w:lineRule="auto"/>
        <w:jc w:val="left"/>
        <w:rPr>
          <w:rFonts w:ascii="Courier New" w:hAnsi="Courier New" w:cs="Courier New"/>
          <w:sz w:val="14"/>
          <w:szCs w:val="14"/>
        </w:rPr>
      </w:pPr>
    </w:p>
    <w:p w14:paraId="26325857"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 Checks whether RMSE thresholds have been surpassed.</w:t>
      </w:r>
    </w:p>
    <w:p w14:paraId="7473D513"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delta_rmse_ok = cd_detection(rmse_delta, delta_threshold)</w:t>
      </w:r>
    </w:p>
    <w:p w14:paraId="1AC22115"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absolute_rmse_ok = cd_detection(rmse_df, absolute_threshold)</w:t>
      </w:r>
    </w:p>
    <w:p w14:paraId="247BDAC1" w14:textId="77777777" w:rsidR="00A15861" w:rsidRPr="006A014F" w:rsidRDefault="00A15861" w:rsidP="00A15861">
      <w:pPr>
        <w:spacing w:before="0" w:line="240" w:lineRule="auto"/>
        <w:jc w:val="left"/>
        <w:rPr>
          <w:rFonts w:ascii="Courier New" w:hAnsi="Courier New" w:cs="Courier New"/>
          <w:sz w:val="14"/>
          <w:szCs w:val="14"/>
        </w:rPr>
      </w:pPr>
    </w:p>
    <w:p w14:paraId="3E83D376"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 Returns tuple: 1. index is bool, 2. index is list of CD timestamp for delta and absolute threshold</w:t>
      </w:r>
    </w:p>
    <w:p w14:paraId="62543C4B"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 Info to bool: True if both absolute and delta are within threshold, else False is passed</w:t>
      </w:r>
    </w:p>
    <w:p w14:paraId="1AF0CDF7" w14:textId="5D1DFC3B" w:rsidR="00673A39" w:rsidRPr="00AD523E"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eturn delta_rmse_ok[0] and absolute_rmse_ok[0], [delta_rmse_ok[1], absolute_rmse_ok[1]]</w:t>
      </w:r>
    </w:p>
    <w:p w14:paraId="7F2F7939" w14:textId="71FB7AEB" w:rsidR="009F15AF" w:rsidRDefault="00673A39" w:rsidP="005A2D32">
      <w:pPr>
        <w:pStyle w:val="berschrift4"/>
        <w:numPr>
          <w:ilvl w:val="0"/>
          <w:numId w:val="0"/>
        </w:numPr>
      </w:pPr>
      <w:r>
        <w:t>cd_eval_functions/</w:t>
      </w:r>
      <w:r w:rsidR="00F33AC0">
        <w:t>rmse_calculator.py</w:t>
      </w:r>
    </w:p>
    <w:p w14:paraId="7E35A1E1"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Calculates Root Mean Squared Error for a DF and returns Series</w:t>
      </w:r>
    </w:p>
    <w:p w14:paraId="6A903DB4"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import pandas as pd</w:t>
      </w:r>
    </w:p>
    <w:p w14:paraId="3A9C2418"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import numpy as np</w:t>
      </w:r>
    </w:p>
    <w:p w14:paraId="1321704F" w14:textId="77777777" w:rsidR="00683742" w:rsidRPr="00683742" w:rsidRDefault="00683742" w:rsidP="00683742">
      <w:pPr>
        <w:spacing w:before="0" w:line="240" w:lineRule="auto"/>
        <w:jc w:val="left"/>
        <w:rPr>
          <w:rFonts w:ascii="Courier New" w:hAnsi="Courier New" w:cs="Courier New"/>
          <w:sz w:val="14"/>
          <w:szCs w:val="14"/>
        </w:rPr>
      </w:pPr>
    </w:p>
    <w:p w14:paraId="04DE3409" w14:textId="77777777" w:rsidR="00683742" w:rsidRPr="00683742" w:rsidRDefault="00683742" w:rsidP="00683742">
      <w:pPr>
        <w:spacing w:before="0" w:line="240" w:lineRule="auto"/>
        <w:jc w:val="left"/>
        <w:rPr>
          <w:rFonts w:ascii="Courier New" w:hAnsi="Courier New" w:cs="Courier New"/>
          <w:sz w:val="14"/>
          <w:szCs w:val="14"/>
        </w:rPr>
      </w:pPr>
    </w:p>
    <w:p w14:paraId="5B7EEC9F"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Define RMSE function (Metric for CD evaluation)</w:t>
      </w:r>
    </w:p>
    <w:p w14:paraId="2F48882C"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def rmse(predictions, targets):</w:t>
      </w:r>
    </w:p>
    <w:p w14:paraId="0C9CD5DB"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xml:space="preserve">    return np.sqrt(((predictions - targets) ** 2).mean())</w:t>
      </w:r>
    </w:p>
    <w:p w14:paraId="77C4EC2D" w14:textId="77777777" w:rsidR="00683742" w:rsidRPr="00683742" w:rsidRDefault="00683742" w:rsidP="00683742">
      <w:pPr>
        <w:spacing w:before="0" w:line="240" w:lineRule="auto"/>
        <w:jc w:val="left"/>
        <w:rPr>
          <w:rFonts w:ascii="Courier New" w:hAnsi="Courier New" w:cs="Courier New"/>
          <w:sz w:val="14"/>
          <w:szCs w:val="14"/>
        </w:rPr>
      </w:pPr>
    </w:p>
    <w:p w14:paraId="58A56E56" w14:textId="77777777" w:rsidR="00683742" w:rsidRPr="00683742" w:rsidRDefault="00683742" w:rsidP="00683742">
      <w:pPr>
        <w:spacing w:before="0" w:line="240" w:lineRule="auto"/>
        <w:jc w:val="left"/>
        <w:rPr>
          <w:rFonts w:ascii="Courier New" w:hAnsi="Courier New" w:cs="Courier New"/>
          <w:sz w:val="14"/>
          <w:szCs w:val="14"/>
        </w:rPr>
      </w:pPr>
    </w:p>
    <w:p w14:paraId="5D86B9F9"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Calculates RMSE for entire DF grouped by date and returns Series (freq: "Y" -&gt; Year, "M" -&gt; Month, "1W" -&gt; Week)</w:t>
      </w:r>
    </w:p>
    <w:p w14:paraId="14997268"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def rmse_calc(df, freq):</w:t>
      </w:r>
    </w:p>
    <w:p w14:paraId="5E3AEDCA" w14:textId="768E4BA1" w:rsidR="00C34DCC"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xml:space="preserve">    return df.groupby(pd.Grouper(key="date", freq=freq)).apply(lambda x: rmse(x.iloc[:, 1], x.iloc[:, 2]))</w:t>
      </w:r>
    </w:p>
    <w:p w14:paraId="4BF86725" w14:textId="74455F5C" w:rsidR="00A0348B" w:rsidRDefault="00A0348B" w:rsidP="00683742">
      <w:pPr>
        <w:spacing w:before="0" w:line="240" w:lineRule="auto"/>
        <w:jc w:val="left"/>
        <w:rPr>
          <w:rFonts w:ascii="Courier New" w:hAnsi="Courier New" w:cs="Courier New"/>
          <w:sz w:val="14"/>
          <w:szCs w:val="14"/>
        </w:rPr>
      </w:pPr>
    </w:p>
    <w:p w14:paraId="73F53D20" w14:textId="77777777" w:rsidR="00AD523E" w:rsidRDefault="00AD523E" w:rsidP="00AD523E">
      <w:pPr>
        <w:pStyle w:val="berschrift4"/>
        <w:numPr>
          <w:ilvl w:val="0"/>
          <w:numId w:val="0"/>
        </w:numPr>
      </w:pPr>
      <w:r>
        <w:t>cd_eval_functions/rmse_calculator.py</w:t>
      </w:r>
    </w:p>
    <w:p w14:paraId="2236F73A" w14:textId="77777777" w:rsidR="00AD523E" w:rsidRPr="00AD523E" w:rsidRDefault="00AD523E" w:rsidP="00AD523E">
      <w:pPr>
        <w:spacing w:before="0" w:line="240" w:lineRule="auto"/>
        <w:jc w:val="left"/>
        <w:rPr>
          <w:rFonts w:ascii="Courier New" w:hAnsi="Courier New" w:cs="Courier New"/>
          <w:sz w:val="14"/>
          <w:szCs w:val="14"/>
        </w:rPr>
      </w:pPr>
      <w:r w:rsidRPr="00683742">
        <w:rPr>
          <w:rFonts w:ascii="Courier New" w:hAnsi="Courier New" w:cs="Courier New"/>
          <w:sz w:val="14"/>
          <w:szCs w:val="14"/>
        </w:rPr>
        <w:t xml:space="preserve"># </w:t>
      </w:r>
      <w:r w:rsidRPr="00AD523E">
        <w:rPr>
          <w:rFonts w:ascii="Courier New" w:hAnsi="Courier New" w:cs="Courier New"/>
          <w:sz w:val="14"/>
          <w:szCs w:val="14"/>
        </w:rPr>
        <w:t>Generates and saves plot from RMSE DF (part of CD understanding)</w:t>
      </w:r>
    </w:p>
    <w:p w14:paraId="31B736A0" w14:textId="77777777" w:rsidR="00AD523E" w:rsidRPr="00AD523E" w:rsidRDefault="00AD523E" w:rsidP="00AD523E">
      <w:pPr>
        <w:spacing w:before="0" w:line="240" w:lineRule="auto"/>
        <w:jc w:val="left"/>
        <w:rPr>
          <w:rFonts w:ascii="Courier New" w:hAnsi="Courier New" w:cs="Courier New"/>
          <w:sz w:val="14"/>
          <w:szCs w:val="14"/>
        </w:rPr>
      </w:pPr>
    </w:p>
    <w:p w14:paraId="5CB767B3"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import seaborn as sns</w:t>
      </w:r>
    </w:p>
    <w:p w14:paraId="03121420" w14:textId="77777777" w:rsidR="00AD523E" w:rsidRPr="00AD523E" w:rsidRDefault="00AD523E" w:rsidP="00AD523E">
      <w:pPr>
        <w:spacing w:before="0" w:line="240" w:lineRule="auto"/>
        <w:jc w:val="left"/>
        <w:rPr>
          <w:rFonts w:ascii="Courier New" w:hAnsi="Courier New" w:cs="Courier New"/>
          <w:sz w:val="14"/>
          <w:szCs w:val="14"/>
        </w:rPr>
      </w:pPr>
    </w:p>
    <w:p w14:paraId="679AB7C9" w14:textId="77777777" w:rsidR="00AD523E" w:rsidRPr="00AD523E" w:rsidRDefault="00AD523E" w:rsidP="00AD523E">
      <w:pPr>
        <w:spacing w:before="0" w:line="240" w:lineRule="auto"/>
        <w:jc w:val="left"/>
        <w:rPr>
          <w:rFonts w:ascii="Courier New" w:hAnsi="Courier New" w:cs="Courier New"/>
          <w:sz w:val="14"/>
          <w:szCs w:val="14"/>
        </w:rPr>
      </w:pPr>
    </w:p>
    <w:p w14:paraId="358981A6"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def plot_gen(rmse_df, location):</w:t>
      </w:r>
    </w:p>
    <w:p w14:paraId="773F8FCC"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rmse_trend = sns.lineplot(data=rmse_df)</w:t>
      </w:r>
    </w:p>
    <w:p w14:paraId="5C7C84C9" w14:textId="77777777" w:rsidR="00AD523E" w:rsidRPr="00AD523E" w:rsidRDefault="00AD523E" w:rsidP="00AD523E">
      <w:pPr>
        <w:spacing w:before="0" w:line="240" w:lineRule="auto"/>
        <w:jc w:val="left"/>
        <w:rPr>
          <w:rFonts w:ascii="Courier New" w:hAnsi="Courier New" w:cs="Courier New"/>
          <w:sz w:val="14"/>
          <w:szCs w:val="14"/>
        </w:rPr>
      </w:pPr>
    </w:p>
    <w:p w14:paraId="2FFF00A4"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 Save plot</w:t>
      </w:r>
    </w:p>
    <w:p w14:paraId="64C86373"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fig = rmse_trend.get_figure()</w:t>
      </w:r>
    </w:p>
    <w:p w14:paraId="769C24BE"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fig.savefig(location)</w:t>
      </w:r>
    </w:p>
    <w:p w14:paraId="3F22B39C" w14:textId="7EA1FEB4" w:rsidR="00453934" w:rsidRPr="0058722A" w:rsidRDefault="00AD523E" w:rsidP="00AD523E">
      <w:pPr>
        <w:spacing w:before="0" w:line="240" w:lineRule="auto"/>
        <w:jc w:val="left"/>
        <w:rPr>
          <w:sz w:val="24"/>
        </w:rPr>
      </w:pPr>
      <w:r w:rsidRPr="00AD523E">
        <w:rPr>
          <w:rFonts w:ascii="Courier New" w:hAnsi="Courier New" w:cs="Courier New"/>
          <w:sz w:val="14"/>
          <w:szCs w:val="14"/>
        </w:rPr>
        <w:t xml:space="preserve">    return fig</w:t>
      </w:r>
    </w:p>
    <w:p w14:paraId="4422B435" w14:textId="35E381B8" w:rsidR="00AD523E" w:rsidRDefault="00AD523E" w:rsidP="00AD523E">
      <w:pPr>
        <w:pStyle w:val="berschrift4"/>
        <w:numPr>
          <w:ilvl w:val="0"/>
          <w:numId w:val="0"/>
        </w:numPr>
      </w:pPr>
      <w:r>
        <w:t>cd_</w:t>
      </w:r>
      <w:r w:rsidR="00880AE1">
        <w:t>awareness_pipeline</w:t>
      </w:r>
      <w:r>
        <w:t>.py</w:t>
      </w:r>
    </w:p>
    <w:p w14:paraId="18D259A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airflow import DAG</w:t>
      </w:r>
    </w:p>
    <w:p w14:paraId="58C5119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airflow.operators.python import PythonOperator</w:t>
      </w:r>
    </w:p>
    <w:p w14:paraId="1B4085C1" w14:textId="77777777" w:rsidR="00A22930" w:rsidRPr="00A22930" w:rsidRDefault="00A22930" w:rsidP="00A22930">
      <w:pPr>
        <w:spacing w:before="0" w:line="240" w:lineRule="auto"/>
        <w:jc w:val="left"/>
        <w:rPr>
          <w:rFonts w:ascii="Courier New" w:hAnsi="Courier New" w:cs="Courier New"/>
          <w:sz w:val="14"/>
          <w:szCs w:val="14"/>
        </w:rPr>
      </w:pPr>
    </w:p>
    <w:p w14:paraId="155803E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import pandas as pd</w:t>
      </w:r>
    </w:p>
    <w:p w14:paraId="6C9B412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datetime import datetime</w:t>
      </w:r>
    </w:p>
    <w:p w14:paraId="1B1FA63A"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import os</w:t>
      </w:r>
    </w:p>
    <w:p w14:paraId="2838BAF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lastRenderedPageBreak/>
        <w:t>import glob</w:t>
      </w:r>
    </w:p>
    <w:p w14:paraId="2368680C" w14:textId="77777777" w:rsidR="00A22930" w:rsidRPr="00A22930" w:rsidRDefault="00A22930" w:rsidP="00A22930">
      <w:pPr>
        <w:spacing w:before="0" w:line="240" w:lineRule="auto"/>
        <w:jc w:val="left"/>
        <w:rPr>
          <w:rFonts w:ascii="Courier New" w:hAnsi="Courier New" w:cs="Courier New"/>
          <w:sz w:val="14"/>
          <w:szCs w:val="14"/>
        </w:rPr>
      </w:pPr>
    </w:p>
    <w:p w14:paraId="776C6C8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switch to production directory</w:t>
      </w:r>
    </w:p>
    <w:p w14:paraId="158D2F0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os.chdir("/home/cory/PycharmProjects/bachelor_2022/artifact/production/monitoring")</w:t>
      </w:r>
    </w:p>
    <w:p w14:paraId="6452A052"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print(os.getcwd())</w:t>
      </w:r>
    </w:p>
    <w:p w14:paraId="50DD5622" w14:textId="77777777" w:rsidR="00A22930" w:rsidRPr="00A22930" w:rsidRDefault="00A22930" w:rsidP="00A22930">
      <w:pPr>
        <w:spacing w:before="0" w:line="240" w:lineRule="auto"/>
        <w:jc w:val="left"/>
        <w:rPr>
          <w:rFonts w:ascii="Courier New" w:hAnsi="Courier New" w:cs="Courier New"/>
          <w:sz w:val="14"/>
          <w:szCs w:val="14"/>
        </w:rPr>
      </w:pPr>
    </w:p>
    <w:p w14:paraId="563E493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import functions</w:t>
      </w:r>
    </w:p>
    <w:p w14:paraId="2E8BAE4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cd_eval_functions.rmse_calculator import rmse_calc</w:t>
      </w:r>
    </w:p>
    <w:p w14:paraId="3FA9B7D4"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cd_eval_functions.cd_detector import cd_detector</w:t>
      </w:r>
    </w:p>
    <w:p w14:paraId="6CFE184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cd_eval_functions.rmse_plot_generator import plot_gen as rpg</w:t>
      </w:r>
    </w:p>
    <w:p w14:paraId="6AF65AF2" w14:textId="77777777" w:rsidR="00A22930" w:rsidRPr="00A22930" w:rsidRDefault="00A22930" w:rsidP="00A22930">
      <w:pPr>
        <w:spacing w:before="0" w:line="240" w:lineRule="auto"/>
        <w:jc w:val="left"/>
        <w:rPr>
          <w:rFonts w:ascii="Courier New" w:hAnsi="Courier New" w:cs="Courier New"/>
          <w:sz w:val="14"/>
          <w:szCs w:val="14"/>
        </w:rPr>
      </w:pPr>
    </w:p>
    <w:p w14:paraId="080BD933"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Set up Airflow</w:t>
      </w:r>
    </w:p>
    <w:p w14:paraId="4998209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with DAG("cd_evaluation",  # Dag id</w:t>
      </w:r>
    </w:p>
    <w:p w14:paraId="6C26268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start_date=datetime(2022, 8, 3),  # start date, the 1st of January 2021</w:t>
      </w:r>
    </w:p>
    <w:p w14:paraId="0E9FF5D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schedule_interval=None,  # This pipeline should only be externally triggered (e.g. by MLOps Pipeline)</w:t>
      </w:r>
    </w:p>
    <w:p w14:paraId="29A5E30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catchup=False  # Catchup</w:t>
      </w:r>
    </w:p>
    <w:p w14:paraId="5C03AC2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as dag:</w:t>
      </w:r>
    </w:p>
    <w:p w14:paraId="13EF625B" w14:textId="77777777" w:rsidR="00A22930" w:rsidRPr="00A22930" w:rsidRDefault="00A22930" w:rsidP="00A22930">
      <w:pPr>
        <w:spacing w:before="0" w:line="240" w:lineRule="auto"/>
        <w:jc w:val="left"/>
        <w:rPr>
          <w:rFonts w:ascii="Courier New" w:hAnsi="Courier New" w:cs="Courier New"/>
          <w:sz w:val="14"/>
          <w:szCs w:val="14"/>
        </w:rPr>
      </w:pPr>
    </w:p>
    <w:p w14:paraId="619CF3E8"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ef evaluate():</w:t>
      </w:r>
    </w:p>
    <w:p w14:paraId="5D45E39F" w14:textId="77777777" w:rsidR="00A22930" w:rsidRPr="00A22930" w:rsidRDefault="00A22930" w:rsidP="00A22930">
      <w:pPr>
        <w:spacing w:before="0" w:line="240" w:lineRule="auto"/>
        <w:jc w:val="left"/>
        <w:rPr>
          <w:rFonts w:ascii="Courier New" w:hAnsi="Courier New" w:cs="Courier New"/>
          <w:sz w:val="14"/>
          <w:szCs w:val="14"/>
        </w:rPr>
      </w:pPr>
    </w:p>
    <w:p w14:paraId="5D3A2A85"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load Dataframe with monitoring data of newest model</w:t>
      </w:r>
    </w:p>
    <w:p w14:paraId="1B7E0F6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PIPELINE_NAME = 'DCN-iterate'</w:t>
      </w:r>
    </w:p>
    <w:p w14:paraId="4E21A92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SERVING_MODEL_DIR = os.path.join('../../pipeline/serving_model', PIPELINE_NAME)</w:t>
      </w:r>
    </w:p>
    <w:p w14:paraId="7C6302A0" w14:textId="77777777" w:rsidR="00A22930" w:rsidRPr="00A22930" w:rsidRDefault="00A22930" w:rsidP="00A22930">
      <w:pPr>
        <w:spacing w:before="0" w:line="240" w:lineRule="auto"/>
        <w:jc w:val="left"/>
        <w:rPr>
          <w:rFonts w:ascii="Courier New" w:hAnsi="Courier New" w:cs="Courier New"/>
          <w:sz w:val="14"/>
          <w:szCs w:val="14"/>
        </w:rPr>
      </w:pPr>
    </w:p>
    <w:p w14:paraId="7D689C92"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model_name = max(glob.glob(os.path.join(SERVING_MODEL_DIR, '*/')), key=os.path.getmtime).split("/")[-2]</w:t>
      </w:r>
    </w:p>
    <w:p w14:paraId="314B9556" w14:textId="77777777" w:rsidR="00A22930" w:rsidRPr="00A22930" w:rsidRDefault="00A22930" w:rsidP="00A22930">
      <w:pPr>
        <w:spacing w:before="0" w:line="240" w:lineRule="auto"/>
        <w:jc w:val="left"/>
        <w:rPr>
          <w:rFonts w:ascii="Courier New" w:hAnsi="Courier New" w:cs="Courier New"/>
          <w:sz w:val="14"/>
          <w:szCs w:val="14"/>
        </w:rPr>
      </w:pPr>
    </w:p>
    <w:p w14:paraId="3BACC74E"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f = pd.read_csv(f'{model_name}_monitoring.csv')  # Load prediction score dataset</w:t>
      </w:r>
    </w:p>
    <w:p w14:paraId="6E66C49D" w14:textId="77777777" w:rsidR="00A22930" w:rsidRPr="00A22930" w:rsidRDefault="00A22930" w:rsidP="00A22930">
      <w:pPr>
        <w:spacing w:before="0" w:line="240" w:lineRule="auto"/>
        <w:jc w:val="left"/>
        <w:rPr>
          <w:rFonts w:ascii="Courier New" w:hAnsi="Courier New" w:cs="Courier New"/>
          <w:sz w:val="14"/>
          <w:szCs w:val="14"/>
        </w:rPr>
      </w:pPr>
    </w:p>
    <w:p w14:paraId="7791AD9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f['date'] = pd.to_datetime(df['timestamp'], unit='s')</w:t>
      </w:r>
    </w:p>
    <w:p w14:paraId="2ABDBC72" w14:textId="77777777" w:rsidR="00A22930" w:rsidRPr="00A22930" w:rsidRDefault="00A22930" w:rsidP="00A22930">
      <w:pPr>
        <w:spacing w:before="0" w:line="240" w:lineRule="auto"/>
        <w:jc w:val="left"/>
        <w:rPr>
          <w:rFonts w:ascii="Courier New" w:hAnsi="Courier New" w:cs="Courier New"/>
          <w:sz w:val="14"/>
          <w:szCs w:val="14"/>
        </w:rPr>
      </w:pPr>
    </w:p>
    <w:p w14:paraId="4BF3309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Group by date and calculate the rmse for each month/week/year &amp; join them to one dataset</w:t>
      </w:r>
    </w:p>
    <w:p w14:paraId="4B9CD0A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group_by = "Y"</w:t>
      </w:r>
    </w:p>
    <w:p w14:paraId="59FD536F" w14:textId="77777777" w:rsidR="00A22930" w:rsidRPr="00A22930" w:rsidRDefault="00A22930" w:rsidP="00A22930">
      <w:pPr>
        <w:spacing w:before="0" w:line="240" w:lineRule="auto"/>
        <w:jc w:val="left"/>
        <w:rPr>
          <w:rFonts w:ascii="Courier New" w:hAnsi="Courier New" w:cs="Courier New"/>
          <w:sz w:val="14"/>
          <w:szCs w:val="14"/>
        </w:rPr>
      </w:pPr>
    </w:p>
    <w:p w14:paraId="6676AF13"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mse_float = rmse_calc(df[['date', 'user_rating', 'pred_rating']], group_by)  # RMSE of native predictions</w:t>
      </w:r>
    </w:p>
    <w:p w14:paraId="72275F5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mse_int = rmse_calc(df[['date', 'user_rating', 'pred_int_rating']], group_by)  # RMSE of rounded predictions</w:t>
      </w:r>
    </w:p>
    <w:p w14:paraId="6B826F7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mse_df = pd.DataFrame(dict(rmse_float=rmse_float, rmse_int=rmse_int))</w:t>
      </w:r>
    </w:p>
    <w:p w14:paraId="05FB0BAA" w14:textId="77777777" w:rsidR="00A22930" w:rsidRPr="00A22930" w:rsidRDefault="00A22930" w:rsidP="00A22930">
      <w:pPr>
        <w:spacing w:before="0" w:line="240" w:lineRule="auto"/>
        <w:jc w:val="left"/>
        <w:rPr>
          <w:rFonts w:ascii="Courier New" w:hAnsi="Courier New" w:cs="Courier New"/>
          <w:sz w:val="14"/>
          <w:szCs w:val="14"/>
        </w:rPr>
      </w:pPr>
    </w:p>
    <w:p w14:paraId="0AFB2DB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CD detection (determine whether CD occurred in the data)</w:t>
      </w:r>
    </w:p>
    <w:p w14:paraId="611648E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no_cd = cd_detector(rmse_df, delta_threshold=0.1, absolute_threshold=1.5)</w:t>
      </w:r>
    </w:p>
    <w:p w14:paraId="2EF6D9CC" w14:textId="77777777" w:rsidR="00A22930" w:rsidRPr="00A22930" w:rsidRDefault="00A22930" w:rsidP="00A22930">
      <w:pPr>
        <w:spacing w:before="0" w:line="240" w:lineRule="auto"/>
        <w:jc w:val="left"/>
        <w:rPr>
          <w:rFonts w:ascii="Courier New" w:hAnsi="Courier New" w:cs="Courier New"/>
          <w:sz w:val="14"/>
          <w:szCs w:val="14"/>
        </w:rPr>
      </w:pPr>
    </w:p>
    <w:p w14:paraId="4F0E3CD4"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Write file of the CD evaluation result (prerequisite to CD adaptation: File can be read by Airflow an initiate TFX retraining)</w:t>
      </w:r>
    </w:p>
    <w:p w14:paraId="7040630F"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if no_cd[0]:</w:t>
      </w:r>
    </w:p>
    <w:p w14:paraId="712532A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with open(f'evaluation_outputs/{model_name}_OK.txt', 'w') as file:</w:t>
      </w:r>
    </w:p>
    <w:p w14:paraId="3B161D58"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file.write("run:\t\t" + str(datetime.now()) + "\nNO CD DETECTED")</w:t>
      </w:r>
    </w:p>
    <w:p w14:paraId="5A70949B"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else:</w:t>
      </w:r>
    </w:p>
    <w:p w14:paraId="2C01DDC5"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with open(f'evaluation_outputs/{model_name}_CD_DETECTED.txt', 'w') as file:</w:t>
      </w:r>
    </w:p>
    <w:p w14:paraId="5EA591C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file.write("run:\t\t{}\ndelta:\t\t{}\nabsolute:\t{}".format(datetime.now(), no_cd[1][0], no_cd[1][1]))</w:t>
      </w:r>
    </w:p>
    <w:p w14:paraId="10D65683" w14:textId="77777777" w:rsidR="00A22930" w:rsidRPr="00A22930" w:rsidRDefault="00A22930" w:rsidP="00A22930">
      <w:pPr>
        <w:spacing w:before="0" w:line="240" w:lineRule="auto"/>
        <w:jc w:val="left"/>
        <w:rPr>
          <w:rFonts w:ascii="Courier New" w:hAnsi="Courier New" w:cs="Courier New"/>
          <w:sz w:val="14"/>
          <w:szCs w:val="14"/>
        </w:rPr>
      </w:pPr>
    </w:p>
    <w:p w14:paraId="09C1A38E"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CD understanding (give visual feedback about CD)</w:t>
      </w:r>
    </w:p>
    <w:p w14:paraId="64AC2865"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group_by = "M"  # Group by month for better visualization</w:t>
      </w:r>
    </w:p>
    <w:p w14:paraId="3B96922B" w14:textId="77777777" w:rsidR="00A22930" w:rsidRPr="00A22930" w:rsidRDefault="00A22930" w:rsidP="00A22930">
      <w:pPr>
        <w:spacing w:before="0" w:line="240" w:lineRule="auto"/>
        <w:jc w:val="left"/>
        <w:rPr>
          <w:rFonts w:ascii="Courier New" w:hAnsi="Courier New" w:cs="Courier New"/>
          <w:sz w:val="14"/>
          <w:szCs w:val="14"/>
        </w:rPr>
      </w:pPr>
    </w:p>
    <w:p w14:paraId="1A724F8B"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vis_rmse_float = rmse_calc(df[['date', 'user_rating', 'pred_rating']], group_by)  # RMSE of native predictions</w:t>
      </w:r>
    </w:p>
    <w:p w14:paraId="2E624BC2"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vis_rmse_int = rmse_calc(df[['date', 'user_rating', 'pred_int_rating']],</w:t>
      </w:r>
    </w:p>
    <w:p w14:paraId="0C01172A"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group_by)  # RMSE of rounded predictions</w:t>
      </w:r>
    </w:p>
    <w:p w14:paraId="20E256E3"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vis_rmse_df = pd.DataFrame(dict(rmse_float=vis_rmse_float, rmse_int=vis_rmse_int))</w:t>
      </w:r>
    </w:p>
    <w:p w14:paraId="262C17E3" w14:textId="77777777" w:rsidR="00A22930" w:rsidRPr="00A22930" w:rsidRDefault="00A22930" w:rsidP="00A22930">
      <w:pPr>
        <w:spacing w:before="0" w:line="240" w:lineRule="auto"/>
        <w:jc w:val="left"/>
        <w:rPr>
          <w:rFonts w:ascii="Courier New" w:hAnsi="Courier New" w:cs="Courier New"/>
          <w:sz w:val="14"/>
          <w:szCs w:val="14"/>
        </w:rPr>
      </w:pPr>
    </w:p>
    <w:p w14:paraId="049D15A4"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pg(vis_rmse_df, f'evaluation_outputs/{model_name}_rmse_trend.png')</w:t>
      </w:r>
    </w:p>
    <w:p w14:paraId="1953F492" w14:textId="77777777" w:rsidR="00A22930" w:rsidRPr="00A22930" w:rsidRDefault="00A22930" w:rsidP="00A22930">
      <w:pPr>
        <w:spacing w:before="0" w:line="240" w:lineRule="auto"/>
        <w:jc w:val="left"/>
        <w:rPr>
          <w:rFonts w:ascii="Courier New" w:hAnsi="Courier New" w:cs="Courier New"/>
          <w:sz w:val="14"/>
          <w:szCs w:val="14"/>
        </w:rPr>
      </w:pPr>
    </w:p>
    <w:p w14:paraId="44DA3D2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eturn not no_cd[0]  # Is passed on to ShortCircuitOperator: If True (CD has been detected) trigger TFX training pipeline</w:t>
      </w:r>
    </w:p>
    <w:p w14:paraId="0369299C" w14:textId="77777777" w:rsidR="00A22930" w:rsidRPr="00A22930" w:rsidRDefault="00A22930" w:rsidP="00A22930">
      <w:pPr>
        <w:spacing w:before="0" w:line="240" w:lineRule="auto"/>
        <w:jc w:val="left"/>
        <w:rPr>
          <w:rFonts w:ascii="Courier New" w:hAnsi="Courier New" w:cs="Courier New"/>
          <w:sz w:val="14"/>
          <w:szCs w:val="14"/>
        </w:rPr>
      </w:pPr>
    </w:p>
    <w:p w14:paraId="746E05B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cd_evaluation = PythonOperator(</w:t>
      </w:r>
    </w:p>
    <w:p w14:paraId="3BDEE2C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task_id='cd_evaluation',</w:t>
      </w:r>
    </w:p>
    <w:p w14:paraId="70ADB77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python_callable=evaluate,</w:t>
      </w:r>
    </w:p>
    <w:p w14:paraId="53652B2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ag=dag</w:t>
      </w:r>
    </w:p>
    <w:p w14:paraId="2D24D265" w14:textId="6B352AA4" w:rsidR="00AD523E" w:rsidRPr="00AD523E"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w:t>
      </w:r>
      <w:r w:rsidR="00AD523E" w:rsidRPr="00AD523E">
        <w:rPr>
          <w:rFonts w:ascii="Courier New" w:hAnsi="Courier New" w:cs="Courier New"/>
          <w:sz w:val="14"/>
          <w:szCs w:val="14"/>
        </w:rPr>
        <w:t>)</w:t>
      </w:r>
    </w:p>
    <w:p w14:paraId="6F4D5B2E" w14:textId="18C14769" w:rsidR="00C34DCC"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return fig</w:t>
      </w:r>
    </w:p>
    <w:p w14:paraId="6F117BA1" w14:textId="77387159" w:rsidR="00491F82" w:rsidRPr="006774D5" w:rsidRDefault="00A37F2A" w:rsidP="006774D5">
      <w:pPr>
        <w:pStyle w:val="berschrift4"/>
        <w:numPr>
          <w:ilvl w:val="0"/>
          <w:numId w:val="0"/>
        </w:numPr>
      </w:pPr>
      <w:r>
        <w:t>mlops_pipeline</w:t>
      </w:r>
      <w:r w:rsidR="00491F82">
        <w:t>.py</w:t>
      </w:r>
    </w:p>
    <w:p w14:paraId="384631AA"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airflow import DAG</w:t>
      </w:r>
    </w:p>
    <w:p w14:paraId="77EC0E29"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airflow.operators.python import ShortCircuitOperator</w:t>
      </w:r>
    </w:p>
    <w:p w14:paraId="35E83F12"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datetime import datetime</w:t>
      </w:r>
    </w:p>
    <w:p w14:paraId="29C858E7"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airflow.operators.trigger_dagrun import TriggerDagRunOperator</w:t>
      </w:r>
    </w:p>
    <w:p w14:paraId="060754B6" w14:textId="77777777" w:rsidR="006774D5" w:rsidRPr="006774D5" w:rsidRDefault="006774D5" w:rsidP="006774D5">
      <w:pPr>
        <w:spacing w:before="0" w:line="240" w:lineRule="auto"/>
        <w:jc w:val="left"/>
        <w:rPr>
          <w:rFonts w:ascii="Courier New" w:hAnsi="Courier New" w:cs="Courier New"/>
          <w:sz w:val="14"/>
          <w:szCs w:val="14"/>
        </w:rPr>
      </w:pPr>
    </w:p>
    <w:p w14:paraId="624985D5"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cd_awareness_pipeline import evaluate</w:t>
      </w:r>
    </w:p>
    <w:p w14:paraId="39A033AA" w14:textId="77777777" w:rsidR="006774D5" w:rsidRPr="006774D5" w:rsidRDefault="006774D5" w:rsidP="006774D5">
      <w:pPr>
        <w:spacing w:before="0" w:line="240" w:lineRule="auto"/>
        <w:jc w:val="left"/>
        <w:rPr>
          <w:rFonts w:ascii="Courier New" w:hAnsi="Courier New" w:cs="Courier New"/>
          <w:sz w:val="14"/>
          <w:szCs w:val="14"/>
        </w:rPr>
      </w:pPr>
    </w:p>
    <w:p w14:paraId="51EAE131"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with DAG("mlops_pipeline",  # Dag id</w:t>
      </w:r>
    </w:p>
    <w:p w14:paraId="3ACDE5E0"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start_date=datetime(2022, 8, 3),  # start date, the 1st of January 2021</w:t>
      </w:r>
    </w:p>
    <w:p w14:paraId="07F88A63"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schedule_interval='@daily',  # Cron expression, here it is a preset of Airflow, @daily means once every day.</w:t>
      </w:r>
    </w:p>
    <w:p w14:paraId="64E19A6E"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catchup=False  # Catchup</w:t>
      </w:r>
    </w:p>
    <w:p w14:paraId="3DEE5D14"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lastRenderedPageBreak/>
        <w:t>) as dag:</w:t>
      </w:r>
    </w:p>
    <w:p w14:paraId="7C75B06A" w14:textId="77777777" w:rsidR="006774D5" w:rsidRPr="006774D5" w:rsidRDefault="006774D5" w:rsidP="006774D5">
      <w:pPr>
        <w:spacing w:before="0" w:line="240" w:lineRule="auto"/>
        <w:jc w:val="left"/>
        <w:rPr>
          <w:rFonts w:ascii="Courier New" w:hAnsi="Courier New" w:cs="Courier New"/>
          <w:sz w:val="14"/>
          <w:szCs w:val="14"/>
        </w:rPr>
      </w:pPr>
    </w:p>
    <w:p w14:paraId="49FDBEC7"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 Externally trigger individual pipelines</w:t>
      </w:r>
    </w:p>
    <w:p w14:paraId="268CC444"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cd_eval = ShortCircuitOperator(  # This operator determines whether the next DAG (retraining) will be executed</w:t>
      </w:r>
    </w:p>
    <w:p w14:paraId="015234BB"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ask_id='cd_evaluation',</w:t>
      </w:r>
    </w:p>
    <w:p w14:paraId="49BD9D1C"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python_callable=evaluate,</w:t>
      </w:r>
    </w:p>
    <w:p w14:paraId="0A411757"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dag=dag)</w:t>
      </w:r>
    </w:p>
    <w:p w14:paraId="7E290D37" w14:textId="77777777" w:rsidR="006774D5" w:rsidRPr="006774D5" w:rsidRDefault="006774D5" w:rsidP="006774D5">
      <w:pPr>
        <w:spacing w:before="0" w:line="240" w:lineRule="auto"/>
        <w:jc w:val="left"/>
        <w:rPr>
          <w:rFonts w:ascii="Courier New" w:hAnsi="Courier New" w:cs="Courier New"/>
          <w:sz w:val="14"/>
          <w:szCs w:val="14"/>
        </w:rPr>
      </w:pPr>
    </w:p>
    <w:p w14:paraId="07ECE20F"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rain = TriggerDagRunOperator(  # Trigger TFX pipeline</w:t>
      </w:r>
    </w:p>
    <w:p w14:paraId="25A8FC4B"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ask_id='retrain',</w:t>
      </w:r>
    </w:p>
    <w:p w14:paraId="5EE38E7A"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rigger_dag_id='DCN-airflow',</w:t>
      </w:r>
    </w:p>
    <w:p w14:paraId="5ADDD83A"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dag=dag</w:t>
      </w:r>
    </w:p>
    <w:p w14:paraId="0BBD1738"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w:t>
      </w:r>
    </w:p>
    <w:p w14:paraId="70307344" w14:textId="77777777" w:rsidR="006774D5" w:rsidRPr="006774D5" w:rsidRDefault="006774D5" w:rsidP="006774D5">
      <w:pPr>
        <w:spacing w:before="0" w:line="240" w:lineRule="auto"/>
        <w:jc w:val="left"/>
        <w:rPr>
          <w:rFonts w:ascii="Courier New" w:hAnsi="Courier New" w:cs="Courier New"/>
          <w:sz w:val="14"/>
          <w:szCs w:val="14"/>
        </w:rPr>
      </w:pPr>
    </w:p>
    <w:p w14:paraId="71ADC6CC" w14:textId="0DC2F330" w:rsidR="00491F82" w:rsidRPr="00AD523E"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cd_eval &gt;&gt; train</w:t>
      </w:r>
      <w:r w:rsidR="00491F82" w:rsidRPr="00AD523E">
        <w:rPr>
          <w:rFonts w:ascii="Courier New" w:hAnsi="Courier New" w:cs="Courier New"/>
          <w:sz w:val="14"/>
          <w:szCs w:val="14"/>
        </w:rPr>
        <w:t>)</w:t>
      </w:r>
    </w:p>
    <w:p w14:paraId="32B0797F" w14:textId="7D308AEF" w:rsidR="00491F82" w:rsidRDefault="00491F82" w:rsidP="00491F82">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return fig</w:t>
      </w:r>
    </w:p>
    <w:p w14:paraId="123AA050" w14:textId="4C97F2C6" w:rsidR="007B1F68" w:rsidRPr="007B1F68" w:rsidRDefault="007B1F68" w:rsidP="007B1F68">
      <w:pPr>
        <w:pStyle w:val="berschrift4"/>
        <w:numPr>
          <w:ilvl w:val="0"/>
          <w:numId w:val="0"/>
        </w:numPr>
      </w:pPr>
      <w:r>
        <w:t>training_</w:t>
      </w:r>
      <w:r w:rsidR="00A37F2A">
        <w:t>pipeline</w:t>
      </w:r>
      <w:r w:rsidR="006774D5">
        <w:t>.py</w:t>
      </w:r>
    </w:p>
    <w:p w14:paraId="6E24EA0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 import v1 as tfx</w:t>
      </w:r>
    </w:p>
    <w:p w14:paraId="193263D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airflow.airflow_dag_runner import AirflowDagRunner</w:t>
      </w:r>
    </w:p>
    <w:p w14:paraId="3D2CCE3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airflow.airflow_dag_runner import AirflowPipelineConfig</w:t>
      </w:r>
    </w:p>
    <w:p w14:paraId="7AEF62F9" w14:textId="77777777" w:rsidR="007B1F68" w:rsidRPr="007B1F68" w:rsidRDefault="007B1F68" w:rsidP="007B1F68">
      <w:pPr>
        <w:spacing w:before="0" w:line="240" w:lineRule="auto"/>
        <w:jc w:val="left"/>
        <w:rPr>
          <w:rFonts w:ascii="Courier New" w:hAnsi="Courier New" w:cs="Courier New"/>
          <w:sz w:val="14"/>
          <w:szCs w:val="14"/>
        </w:rPr>
      </w:pPr>
    </w:p>
    <w:p w14:paraId="4CB4F29A" w14:textId="77777777" w:rsidR="007B1F68" w:rsidRPr="007B1F68" w:rsidRDefault="007B1F68" w:rsidP="007B1F68">
      <w:pPr>
        <w:spacing w:before="0" w:line="240" w:lineRule="auto"/>
        <w:jc w:val="left"/>
        <w:rPr>
          <w:rFonts w:ascii="Courier New" w:hAnsi="Courier New" w:cs="Courier New"/>
          <w:sz w:val="14"/>
          <w:szCs w:val="14"/>
        </w:rPr>
      </w:pPr>
    </w:p>
    <w:p w14:paraId="54CBD96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 import data_types</w:t>
      </w:r>
    </w:p>
    <w:p w14:paraId="2B6148D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 import metadata</w:t>
      </w:r>
    </w:p>
    <w:p w14:paraId="4E34784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 import pipeline</w:t>
      </w:r>
    </w:p>
    <w:p w14:paraId="4DF75EFC" w14:textId="77777777" w:rsidR="007B1F68" w:rsidRPr="007B1F68" w:rsidRDefault="007B1F68" w:rsidP="007B1F68">
      <w:pPr>
        <w:spacing w:before="0" w:line="240" w:lineRule="auto"/>
        <w:jc w:val="left"/>
        <w:rPr>
          <w:rFonts w:ascii="Courier New" w:hAnsi="Courier New" w:cs="Courier New"/>
          <w:sz w:val="14"/>
          <w:szCs w:val="14"/>
        </w:rPr>
      </w:pPr>
    </w:p>
    <w:p w14:paraId="2603DAE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import os</w:t>
      </w:r>
    </w:p>
    <w:p w14:paraId="7CF2160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datetime import datetime</w:t>
      </w:r>
    </w:p>
    <w:p w14:paraId="6E43EE4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import datetime</w:t>
      </w:r>
    </w:p>
    <w:p w14:paraId="3F18C447" w14:textId="77777777" w:rsidR="007B1F68" w:rsidRPr="007B1F68" w:rsidRDefault="007B1F68" w:rsidP="007B1F68">
      <w:pPr>
        <w:spacing w:before="0" w:line="240" w:lineRule="auto"/>
        <w:jc w:val="left"/>
        <w:rPr>
          <w:rFonts w:ascii="Courier New" w:hAnsi="Courier New" w:cs="Courier New"/>
          <w:sz w:val="14"/>
          <w:szCs w:val="14"/>
        </w:rPr>
      </w:pPr>
    </w:p>
    <w:p w14:paraId="342EB15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import tensorflow_model_analysis as tfma</w:t>
      </w:r>
    </w:p>
    <w:p w14:paraId="7E55E60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yping import List</w:t>
      </w:r>
    </w:p>
    <w:p w14:paraId="4066F782" w14:textId="77777777" w:rsidR="007B1F68" w:rsidRPr="007B1F68" w:rsidRDefault="007B1F68" w:rsidP="007B1F68">
      <w:pPr>
        <w:spacing w:before="0" w:line="240" w:lineRule="auto"/>
        <w:jc w:val="left"/>
        <w:rPr>
          <w:rFonts w:ascii="Courier New" w:hAnsi="Courier New" w:cs="Courier New"/>
          <w:sz w:val="14"/>
          <w:szCs w:val="14"/>
        </w:rPr>
      </w:pPr>
    </w:p>
    <w:p w14:paraId="4932030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os.chdir("/home/cory/PycharmProjects/bachelor_2022/artifact") # change to working_dir</w:t>
      </w:r>
    </w:p>
    <w:p w14:paraId="1EAB045A" w14:textId="77777777" w:rsidR="007B1F68" w:rsidRPr="007B1F68" w:rsidRDefault="007B1F68" w:rsidP="007B1F68">
      <w:pPr>
        <w:spacing w:before="0" w:line="240" w:lineRule="auto"/>
        <w:jc w:val="left"/>
        <w:rPr>
          <w:rFonts w:ascii="Courier New" w:hAnsi="Courier New" w:cs="Courier New"/>
          <w:sz w:val="14"/>
          <w:szCs w:val="14"/>
        </w:rPr>
      </w:pPr>
    </w:p>
    <w:p w14:paraId="21D2BE40"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IPELINE_NAME = 'DCN-airflow'</w:t>
      </w:r>
    </w:p>
    <w:p w14:paraId="2CD950A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WORKING_DIR = 'bachelor_2022/artifact'</w:t>
      </w:r>
    </w:p>
    <w:p w14:paraId="27F7E160"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IPE_DIR = 'pipeline'</w:t>
      </w:r>
    </w:p>
    <w:p w14:paraId="6B8DD705" w14:textId="77777777" w:rsidR="007B1F68" w:rsidRPr="007B1F68" w:rsidRDefault="007B1F68" w:rsidP="007B1F68">
      <w:pPr>
        <w:spacing w:before="0" w:line="240" w:lineRule="auto"/>
        <w:jc w:val="left"/>
        <w:rPr>
          <w:rFonts w:ascii="Courier New" w:hAnsi="Courier New" w:cs="Courier New"/>
          <w:sz w:val="14"/>
          <w:szCs w:val="14"/>
        </w:rPr>
      </w:pPr>
    </w:p>
    <w:p w14:paraId="3B7ECF0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Directory where MovieLens 100K rating data resides</w:t>
      </w:r>
    </w:p>
    <w:p w14:paraId="0AD93542"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DATA_ROOT = os.path.join('data', PIPELINE_NAME)</w:t>
      </w:r>
    </w:p>
    <w:p w14:paraId="49DCE62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DATA_ROOT)</w:t>
      </w:r>
    </w:p>
    <w:p w14:paraId="3A76B42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Output directory to store artifacts generated from the pipeline.</w:t>
      </w:r>
    </w:p>
    <w:p w14:paraId="76E9D5F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IPELINE_ROOT = os.path.join(PIPE_DIR, 'pipelines', PIPELINE_NAME)</w:t>
      </w:r>
    </w:p>
    <w:p w14:paraId="03C16AF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PIPELINE_ROOT)</w:t>
      </w:r>
    </w:p>
    <w:p w14:paraId="2E31A60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Path to a SQLite DB file to use as an MLMD storage.</w:t>
      </w:r>
    </w:p>
    <w:p w14:paraId="41BA3C2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METADATA_PATH = os.path.join(PIPE_DIR, 'metadata', PIPELINE_NAME, 'metadata.db')</w:t>
      </w:r>
    </w:p>
    <w:p w14:paraId="20A231B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METADATA_PATH)</w:t>
      </w:r>
    </w:p>
    <w:p w14:paraId="095AA80E"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Output directory where created models from the pipeline will be exported.</w:t>
      </w:r>
    </w:p>
    <w:p w14:paraId="75EDE1B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SERVING_MODEL_DIR = os.path.join(PIPE_DIR, 'serving_model', PIPELINE_NAME)</w:t>
      </w:r>
    </w:p>
    <w:p w14:paraId="41FA533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SERVING_MODEL_DIR)</w:t>
      </w:r>
    </w:p>
    <w:p w14:paraId="3B578ED8" w14:textId="77777777" w:rsidR="007B1F68" w:rsidRPr="007B1F68" w:rsidRDefault="007B1F68" w:rsidP="007B1F68">
      <w:pPr>
        <w:spacing w:before="0" w:line="240" w:lineRule="auto"/>
        <w:jc w:val="left"/>
        <w:rPr>
          <w:rFonts w:ascii="Courier New" w:hAnsi="Courier New" w:cs="Courier New"/>
          <w:sz w:val="14"/>
          <w:szCs w:val="14"/>
        </w:rPr>
      </w:pPr>
    </w:p>
    <w:p w14:paraId="290FC5D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MODEL_PLOTS = os.path.join(PIPE_DIR, 'pipelines', PIPELINE_NAME, 'plots')</w:t>
      </w:r>
    </w:p>
    <w:p w14:paraId="5D25ACF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MODEL_PLOTS)</w:t>
      </w:r>
    </w:p>
    <w:p w14:paraId="096A1E43" w14:textId="77777777" w:rsidR="007B1F68" w:rsidRPr="007B1F68" w:rsidRDefault="007B1F68" w:rsidP="007B1F68">
      <w:pPr>
        <w:spacing w:before="0" w:line="240" w:lineRule="auto"/>
        <w:jc w:val="left"/>
        <w:rPr>
          <w:rFonts w:ascii="Courier New" w:hAnsi="Courier New" w:cs="Courier New"/>
          <w:sz w:val="14"/>
          <w:szCs w:val="14"/>
        </w:rPr>
      </w:pPr>
    </w:p>
    <w:p w14:paraId="4717943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absl import logging</w:t>
      </w:r>
    </w:p>
    <w:p w14:paraId="6E9E757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logging.set_verbosity(logging.INFO)  # Set default logging level.</w:t>
      </w:r>
    </w:p>
    <w:p w14:paraId="500E6FB7" w14:textId="77777777" w:rsidR="007B1F68" w:rsidRPr="007B1F68" w:rsidRDefault="007B1F68" w:rsidP="007B1F68">
      <w:pPr>
        <w:spacing w:before="0" w:line="240" w:lineRule="auto"/>
        <w:jc w:val="left"/>
        <w:rPr>
          <w:rFonts w:ascii="Courier New" w:hAnsi="Courier New" w:cs="Courier New"/>
          <w:sz w:val="14"/>
          <w:szCs w:val="14"/>
        </w:rPr>
      </w:pPr>
    </w:p>
    <w:p w14:paraId="54E08C9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_trainer_module_file = 'model_source/dcn_ranking_training.py'</w:t>
      </w:r>
    </w:p>
    <w:p w14:paraId="457E0672" w14:textId="77777777" w:rsidR="007B1F68" w:rsidRPr="007B1F68" w:rsidRDefault="007B1F68" w:rsidP="007B1F68">
      <w:pPr>
        <w:spacing w:before="0" w:line="240" w:lineRule="auto"/>
        <w:jc w:val="left"/>
        <w:rPr>
          <w:rFonts w:ascii="Courier New" w:hAnsi="Courier New" w:cs="Courier New"/>
          <w:sz w:val="14"/>
          <w:szCs w:val="14"/>
        </w:rPr>
      </w:pPr>
    </w:p>
    <w:p w14:paraId="0ECA26D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_beam_pipeline_args = [</w:t>
      </w:r>
    </w:p>
    <w:p w14:paraId="7C4107B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direct_running_mode=multi_processing',</w:t>
      </w:r>
    </w:p>
    <w:p w14:paraId="65D273E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direct_num_workers=0',</w:t>
      </w:r>
    </w:p>
    <w:p w14:paraId="55B5AFE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w:t>
      </w:r>
    </w:p>
    <w:p w14:paraId="3629E6DE" w14:textId="77777777" w:rsidR="007B1F68" w:rsidRPr="007B1F68" w:rsidRDefault="007B1F68" w:rsidP="007B1F68">
      <w:pPr>
        <w:spacing w:before="0" w:line="240" w:lineRule="auto"/>
        <w:jc w:val="left"/>
        <w:rPr>
          <w:rFonts w:ascii="Courier New" w:hAnsi="Courier New" w:cs="Courier New"/>
          <w:sz w:val="14"/>
          <w:szCs w:val="14"/>
        </w:rPr>
      </w:pPr>
    </w:p>
    <w:p w14:paraId="008AA41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Airflow-specific configs; these will be passed directly to airflow</w:t>
      </w:r>
    </w:p>
    <w:p w14:paraId="61C6179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_airflow_config = {</w:t>
      </w:r>
    </w:p>
    <w:p w14:paraId="0782F04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dule_interval': None,</w:t>
      </w:r>
    </w:p>
    <w:p w14:paraId="454836C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rt_date': datetime.datetime(2022, 8, 3),</w:t>
      </w:r>
    </w:p>
    <w:p w14:paraId="7E6AFEA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w:t>
      </w:r>
    </w:p>
    <w:p w14:paraId="69B7747A" w14:textId="77777777" w:rsidR="007B1F68" w:rsidRPr="007B1F68" w:rsidRDefault="007B1F68" w:rsidP="007B1F68">
      <w:pPr>
        <w:spacing w:before="0" w:line="240" w:lineRule="auto"/>
        <w:jc w:val="left"/>
        <w:rPr>
          <w:rFonts w:ascii="Courier New" w:hAnsi="Courier New" w:cs="Courier New"/>
          <w:sz w:val="14"/>
          <w:szCs w:val="14"/>
        </w:rPr>
      </w:pPr>
    </w:p>
    <w:p w14:paraId="3DFC4E41" w14:textId="77777777" w:rsidR="007B1F68" w:rsidRPr="007B1F68" w:rsidRDefault="007B1F68" w:rsidP="007B1F68">
      <w:pPr>
        <w:spacing w:before="0" w:line="240" w:lineRule="auto"/>
        <w:jc w:val="left"/>
        <w:rPr>
          <w:rFonts w:ascii="Courier New" w:hAnsi="Courier New" w:cs="Courier New"/>
          <w:sz w:val="14"/>
          <w:szCs w:val="14"/>
        </w:rPr>
      </w:pPr>
    </w:p>
    <w:p w14:paraId="1352D69A" w14:textId="77777777" w:rsidR="007B1F68" w:rsidRPr="007B1F68" w:rsidRDefault="007B1F68" w:rsidP="007B1F68">
      <w:pPr>
        <w:spacing w:before="0" w:line="240" w:lineRule="auto"/>
        <w:jc w:val="left"/>
        <w:rPr>
          <w:rFonts w:ascii="Courier New" w:hAnsi="Courier New" w:cs="Courier New"/>
          <w:sz w:val="14"/>
          <w:szCs w:val="14"/>
        </w:rPr>
      </w:pPr>
    </w:p>
    <w:p w14:paraId="6BFF944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def _create_pipeline(pipeline_name: str, pipeline_root: str, data_root: str,</w:t>
      </w:r>
    </w:p>
    <w:p w14:paraId="46E7784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ule_file: str, serving_model_dir: str,</w:t>
      </w:r>
    </w:p>
    <w:p w14:paraId="38FEF10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etadata_path: str, plot_path: str, beam_pipeline_args: List[str]) -&gt; tfx.dsl.Pipeline:</w:t>
      </w:r>
    </w:p>
    <w:p w14:paraId="27713EDC" w14:textId="77777777" w:rsidR="007B1F68" w:rsidRPr="007B1F68" w:rsidRDefault="007B1F68" w:rsidP="007B1F68">
      <w:pPr>
        <w:spacing w:before="0" w:line="240" w:lineRule="auto"/>
        <w:jc w:val="left"/>
        <w:rPr>
          <w:rFonts w:ascii="Courier New" w:hAnsi="Courier New" w:cs="Courier New"/>
          <w:sz w:val="14"/>
          <w:szCs w:val="14"/>
        </w:rPr>
      </w:pPr>
    </w:p>
    <w:p w14:paraId="3E8542EE" w14:textId="77777777" w:rsidR="007B1F68" w:rsidRPr="007B1F68" w:rsidRDefault="007B1F68" w:rsidP="007B1F68">
      <w:pPr>
        <w:spacing w:before="0" w:line="240" w:lineRule="auto"/>
        <w:jc w:val="left"/>
        <w:rPr>
          <w:rFonts w:ascii="Courier New" w:hAnsi="Courier New" w:cs="Courier New"/>
          <w:sz w:val="14"/>
          <w:szCs w:val="14"/>
        </w:rPr>
      </w:pPr>
    </w:p>
    <w:p w14:paraId="1965897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Brings data into the pipeline.</w:t>
      </w:r>
    </w:p>
    <w:p w14:paraId="67576E5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gen = tfx.components.CsvExampleGen(input_base=data_root)</w:t>
      </w:r>
    </w:p>
    <w:p w14:paraId="2032320B" w14:textId="77777777" w:rsidR="007B1F68" w:rsidRPr="007B1F68" w:rsidRDefault="007B1F68" w:rsidP="007B1F68">
      <w:pPr>
        <w:spacing w:before="0" w:line="240" w:lineRule="auto"/>
        <w:jc w:val="left"/>
        <w:rPr>
          <w:rFonts w:ascii="Courier New" w:hAnsi="Courier New" w:cs="Courier New"/>
          <w:sz w:val="14"/>
          <w:szCs w:val="14"/>
        </w:rPr>
      </w:pPr>
    </w:p>
    <w:p w14:paraId="40B6895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Evaluate rudimentary statistics on the dataset</w:t>
      </w:r>
    </w:p>
    <w:p w14:paraId="35BEC08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_gen = tfx.components.StatisticsGen(</w:t>
      </w:r>
    </w:p>
    <w:p w14:paraId="71ED5F5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s=example_gen.outputs['examples']</w:t>
      </w:r>
    </w:p>
    <w:p w14:paraId="3A6FC4C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6CDCF269" w14:textId="77777777" w:rsidR="007B1F68" w:rsidRPr="007B1F68" w:rsidRDefault="007B1F68" w:rsidP="007B1F68">
      <w:pPr>
        <w:spacing w:before="0" w:line="240" w:lineRule="auto"/>
        <w:jc w:val="left"/>
        <w:rPr>
          <w:rFonts w:ascii="Courier New" w:hAnsi="Courier New" w:cs="Courier New"/>
          <w:sz w:val="14"/>
          <w:szCs w:val="14"/>
        </w:rPr>
      </w:pPr>
    </w:p>
    <w:p w14:paraId="734CAA7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Read and infer schema of the dataset</w:t>
      </w:r>
    </w:p>
    <w:p w14:paraId="5F348F0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_gen = tfx.components.SchemaGen(</w:t>
      </w:r>
    </w:p>
    <w:p w14:paraId="7E605D8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statistics_gen.outputs['statistics']</w:t>
      </w:r>
    </w:p>
    <w:p w14:paraId="51F1F22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49E33C19" w14:textId="77777777" w:rsidR="007B1F68" w:rsidRPr="007B1F68" w:rsidRDefault="007B1F68" w:rsidP="007B1F68">
      <w:pPr>
        <w:spacing w:before="0" w:line="240" w:lineRule="auto"/>
        <w:jc w:val="left"/>
        <w:rPr>
          <w:rFonts w:ascii="Courier New" w:hAnsi="Courier New" w:cs="Courier New"/>
          <w:sz w:val="14"/>
          <w:szCs w:val="14"/>
        </w:rPr>
      </w:pPr>
    </w:p>
    <w:p w14:paraId="2D856FF0"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Check dataset for anomalies</w:t>
      </w:r>
    </w:p>
    <w:p w14:paraId="7324106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validator = tfx.components.ExampleValidator(</w:t>
      </w:r>
    </w:p>
    <w:p w14:paraId="4995D41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statistics_gen.outputs['statistics'],</w:t>
      </w:r>
    </w:p>
    <w:p w14:paraId="13F6A20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schema_gen.outputs['schema'])</w:t>
      </w:r>
    </w:p>
    <w:p w14:paraId="77B2529C" w14:textId="77777777" w:rsidR="007B1F68" w:rsidRPr="007B1F68" w:rsidRDefault="007B1F68" w:rsidP="007B1F68">
      <w:pPr>
        <w:spacing w:before="0" w:line="240" w:lineRule="auto"/>
        <w:jc w:val="left"/>
        <w:rPr>
          <w:rFonts w:ascii="Courier New" w:hAnsi="Courier New" w:cs="Courier New"/>
          <w:sz w:val="14"/>
          <w:szCs w:val="14"/>
        </w:rPr>
      </w:pPr>
    </w:p>
    <w:p w14:paraId="0F181EB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Uses user-provided Python function that trains a model.</w:t>
      </w:r>
    </w:p>
    <w:p w14:paraId="2B5FFA1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trainer = tfx.components.Trainer(</w:t>
      </w:r>
    </w:p>
    <w:p w14:paraId="1C09745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ule_file=module_file,</w:t>
      </w:r>
    </w:p>
    <w:p w14:paraId="31C0BB0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s=example_gen.outputs['examples'],</w:t>
      </w:r>
    </w:p>
    <w:p w14:paraId="49D375F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schema_gen.outputs['schema'],</w:t>
      </w:r>
    </w:p>
    <w:p w14:paraId="5062A6E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train_args=tfx.proto.TrainArgs(num_steps=12),</w:t>
      </w:r>
    </w:p>
    <w:p w14:paraId="73A9E20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val_args=tfx.proto.EvalArgs(num_steps=24),</w:t>
      </w:r>
    </w:p>
    <w:p w14:paraId="5750246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custom_config={"plot_path": plot_path})</w:t>
      </w:r>
    </w:p>
    <w:p w14:paraId="3890FD0D" w14:textId="77777777" w:rsidR="007B1F68" w:rsidRPr="007B1F68" w:rsidRDefault="007B1F68" w:rsidP="007B1F68">
      <w:pPr>
        <w:spacing w:before="0" w:line="240" w:lineRule="auto"/>
        <w:jc w:val="left"/>
        <w:rPr>
          <w:rFonts w:ascii="Courier New" w:hAnsi="Courier New" w:cs="Courier New"/>
          <w:sz w:val="14"/>
          <w:szCs w:val="14"/>
        </w:rPr>
      </w:pPr>
    </w:p>
    <w:p w14:paraId="2D48A4B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Pushes the model to a filesystem destination.</w:t>
      </w:r>
    </w:p>
    <w:p w14:paraId="56E3641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usher = tfx.components.Pusher(</w:t>
      </w:r>
    </w:p>
    <w:p w14:paraId="6C83598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el=trainer.outputs['model'],</w:t>
      </w:r>
    </w:p>
    <w:p w14:paraId="060EC9C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ush_destination=tfx.proto.PushDestination(</w:t>
      </w:r>
    </w:p>
    <w:p w14:paraId="00602F5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filesystem=tfx.proto.PushDestination.Filesystem(</w:t>
      </w:r>
    </w:p>
    <w:p w14:paraId="0503DD3E"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base_directory=serving_model_dir)))</w:t>
      </w:r>
    </w:p>
    <w:p w14:paraId="004B4A74" w14:textId="77777777" w:rsidR="007B1F68" w:rsidRPr="007B1F68" w:rsidRDefault="007B1F68" w:rsidP="007B1F68">
      <w:pPr>
        <w:spacing w:before="0" w:line="240" w:lineRule="auto"/>
        <w:jc w:val="left"/>
        <w:rPr>
          <w:rFonts w:ascii="Courier New" w:hAnsi="Courier New" w:cs="Courier New"/>
          <w:sz w:val="14"/>
          <w:szCs w:val="14"/>
        </w:rPr>
      </w:pPr>
    </w:p>
    <w:p w14:paraId="6373E51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Following three components will be included in the pipeline.</w:t>
      </w:r>
    </w:p>
    <w:p w14:paraId="7028B00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components = [</w:t>
      </w:r>
    </w:p>
    <w:p w14:paraId="63F64D7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gen,</w:t>
      </w:r>
    </w:p>
    <w:p w14:paraId="7B05D1C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_gen,</w:t>
      </w:r>
    </w:p>
    <w:p w14:paraId="294D7E1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_gen,</w:t>
      </w:r>
    </w:p>
    <w:p w14:paraId="1CEACDD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validator,</w:t>
      </w:r>
    </w:p>
    <w:p w14:paraId="76E84FC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trainer,</w:t>
      </w:r>
    </w:p>
    <w:p w14:paraId="494983D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usher,</w:t>
      </w:r>
    </w:p>
    <w:p w14:paraId="2453EDB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42D3E6DD" w14:textId="77777777" w:rsidR="007B1F68" w:rsidRPr="007B1F68" w:rsidRDefault="007B1F68" w:rsidP="007B1F68">
      <w:pPr>
        <w:spacing w:before="0" w:line="240" w:lineRule="auto"/>
        <w:jc w:val="left"/>
        <w:rPr>
          <w:rFonts w:ascii="Courier New" w:hAnsi="Courier New" w:cs="Courier New"/>
          <w:sz w:val="14"/>
          <w:szCs w:val="14"/>
        </w:rPr>
      </w:pPr>
    </w:p>
    <w:p w14:paraId="564C9482"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return tfx.dsl.Pipeline(</w:t>
      </w:r>
    </w:p>
    <w:p w14:paraId="52EA327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name=pipeline_name,</w:t>
      </w:r>
    </w:p>
    <w:p w14:paraId="7D9EE70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root=pipeline_root,</w:t>
      </w:r>
    </w:p>
    <w:p w14:paraId="5411012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etadata_connection_config=tfx.orchestration.metadata</w:t>
      </w:r>
    </w:p>
    <w:p w14:paraId="2B6635A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qlite_metadata_connection_config(metadata_path),</w:t>
      </w:r>
    </w:p>
    <w:p w14:paraId="0B25CEA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components=components,</w:t>
      </w:r>
    </w:p>
    <w:p w14:paraId="44763F0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beam_pipeline_args=beam_pipeline_args</w:t>
      </w:r>
    </w:p>
    <w:p w14:paraId="075CBF4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0C2277BC" w14:textId="77777777" w:rsidR="007B1F68" w:rsidRPr="007B1F68" w:rsidRDefault="007B1F68" w:rsidP="007B1F68">
      <w:pPr>
        <w:spacing w:before="0" w:line="240" w:lineRule="auto"/>
        <w:jc w:val="left"/>
        <w:rPr>
          <w:rFonts w:ascii="Courier New" w:hAnsi="Courier New" w:cs="Courier New"/>
          <w:sz w:val="14"/>
          <w:szCs w:val="14"/>
        </w:rPr>
      </w:pPr>
    </w:p>
    <w:p w14:paraId="21582D9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DAG = AirflowDagRunner((AirflowPipelineConfig(_airflow_config))).run(</w:t>
      </w:r>
    </w:p>
    <w:p w14:paraId="4ED96F2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_create_pipeline(</w:t>
      </w:r>
    </w:p>
    <w:p w14:paraId="068992E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name=PIPELINE_NAME,</w:t>
      </w:r>
    </w:p>
    <w:p w14:paraId="66D5145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root=PIPELINE_ROOT,</w:t>
      </w:r>
    </w:p>
    <w:p w14:paraId="177AFDF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data_root=DATA_ROOT,</w:t>
      </w:r>
    </w:p>
    <w:p w14:paraId="646DBFD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ule_file=_trainer_module_file,</w:t>
      </w:r>
    </w:p>
    <w:p w14:paraId="6164EC5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erving_model_dir=SERVING_MODEL_DIR,</w:t>
      </w:r>
    </w:p>
    <w:p w14:paraId="77CC055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etadata_path=METADATA_PATH,</w:t>
      </w:r>
    </w:p>
    <w:p w14:paraId="68F5FA3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lot_path=MODEL_PLOTS,</w:t>
      </w:r>
    </w:p>
    <w:p w14:paraId="4A4EDCFF" w14:textId="3F8C72D5" w:rsidR="006774D5" w:rsidRPr="0058722A" w:rsidRDefault="007B1F68" w:rsidP="007B1F68">
      <w:pPr>
        <w:spacing w:before="0" w:line="240" w:lineRule="auto"/>
        <w:jc w:val="left"/>
        <w:rPr>
          <w:sz w:val="24"/>
        </w:rPr>
      </w:pPr>
      <w:r w:rsidRPr="007B1F68">
        <w:rPr>
          <w:rFonts w:ascii="Courier New" w:hAnsi="Courier New" w:cs="Courier New"/>
          <w:sz w:val="14"/>
          <w:szCs w:val="14"/>
        </w:rPr>
        <w:t xml:space="preserve">      beam_pipeline_args=_beam_pipeline_args))</w:t>
      </w:r>
    </w:p>
    <w:p w14:paraId="49DD3680" w14:textId="4214A529" w:rsidR="00491F82" w:rsidRDefault="00A6789C" w:rsidP="00A6789C">
      <w:pPr>
        <w:pStyle w:val="berschrift3"/>
        <w:numPr>
          <w:ilvl w:val="0"/>
          <w:numId w:val="0"/>
        </w:numPr>
      </w:pPr>
      <w:bookmarkStart w:id="178" w:name="_Toc110808418"/>
      <w:r>
        <w:t>data_fetch</w:t>
      </w:r>
      <w:bookmarkEnd w:id="178"/>
    </w:p>
    <w:p w14:paraId="7DA8C436" w14:textId="5988EAB5" w:rsidR="007B055F" w:rsidRPr="006774D5" w:rsidRDefault="007B055F" w:rsidP="007B055F">
      <w:pPr>
        <w:pStyle w:val="berschrift4"/>
        <w:numPr>
          <w:ilvl w:val="0"/>
          <w:numId w:val="0"/>
        </w:numPr>
      </w:pPr>
      <w:r>
        <w:t>m</w:t>
      </w:r>
      <w:r w:rsidR="006E2548">
        <w:t>ovielens_csv_generator</w:t>
      </w:r>
      <w:r>
        <w:t>.</w:t>
      </w:r>
      <w:r w:rsidR="00765C36">
        <w:t>i</w:t>
      </w:r>
      <w:r>
        <w:t>py</w:t>
      </w:r>
      <w:r w:rsidR="00765C36">
        <w:t>nb</w:t>
      </w:r>
    </w:p>
    <w:p w14:paraId="38693461"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import os</w:t>
      </w:r>
    </w:p>
    <w:p w14:paraId="370B4B0D"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import pandas as pd</w:t>
      </w:r>
    </w:p>
    <w:p w14:paraId="474AF515" w14:textId="77777777" w:rsidR="00EA1E3A" w:rsidRPr="00EA1E3A" w:rsidRDefault="00EA1E3A" w:rsidP="00EA1E3A">
      <w:pPr>
        <w:spacing w:before="0" w:line="240" w:lineRule="auto"/>
        <w:jc w:val="left"/>
        <w:rPr>
          <w:rFonts w:ascii="Courier New" w:hAnsi="Courier New" w:cs="Courier New"/>
          <w:sz w:val="14"/>
          <w:szCs w:val="14"/>
        </w:rPr>
      </w:pPr>
    </w:p>
    <w:p w14:paraId="21A90BC9"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 Change work directory to /artifact</w:t>
      </w:r>
    </w:p>
    <w:p w14:paraId="6D35D9BC"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print(os.getcwd())</w:t>
      </w:r>
    </w:p>
    <w:p w14:paraId="45EEF895"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os.chdir("../data/downloads")</w:t>
      </w:r>
    </w:p>
    <w:p w14:paraId="7BC34C8F"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print(os.getcwd())</w:t>
      </w:r>
    </w:p>
    <w:p w14:paraId="0E5D0163" w14:textId="77777777" w:rsidR="00EA1E3A" w:rsidRPr="00EA1E3A" w:rsidRDefault="00EA1E3A" w:rsidP="00EA1E3A">
      <w:pPr>
        <w:spacing w:before="0" w:line="240" w:lineRule="auto"/>
        <w:jc w:val="left"/>
        <w:rPr>
          <w:rFonts w:ascii="Courier New" w:hAnsi="Courier New" w:cs="Courier New"/>
          <w:sz w:val="14"/>
          <w:szCs w:val="14"/>
        </w:rPr>
      </w:pPr>
    </w:p>
    <w:p w14:paraId="486227B5" w14:textId="3646D257" w:rsid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ds_name = 'ml-100k'</w:t>
      </w:r>
    </w:p>
    <w:p w14:paraId="0E88F05F" w14:textId="77777777" w:rsidR="00765C36" w:rsidRDefault="00765C36" w:rsidP="00EA1E3A">
      <w:pPr>
        <w:spacing w:before="0" w:line="240" w:lineRule="auto"/>
        <w:jc w:val="left"/>
        <w:rPr>
          <w:rFonts w:ascii="Courier New" w:hAnsi="Courier New" w:cs="Courier New"/>
          <w:sz w:val="14"/>
          <w:szCs w:val="14"/>
        </w:rPr>
      </w:pPr>
    </w:p>
    <w:p w14:paraId="7DFA50FC" w14:textId="77777777" w:rsidR="00765C36" w:rsidRPr="00765C36"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Fetch data (only run for the first time)</w:t>
      </w:r>
    </w:p>
    <w:p w14:paraId="0701BD93" w14:textId="77777777" w:rsidR="00765C36" w:rsidRPr="00765C36"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wget https://files.grouplens.org/datasets/movielens/{ds_name}.zip</w:t>
      </w:r>
    </w:p>
    <w:p w14:paraId="68D264C6" w14:textId="77777777" w:rsidR="00765C36" w:rsidRPr="00765C36"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unzip {ds_name}.zip</w:t>
      </w:r>
    </w:p>
    <w:p w14:paraId="51828788" w14:textId="71BC97DC" w:rsidR="00EA1E3A"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rm {ds_name}.zip</w:t>
      </w:r>
    </w:p>
    <w:p w14:paraId="6B1ABE38" w14:textId="01EA02F5" w:rsidR="00A32DA3" w:rsidRDefault="00A32DA3" w:rsidP="00765C36">
      <w:pPr>
        <w:spacing w:before="0" w:line="240" w:lineRule="auto"/>
        <w:jc w:val="left"/>
        <w:rPr>
          <w:rFonts w:ascii="Courier New" w:hAnsi="Courier New" w:cs="Courier New"/>
          <w:sz w:val="14"/>
          <w:szCs w:val="14"/>
        </w:rPr>
      </w:pPr>
    </w:p>
    <w:p w14:paraId="35307934"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Instantiate all needed dataframes from download files</w:t>
      </w:r>
    </w:p>
    <w:p w14:paraId="1FA67E02" w14:textId="77777777" w:rsidR="00A32DA3" w:rsidRPr="00A32DA3" w:rsidRDefault="00A32DA3" w:rsidP="00A32DA3">
      <w:pPr>
        <w:spacing w:before="0" w:line="240" w:lineRule="auto"/>
        <w:jc w:val="left"/>
        <w:rPr>
          <w:rFonts w:ascii="Courier New" w:hAnsi="Courier New" w:cs="Courier New"/>
          <w:sz w:val="14"/>
          <w:szCs w:val="14"/>
        </w:rPr>
      </w:pPr>
    </w:p>
    <w:p w14:paraId="513CDC7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Instantiate DF of user-movie rating</w:t>
      </w:r>
    </w:p>
    <w:p w14:paraId="26E24428"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ata_cols = ['user_id', 'movie_id', 'user_rating', 'timestamp']</w:t>
      </w:r>
    </w:p>
    <w:p w14:paraId="515D693A"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ata_df = pd.read_csv(f'{ds_name}/u.data', sep='\t', names=data_cols)</w:t>
      </w:r>
    </w:p>
    <w:p w14:paraId="079AC6D7"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print(data_df.sample(1))</w:t>
      </w:r>
    </w:p>
    <w:p w14:paraId="57CAE7BE" w14:textId="77777777" w:rsidR="00A32DA3" w:rsidRPr="00A32DA3" w:rsidRDefault="00A32DA3" w:rsidP="00A32DA3">
      <w:pPr>
        <w:spacing w:before="0" w:line="240" w:lineRule="auto"/>
        <w:jc w:val="left"/>
        <w:rPr>
          <w:rFonts w:ascii="Courier New" w:hAnsi="Courier New" w:cs="Courier New"/>
          <w:sz w:val="14"/>
          <w:szCs w:val="14"/>
        </w:rPr>
      </w:pPr>
    </w:p>
    <w:p w14:paraId="1E29425C"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Instantiate DF of user demography</w:t>
      </w:r>
    </w:p>
    <w:p w14:paraId="2FE39133"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user_cols = ['user_id', 'raw_user_age', 'user_gender', 'user_occupation_text', 'user_zip_code']</w:t>
      </w:r>
    </w:p>
    <w:p w14:paraId="484619D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user_df = pd.read_csv(f'{ds_name}/u.user', sep='|', names=user_cols)</w:t>
      </w:r>
    </w:p>
    <w:p w14:paraId="4459E51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lastRenderedPageBreak/>
        <w:t>print(user_df.sample(1))</w:t>
      </w:r>
    </w:p>
    <w:p w14:paraId="47B63543" w14:textId="77777777" w:rsidR="00A32DA3" w:rsidRPr="00A32DA3" w:rsidRDefault="00A32DA3" w:rsidP="00A32DA3">
      <w:pPr>
        <w:spacing w:before="0" w:line="240" w:lineRule="auto"/>
        <w:jc w:val="left"/>
        <w:rPr>
          <w:rFonts w:ascii="Courier New" w:hAnsi="Courier New" w:cs="Courier New"/>
          <w:sz w:val="14"/>
          <w:szCs w:val="14"/>
        </w:rPr>
      </w:pPr>
    </w:p>
    <w:p w14:paraId="342634FD"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cols = ['movie_id', 'movie_name', 'release_date', ' ','link', 'genre1', 'genre2', 'genre3', 'genre4', 'genre5', 'genre6', 'genre7', 'genre8', 'genre9', 'genre10', 'genre11', 'genre12', 'genre13', 'genre14', 'genre15', 'genre16', 'genre17', 'genre18', 'genre19', 'genre20']</w:t>
      </w:r>
    </w:p>
    <w:p w14:paraId="38CBAC19"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df = pd.read_csv(f'{ds_name}/u.item', sep='|', names=movie_cols, encoding = "ISO-8859-1")</w:t>
      </w:r>
    </w:p>
    <w:p w14:paraId="7895FAEB"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keep columns movie_id, movie_name, release_date</w:t>
      </w:r>
    </w:p>
    <w:p w14:paraId="2CC80049"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df = movie_df.iloc[:, :3]</w:t>
      </w:r>
    </w:p>
    <w:p w14:paraId="2D10EC4A" w14:textId="37979862" w:rsidR="007B055F"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df.sample(1)</w:t>
      </w:r>
    </w:p>
    <w:p w14:paraId="4DBDC6D6" w14:textId="293441D9" w:rsidR="00A32DA3" w:rsidRDefault="00A32DA3" w:rsidP="00A32DA3">
      <w:pPr>
        <w:spacing w:before="0" w:line="240" w:lineRule="auto"/>
        <w:jc w:val="left"/>
        <w:rPr>
          <w:rFonts w:ascii="Courier New" w:hAnsi="Courier New" w:cs="Courier New"/>
          <w:sz w:val="14"/>
          <w:szCs w:val="14"/>
        </w:rPr>
      </w:pPr>
    </w:p>
    <w:p w14:paraId="04623F96"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Merge individual dfs into one</w:t>
      </w:r>
    </w:p>
    <w:p w14:paraId="482E0D5F" w14:textId="77777777" w:rsidR="00A32DA3" w:rsidRPr="00A32DA3" w:rsidRDefault="00A32DA3" w:rsidP="00A32DA3">
      <w:pPr>
        <w:spacing w:before="0" w:line="240" w:lineRule="auto"/>
        <w:jc w:val="left"/>
        <w:rPr>
          <w:rFonts w:ascii="Courier New" w:hAnsi="Courier New" w:cs="Courier New"/>
          <w:sz w:val="14"/>
          <w:szCs w:val="14"/>
        </w:rPr>
      </w:pPr>
    </w:p>
    <w:p w14:paraId="29C3D1FA"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Augment data_df with user_df</w:t>
      </w:r>
    </w:p>
    <w:p w14:paraId="585B1CD7"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f = data_df.merge(user_df, on='user_id')</w:t>
      </w:r>
    </w:p>
    <w:p w14:paraId="3A6E46B6"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Augment df with movie_df</w:t>
      </w:r>
    </w:p>
    <w:p w14:paraId="339B8F7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f = df.merge(movie_df, on='movie_id')</w:t>
      </w:r>
    </w:p>
    <w:p w14:paraId="54CEDF92" w14:textId="54486C8D" w:rsid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f</w:t>
      </w:r>
    </w:p>
    <w:p w14:paraId="7979364F" w14:textId="0B3F2FAD" w:rsidR="00A32DA3" w:rsidRDefault="00A32DA3" w:rsidP="00A32DA3">
      <w:pPr>
        <w:spacing w:before="0" w:line="240" w:lineRule="auto"/>
        <w:jc w:val="left"/>
        <w:rPr>
          <w:rFonts w:ascii="Courier New" w:hAnsi="Courier New" w:cs="Courier New"/>
          <w:sz w:val="14"/>
          <w:szCs w:val="14"/>
        </w:rPr>
      </w:pPr>
    </w:p>
    <w:p w14:paraId="6B4350A6"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Simple data augmentation</w:t>
      </w:r>
    </w:p>
    <w:p w14:paraId="1079E38C" w14:textId="77777777" w:rsidR="007D3456" w:rsidRPr="007D3456" w:rsidRDefault="007D3456" w:rsidP="007D3456">
      <w:pPr>
        <w:spacing w:before="0" w:line="240" w:lineRule="auto"/>
        <w:jc w:val="left"/>
        <w:rPr>
          <w:rFonts w:ascii="Courier New" w:hAnsi="Courier New" w:cs="Courier New"/>
          <w:sz w:val="14"/>
          <w:szCs w:val="14"/>
        </w:rPr>
      </w:pPr>
    </w:p>
    <w:p w14:paraId="2F1B336C"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Bucketize user age (as seen in tfds)</w:t>
      </w:r>
    </w:p>
    <w:p w14:paraId="41908D9A"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ef bucketizer(age):</w:t>
      </w:r>
    </w:p>
    <w:p w14:paraId="61951ED7"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if age &lt; 18:</w:t>
      </w:r>
    </w:p>
    <w:p w14:paraId="30CD0C67"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1</w:t>
      </w:r>
    </w:p>
    <w:p w14:paraId="45618D48"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18 and age &lt; 25:</w:t>
      </w:r>
    </w:p>
    <w:p w14:paraId="4A75D008"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18</w:t>
      </w:r>
    </w:p>
    <w:p w14:paraId="24BAAAAF"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25 and age &lt; 35:</w:t>
      </w:r>
    </w:p>
    <w:p w14:paraId="2832C501"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25</w:t>
      </w:r>
    </w:p>
    <w:p w14:paraId="3EBC9181"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35 and age &lt; 45:</w:t>
      </w:r>
    </w:p>
    <w:p w14:paraId="6326C90B"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35</w:t>
      </w:r>
    </w:p>
    <w:p w14:paraId="61FB9A43"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45 and age &lt; 50:</w:t>
      </w:r>
    </w:p>
    <w:p w14:paraId="0C59F26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45</w:t>
      </w:r>
    </w:p>
    <w:p w14:paraId="71B623A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50 and age &lt; 55:</w:t>
      </w:r>
    </w:p>
    <w:p w14:paraId="73819DC5"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50</w:t>
      </w:r>
    </w:p>
    <w:p w14:paraId="4E8E7717"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se:</w:t>
      </w:r>
    </w:p>
    <w:p w14:paraId="4A7B962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56</w:t>
      </w:r>
    </w:p>
    <w:p w14:paraId="023D40FA" w14:textId="77777777" w:rsidR="007D3456" w:rsidRPr="007D3456" w:rsidRDefault="007D3456" w:rsidP="007D3456">
      <w:pPr>
        <w:spacing w:before="0" w:line="240" w:lineRule="auto"/>
        <w:jc w:val="left"/>
        <w:rPr>
          <w:rFonts w:ascii="Courier New" w:hAnsi="Courier New" w:cs="Courier New"/>
          <w:sz w:val="14"/>
          <w:szCs w:val="14"/>
        </w:rPr>
      </w:pPr>
    </w:p>
    <w:p w14:paraId="02F25745"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bucketized_user_age'] = df['raw_user_age'].apply(bucketizer)</w:t>
      </w:r>
    </w:p>
    <w:p w14:paraId="260A9822" w14:textId="77777777" w:rsidR="007D3456" w:rsidRPr="007D3456" w:rsidRDefault="007D3456" w:rsidP="007D3456">
      <w:pPr>
        <w:spacing w:before="0" w:line="240" w:lineRule="auto"/>
        <w:jc w:val="left"/>
        <w:rPr>
          <w:rFonts w:ascii="Courier New" w:hAnsi="Courier New" w:cs="Courier New"/>
          <w:sz w:val="14"/>
          <w:szCs w:val="14"/>
        </w:rPr>
      </w:pPr>
    </w:p>
    <w:p w14:paraId="7F7B255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Convert gender to bool value</w:t>
      </w:r>
    </w:p>
    <w:p w14:paraId="325365E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bool_user_gender'] = df['user_gender'].map({'M': True, 'F': False})</w:t>
      </w:r>
    </w:p>
    <w:p w14:paraId="447806EF"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w:t>
      </w:r>
    </w:p>
    <w:p w14:paraId="4BAEE061" w14:textId="77777777" w:rsidR="007D3456" w:rsidRPr="007D3456" w:rsidRDefault="007D3456" w:rsidP="007D3456">
      <w:pPr>
        <w:spacing w:before="0" w:line="240" w:lineRule="auto"/>
        <w:jc w:val="left"/>
        <w:rPr>
          <w:rFonts w:ascii="Courier New" w:hAnsi="Courier New" w:cs="Courier New"/>
          <w:sz w:val="14"/>
          <w:szCs w:val="14"/>
        </w:rPr>
      </w:pPr>
    </w:p>
    <w:p w14:paraId="0EE2D61D"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int_user_gender'] = df['bool_user_gender'].astype(int)</w:t>
      </w:r>
    </w:p>
    <w:p w14:paraId="2F3CC717" w14:textId="77777777" w:rsidR="007D3456" w:rsidRPr="007D3456" w:rsidRDefault="007D3456" w:rsidP="007D3456">
      <w:pPr>
        <w:spacing w:before="0" w:line="240" w:lineRule="auto"/>
        <w:jc w:val="left"/>
        <w:rPr>
          <w:rFonts w:ascii="Courier New" w:hAnsi="Courier New" w:cs="Courier New"/>
          <w:sz w:val="14"/>
          <w:szCs w:val="14"/>
        </w:rPr>
      </w:pPr>
    </w:p>
    <w:p w14:paraId="49AE8BC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Extract year as int from release date</w:t>
      </w:r>
    </w:p>
    <w:p w14:paraId="48363E7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def year_extractor(date):</w:t>
      </w:r>
    </w:p>
    <w:p w14:paraId="64084DC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return date.split('-')[2]</w:t>
      </w:r>
    </w:p>
    <w:p w14:paraId="2D9BA0C2"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w:t>
      </w:r>
    </w:p>
    <w:p w14:paraId="4672FC6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df['release_year'] = df['release_date'].apply(year_extractor)</w:t>
      </w:r>
    </w:p>
    <w:p w14:paraId="1214C8C2" w14:textId="5EEED527" w:rsidR="00A32DA3"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w:t>
      </w:r>
    </w:p>
    <w:p w14:paraId="608269C6" w14:textId="2C1DB8D0" w:rsidR="007D3456" w:rsidRDefault="007D3456" w:rsidP="007D3456">
      <w:pPr>
        <w:spacing w:before="0" w:line="240" w:lineRule="auto"/>
        <w:jc w:val="left"/>
        <w:rPr>
          <w:rFonts w:ascii="Courier New" w:hAnsi="Courier New" w:cs="Courier New"/>
          <w:sz w:val="14"/>
          <w:szCs w:val="14"/>
        </w:rPr>
      </w:pPr>
    </w:p>
    <w:p w14:paraId="14348578"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Create a ready-to-user df for the model</w:t>
      </w:r>
    </w:p>
    <w:p w14:paraId="3DF10311"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 = df[['user_id', 'movie_id', 'user_rating', 'timestamp', 'user_occupation_text', 'bucketized_user_age', 'int_user_gender']]</w:t>
      </w:r>
    </w:p>
    <w:p w14:paraId="620F7F09" w14:textId="77777777" w:rsidR="007D3456" w:rsidRPr="007D3456" w:rsidRDefault="007D3456" w:rsidP="007D3456">
      <w:pPr>
        <w:spacing w:before="0" w:line="240" w:lineRule="auto"/>
        <w:jc w:val="left"/>
        <w:rPr>
          <w:rFonts w:ascii="Courier New" w:hAnsi="Courier New" w:cs="Courier New"/>
          <w:sz w:val="14"/>
          <w:szCs w:val="14"/>
        </w:rPr>
      </w:pPr>
    </w:p>
    <w:p w14:paraId="078970A3"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user_occupation_text'], _ = pd.factorize(df_processed['user_occupation_text'])</w:t>
      </w:r>
    </w:p>
    <w:p w14:paraId="3EB2D41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bucketized_user_age'], _ = pd.factorize(df_processed['bucketized_user_age'])</w:t>
      </w:r>
    </w:p>
    <w:p w14:paraId="6D7E4227" w14:textId="77777777" w:rsidR="007D3456" w:rsidRPr="007D3456" w:rsidRDefault="007D3456" w:rsidP="007D3456">
      <w:pPr>
        <w:spacing w:before="0" w:line="240" w:lineRule="auto"/>
        <w:jc w:val="left"/>
        <w:rPr>
          <w:rFonts w:ascii="Courier New" w:hAnsi="Courier New" w:cs="Courier New"/>
          <w:sz w:val="14"/>
          <w:szCs w:val="14"/>
        </w:rPr>
      </w:pPr>
    </w:p>
    <w:p w14:paraId="1FBCB1E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 = df_processed.rename(columns={"user_occupation_text" : "user_occupation", "bucketized_user_age" : "user_age_cohort", "int_user_gender" : "user_gender"})</w:t>
      </w:r>
    </w:p>
    <w:p w14:paraId="2502B055"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user_occupation'] = df_processed['user_occupation'].apply(lambda x: x+1)</w:t>
      </w:r>
    </w:p>
    <w:p w14:paraId="7333818C"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user_age_cohort'] = df_processed['user_age_cohort'].apply(lambda x: x+1)</w:t>
      </w:r>
    </w:p>
    <w:p w14:paraId="19FDBB71" w14:textId="77777777" w:rsidR="007D3456" w:rsidRPr="007D3456" w:rsidRDefault="007D3456" w:rsidP="007D3456">
      <w:pPr>
        <w:spacing w:before="0" w:line="240" w:lineRule="auto"/>
        <w:jc w:val="left"/>
        <w:rPr>
          <w:rFonts w:ascii="Courier New" w:hAnsi="Courier New" w:cs="Courier New"/>
          <w:sz w:val="14"/>
          <w:szCs w:val="14"/>
        </w:rPr>
      </w:pPr>
    </w:p>
    <w:p w14:paraId="0B47D623" w14:textId="190F41B0" w:rsid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w:t>
      </w:r>
    </w:p>
    <w:p w14:paraId="7957CA69" w14:textId="5FB8D3E0" w:rsidR="007D3456" w:rsidRDefault="007D3456" w:rsidP="007D3456">
      <w:pPr>
        <w:spacing w:before="0" w:line="240" w:lineRule="auto"/>
        <w:jc w:val="left"/>
        <w:rPr>
          <w:rFonts w:ascii="Courier New" w:hAnsi="Courier New" w:cs="Courier New"/>
          <w:sz w:val="14"/>
          <w:szCs w:val="14"/>
        </w:rPr>
      </w:pPr>
    </w:p>
    <w:p w14:paraId="07CBFDB0"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Save complete file in the data repository</w:t>
      </w:r>
    </w:p>
    <w:p w14:paraId="37CFF96B"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os.chdir("../recommender-datasets/")</w:t>
      </w:r>
    </w:p>
    <w:p w14:paraId="40A0455A"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to_csv(f"{ds_name}_augmented.csv", index=False)</w:t>
      </w:r>
    </w:p>
    <w:p w14:paraId="5F917279"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shape)</w:t>
      </w:r>
    </w:p>
    <w:p w14:paraId="69E1718F" w14:textId="77777777" w:rsidR="006E2548" w:rsidRPr="006E2548" w:rsidRDefault="006E2548" w:rsidP="006E2548">
      <w:pPr>
        <w:spacing w:before="0" w:line="240" w:lineRule="auto"/>
        <w:jc w:val="left"/>
        <w:rPr>
          <w:rFonts w:ascii="Courier New" w:hAnsi="Courier New" w:cs="Courier New"/>
          <w:sz w:val="14"/>
          <w:szCs w:val="14"/>
        </w:rPr>
      </w:pPr>
    </w:p>
    <w:p w14:paraId="08CE607B" w14:textId="77777777" w:rsidR="006E2548" w:rsidRPr="006E2548" w:rsidRDefault="006E2548" w:rsidP="006E2548">
      <w:pPr>
        <w:spacing w:before="0" w:line="240" w:lineRule="auto"/>
        <w:jc w:val="left"/>
        <w:rPr>
          <w:rFonts w:ascii="Courier New" w:hAnsi="Courier New" w:cs="Courier New"/>
          <w:sz w:val="14"/>
          <w:szCs w:val="14"/>
        </w:rPr>
      </w:pPr>
    </w:p>
    <w:p w14:paraId="705806E1"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Split data in half by timestamp (for concept drift analysis)</w:t>
      </w:r>
    </w:p>
    <w:p w14:paraId="7C0CC86A"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median_timestamp = df['timestamp'].median()</w:t>
      </w:r>
    </w:p>
    <w:p w14:paraId="11719341" w14:textId="77777777" w:rsidR="006E2548" w:rsidRPr="006E2548" w:rsidRDefault="006E2548" w:rsidP="006E2548">
      <w:pPr>
        <w:spacing w:before="0" w:line="240" w:lineRule="auto"/>
        <w:jc w:val="left"/>
        <w:rPr>
          <w:rFonts w:ascii="Courier New" w:hAnsi="Courier New" w:cs="Courier New"/>
          <w:sz w:val="14"/>
          <w:szCs w:val="14"/>
        </w:rPr>
      </w:pPr>
    </w:p>
    <w:p w14:paraId="4D2AEB1F"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1 = df.loc[df['timestamp'] &lt;= median_timestamp]</w:t>
      </w:r>
    </w:p>
    <w:p w14:paraId="028ADB2F"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2 = df.loc[df['timestamp'] &gt; median_timestamp]</w:t>
      </w:r>
    </w:p>
    <w:p w14:paraId="2407422A" w14:textId="77777777" w:rsidR="006E2548" w:rsidRPr="006E2548" w:rsidRDefault="006E2548" w:rsidP="006E2548">
      <w:pPr>
        <w:spacing w:before="0" w:line="240" w:lineRule="auto"/>
        <w:jc w:val="left"/>
        <w:rPr>
          <w:rFonts w:ascii="Courier New" w:hAnsi="Courier New" w:cs="Courier New"/>
          <w:sz w:val="14"/>
          <w:szCs w:val="14"/>
        </w:rPr>
      </w:pPr>
    </w:p>
    <w:p w14:paraId="4581FF8E"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Check split</w:t>
      </w:r>
    </w:p>
    <w:p w14:paraId="2735C134"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1.shape)</w:t>
      </w:r>
    </w:p>
    <w:p w14:paraId="5441C0D4"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2.shape)</w:t>
      </w:r>
    </w:p>
    <w:p w14:paraId="798F7627" w14:textId="77777777" w:rsidR="006E2548" w:rsidRPr="006E2548" w:rsidRDefault="006E2548" w:rsidP="006E2548">
      <w:pPr>
        <w:spacing w:before="0" w:line="240" w:lineRule="auto"/>
        <w:jc w:val="left"/>
        <w:rPr>
          <w:rFonts w:ascii="Courier New" w:hAnsi="Courier New" w:cs="Courier New"/>
          <w:sz w:val="14"/>
          <w:szCs w:val="14"/>
        </w:rPr>
      </w:pPr>
    </w:p>
    <w:p w14:paraId="0FB4C103"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1.to_csv(f"{ds_name}_part1_augmented.csv", index=False)</w:t>
      </w:r>
    </w:p>
    <w:p w14:paraId="50A529E4" w14:textId="764C1B6A" w:rsidR="007D3456"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2.to_csv(f"{ds_name}_part2_augmented.csv", index=False)</w:t>
      </w:r>
    </w:p>
    <w:p w14:paraId="60C4B5D4" w14:textId="32BB0047" w:rsidR="006E2548" w:rsidRDefault="006E2548" w:rsidP="006E2548">
      <w:pPr>
        <w:spacing w:before="0" w:line="240" w:lineRule="auto"/>
        <w:jc w:val="left"/>
        <w:rPr>
          <w:rFonts w:ascii="Courier New" w:hAnsi="Courier New" w:cs="Courier New"/>
          <w:sz w:val="14"/>
          <w:szCs w:val="14"/>
        </w:rPr>
      </w:pPr>
    </w:p>
    <w:p w14:paraId="4D39BCB3"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Save processed file in the data repository</w:t>
      </w:r>
    </w:p>
    <w:p w14:paraId="3B090AB3" w14:textId="77777777" w:rsidR="006E2548" w:rsidRPr="006E2548" w:rsidRDefault="006E2548" w:rsidP="006E2548">
      <w:pPr>
        <w:spacing w:before="0" w:line="240" w:lineRule="auto"/>
        <w:jc w:val="left"/>
        <w:rPr>
          <w:rFonts w:ascii="Courier New" w:hAnsi="Courier New" w:cs="Courier New"/>
          <w:sz w:val="14"/>
          <w:szCs w:val="14"/>
        </w:rPr>
      </w:pPr>
    </w:p>
    <w:p w14:paraId="64EC4F8A"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to_csv(f"{ds_name}_ready.csv", index=False)</w:t>
      </w:r>
    </w:p>
    <w:p w14:paraId="58B44B28"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processed.shape)</w:t>
      </w:r>
    </w:p>
    <w:p w14:paraId="17B41833" w14:textId="77777777" w:rsidR="006E2548" w:rsidRPr="006E2548" w:rsidRDefault="006E2548" w:rsidP="006E2548">
      <w:pPr>
        <w:spacing w:before="0" w:line="240" w:lineRule="auto"/>
        <w:jc w:val="left"/>
        <w:rPr>
          <w:rFonts w:ascii="Courier New" w:hAnsi="Courier New" w:cs="Courier New"/>
          <w:sz w:val="14"/>
          <w:szCs w:val="14"/>
        </w:rPr>
      </w:pPr>
    </w:p>
    <w:p w14:paraId="731107C2"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_1 = df_processed.loc[df_processed['timestamp'] &lt;= median_timestamp]</w:t>
      </w:r>
    </w:p>
    <w:p w14:paraId="6F639642"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_2 = df_processed.loc[df_processed['timestamp'] &gt; median_timestamp]</w:t>
      </w:r>
    </w:p>
    <w:p w14:paraId="5A885AAF" w14:textId="77777777" w:rsidR="006E2548" w:rsidRPr="006E2548" w:rsidRDefault="006E2548" w:rsidP="006E2548">
      <w:pPr>
        <w:spacing w:before="0" w:line="240" w:lineRule="auto"/>
        <w:jc w:val="left"/>
        <w:rPr>
          <w:rFonts w:ascii="Courier New" w:hAnsi="Courier New" w:cs="Courier New"/>
          <w:sz w:val="14"/>
          <w:szCs w:val="14"/>
        </w:rPr>
      </w:pPr>
    </w:p>
    <w:p w14:paraId="3C0BDD64"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Check split</w:t>
      </w:r>
    </w:p>
    <w:p w14:paraId="2E391BCC"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processed_1.shape)</w:t>
      </w:r>
    </w:p>
    <w:p w14:paraId="5FEC2C1C"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processed_2.shape)</w:t>
      </w:r>
    </w:p>
    <w:p w14:paraId="0265278F" w14:textId="77777777" w:rsidR="006E2548" w:rsidRPr="006E2548" w:rsidRDefault="006E2548" w:rsidP="006E2548">
      <w:pPr>
        <w:spacing w:before="0" w:line="240" w:lineRule="auto"/>
        <w:jc w:val="left"/>
        <w:rPr>
          <w:rFonts w:ascii="Courier New" w:hAnsi="Courier New" w:cs="Courier New"/>
          <w:sz w:val="14"/>
          <w:szCs w:val="14"/>
        </w:rPr>
      </w:pPr>
    </w:p>
    <w:p w14:paraId="7DAB5650"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_1.to_csv(f"{ds_name}_ready_part1.csv", index=False)</w:t>
      </w:r>
    </w:p>
    <w:p w14:paraId="4B0682BA" w14:textId="12507155" w:rsid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_2.to_csv(f"{ds_name}_ready_part2.csv", index=False)</w:t>
      </w:r>
    </w:p>
    <w:p w14:paraId="3318842D" w14:textId="180DDA90" w:rsidR="009B2217" w:rsidRDefault="009B2217" w:rsidP="006E2548">
      <w:pPr>
        <w:spacing w:before="0" w:line="240" w:lineRule="auto"/>
        <w:jc w:val="left"/>
        <w:rPr>
          <w:rFonts w:ascii="Courier New" w:hAnsi="Courier New" w:cs="Courier New"/>
          <w:sz w:val="14"/>
          <w:szCs w:val="14"/>
        </w:rPr>
      </w:pPr>
    </w:p>
    <w:p w14:paraId="5AE80ED9" w14:textId="50267EFF" w:rsidR="009B2217" w:rsidRDefault="009B2217" w:rsidP="009B2217">
      <w:pPr>
        <w:pStyle w:val="berschrift3"/>
        <w:numPr>
          <w:ilvl w:val="0"/>
          <w:numId w:val="0"/>
        </w:numPr>
      </w:pPr>
      <w:bookmarkStart w:id="179" w:name="_Toc110808419"/>
      <w:r>
        <w:t>model_source</w:t>
      </w:r>
      <w:bookmarkEnd w:id="179"/>
    </w:p>
    <w:p w14:paraId="138E8CCD" w14:textId="65E2263D" w:rsidR="009B2217" w:rsidRPr="006774D5" w:rsidRDefault="000D4077" w:rsidP="009B2217">
      <w:pPr>
        <w:pStyle w:val="berschrift4"/>
        <w:numPr>
          <w:ilvl w:val="0"/>
          <w:numId w:val="0"/>
        </w:numPr>
      </w:pPr>
      <w:r>
        <w:t>dcn_ranking_training</w:t>
      </w:r>
      <w:r w:rsidR="009B2217">
        <w:t>.</w:t>
      </w:r>
      <w:r>
        <w:t>py</w:t>
      </w:r>
    </w:p>
    <w:p w14:paraId="2491E0CF" w14:textId="77777777" w:rsidR="0005430B" w:rsidRPr="0005430B" w:rsidRDefault="0005430B" w:rsidP="0005430B">
      <w:pPr>
        <w:spacing w:before="0" w:line="240" w:lineRule="auto"/>
        <w:jc w:val="left"/>
        <w:rPr>
          <w:rFonts w:ascii="Courier New" w:hAnsi="Courier New" w:cs="Courier New"/>
          <w:sz w:val="14"/>
          <w:szCs w:val="14"/>
        </w:rPr>
      </w:pPr>
    </w:p>
    <w:p w14:paraId="0B6A37D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yping import Dict, Text</w:t>
      </w:r>
    </w:p>
    <w:p w14:paraId="04ED40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yping import List</w:t>
      </w:r>
    </w:p>
    <w:p w14:paraId="1CD8B83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pathlib import Path</w:t>
      </w:r>
    </w:p>
    <w:p w14:paraId="41203355" w14:textId="77777777" w:rsidR="0005430B" w:rsidRPr="0005430B" w:rsidRDefault="0005430B" w:rsidP="0005430B">
      <w:pPr>
        <w:spacing w:before="0" w:line="240" w:lineRule="auto"/>
        <w:jc w:val="left"/>
        <w:rPr>
          <w:rFonts w:ascii="Courier New" w:hAnsi="Courier New" w:cs="Courier New"/>
          <w:sz w:val="14"/>
          <w:szCs w:val="14"/>
        </w:rPr>
      </w:pPr>
    </w:p>
    <w:p w14:paraId="0B5E087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matplotlib.pyplot as plt</w:t>
      </w:r>
    </w:p>
    <w:p w14:paraId="3176923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mpl_toolkits.axes_grid1 import make_axes_locatable</w:t>
      </w:r>
    </w:p>
    <w:p w14:paraId="2CD54165" w14:textId="77777777" w:rsidR="0005430B" w:rsidRPr="0005430B" w:rsidRDefault="0005430B" w:rsidP="0005430B">
      <w:pPr>
        <w:spacing w:before="0" w:line="240" w:lineRule="auto"/>
        <w:jc w:val="left"/>
        <w:rPr>
          <w:rFonts w:ascii="Courier New" w:hAnsi="Courier New" w:cs="Courier New"/>
          <w:sz w:val="14"/>
          <w:szCs w:val="14"/>
        </w:rPr>
      </w:pPr>
    </w:p>
    <w:p w14:paraId="0C3A969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numpy as np</w:t>
      </w:r>
    </w:p>
    <w:p w14:paraId="3EB0AD1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tensorflow as tf</w:t>
      </w:r>
    </w:p>
    <w:p w14:paraId="1AEE5EEC" w14:textId="77777777" w:rsidR="0005430B" w:rsidRPr="0005430B" w:rsidRDefault="0005430B" w:rsidP="0005430B">
      <w:pPr>
        <w:spacing w:before="0" w:line="240" w:lineRule="auto"/>
        <w:jc w:val="left"/>
        <w:rPr>
          <w:rFonts w:ascii="Courier New" w:hAnsi="Courier New" w:cs="Courier New"/>
          <w:sz w:val="14"/>
          <w:szCs w:val="14"/>
        </w:rPr>
      </w:pPr>
    </w:p>
    <w:p w14:paraId="45BC435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ensorflow_metadata.proto.v0 import schema_pb2</w:t>
      </w:r>
    </w:p>
    <w:p w14:paraId="62708F5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tensorflow_recommenders as tfrs</w:t>
      </w:r>
    </w:p>
    <w:p w14:paraId="1337C69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ensorflow_transform.tf_metadata import schema_utils</w:t>
      </w:r>
    </w:p>
    <w:p w14:paraId="5DC9408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fx import v1 as tfx</w:t>
      </w:r>
    </w:p>
    <w:p w14:paraId="0CBC659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fx_bsl.public import tfxio</w:t>
      </w:r>
    </w:p>
    <w:p w14:paraId="329110D7" w14:textId="77777777" w:rsidR="0005430B" w:rsidRPr="0005430B" w:rsidRDefault="0005430B" w:rsidP="0005430B">
      <w:pPr>
        <w:spacing w:before="0" w:line="240" w:lineRule="auto"/>
        <w:jc w:val="left"/>
        <w:rPr>
          <w:rFonts w:ascii="Courier New" w:hAnsi="Courier New" w:cs="Courier New"/>
          <w:sz w:val="14"/>
          <w:szCs w:val="14"/>
        </w:rPr>
      </w:pPr>
    </w:p>
    <w:p w14:paraId="023FE58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_FEATURE_KEYS = ["movie_id","user_id","user_gender", "user_occupation", "user_age_cohort"]</w:t>
      </w:r>
    </w:p>
    <w:p w14:paraId="6855CC6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_LABEL_KEY = 'user_rating'</w:t>
      </w:r>
    </w:p>
    <w:p w14:paraId="3E8E78A3" w14:textId="77777777" w:rsidR="0005430B" w:rsidRPr="0005430B" w:rsidRDefault="0005430B" w:rsidP="0005430B">
      <w:pPr>
        <w:spacing w:before="0" w:line="240" w:lineRule="auto"/>
        <w:jc w:val="left"/>
        <w:rPr>
          <w:rFonts w:ascii="Courier New" w:hAnsi="Courier New" w:cs="Courier New"/>
          <w:sz w:val="14"/>
          <w:szCs w:val="14"/>
        </w:rPr>
      </w:pPr>
    </w:p>
    <w:p w14:paraId="7AB6D60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_FEATURE_SPEC = {</w:t>
      </w:r>
    </w:p>
    <w:p w14:paraId="533EFD4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3287622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eature: tf.io.FixedLenFeature(shape=[1], dtype=tf.int64)</w:t>
      </w:r>
    </w:p>
    <w:p w14:paraId="0ECCAE4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or feature in _FEATURE_KEYS</w:t>
      </w:r>
    </w:p>
    <w:p w14:paraId="5D46EAA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_LABEL_KEY: tf.io.FixedLenFeature(shape=[1], dtype=tf.int64)</w:t>
      </w:r>
    </w:p>
    <w:p w14:paraId="04A4009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w:t>
      </w:r>
    </w:p>
    <w:p w14:paraId="22B7CCD1" w14:textId="77777777" w:rsidR="0005430B" w:rsidRPr="0005430B" w:rsidRDefault="0005430B" w:rsidP="0005430B">
      <w:pPr>
        <w:spacing w:before="0" w:line="240" w:lineRule="auto"/>
        <w:jc w:val="left"/>
        <w:rPr>
          <w:rFonts w:ascii="Courier New" w:hAnsi="Courier New" w:cs="Courier New"/>
          <w:sz w:val="14"/>
          <w:szCs w:val="14"/>
        </w:rPr>
      </w:pPr>
    </w:p>
    <w:p w14:paraId="0039429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class RankingModel(tf.keras.Model):</w:t>
      </w:r>
    </w:p>
    <w:p w14:paraId="2FBCA4CD" w14:textId="77777777" w:rsidR="0005430B" w:rsidRPr="0005430B" w:rsidRDefault="0005430B" w:rsidP="0005430B">
      <w:pPr>
        <w:spacing w:before="0" w:line="240" w:lineRule="auto"/>
        <w:jc w:val="left"/>
        <w:rPr>
          <w:rFonts w:ascii="Courier New" w:hAnsi="Courier New" w:cs="Courier New"/>
          <w:sz w:val="14"/>
          <w:szCs w:val="14"/>
        </w:rPr>
      </w:pPr>
    </w:p>
    <w:p w14:paraId="730B0F4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__init__(self):</w:t>
      </w:r>
    </w:p>
    <w:p w14:paraId="0A5732D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uper().__init__()</w:t>
      </w:r>
    </w:p>
    <w:p w14:paraId="4E459C7F" w14:textId="77777777" w:rsidR="0005430B" w:rsidRPr="0005430B" w:rsidRDefault="0005430B" w:rsidP="0005430B">
      <w:pPr>
        <w:spacing w:before="0" w:line="240" w:lineRule="auto"/>
        <w:jc w:val="left"/>
        <w:rPr>
          <w:rFonts w:ascii="Courier New" w:hAnsi="Courier New" w:cs="Courier New"/>
          <w:sz w:val="14"/>
          <w:szCs w:val="14"/>
        </w:rPr>
      </w:pPr>
    </w:p>
    <w:p w14:paraId="5F9197C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Define the dimension the feature values should be embedded in</w:t>
      </w:r>
    </w:p>
    <w:p w14:paraId="6F79108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embedding_dimension = 32</w:t>
      </w:r>
    </w:p>
    <w:p w14:paraId="127CC7D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embedding_dims = embedding_dimension</w:t>
      </w:r>
    </w:p>
    <w:p w14:paraId="580B5C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np array with incrementing values as the vocabulary</w:t>
      </w:r>
    </w:p>
    <w:p w14:paraId="46D7032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user_ids = np.array(range(943)).astype(str)</w:t>
      </w:r>
    </w:p>
    <w:p w14:paraId="41A03A3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movie_ids = np.array(range(1682)).astype(str)</w:t>
      </w:r>
    </w:p>
    <w:p w14:paraId="3AE559E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occupation_ids = np.array(range(21)).astype(str)</w:t>
      </w:r>
    </w:p>
    <w:p w14:paraId="0BB675D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gender_ids = np.array(range(2)).astype(str)</w:t>
      </w:r>
    </w:p>
    <w:p w14:paraId="71D3962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age_ids = np.array(range(7)).astype(str)</w:t>
      </w:r>
    </w:p>
    <w:p w14:paraId="5D34BA06" w14:textId="77777777" w:rsidR="0005430B" w:rsidRPr="0005430B" w:rsidRDefault="0005430B" w:rsidP="0005430B">
      <w:pPr>
        <w:spacing w:before="0" w:line="240" w:lineRule="auto"/>
        <w:jc w:val="left"/>
        <w:rPr>
          <w:rFonts w:ascii="Courier New" w:hAnsi="Courier New" w:cs="Courier New"/>
          <w:sz w:val="14"/>
          <w:szCs w:val="14"/>
        </w:rPr>
      </w:pPr>
    </w:p>
    <w:p w14:paraId="4AD16041" w14:textId="77777777" w:rsidR="0005430B" w:rsidRPr="0005430B" w:rsidRDefault="0005430B" w:rsidP="0005430B">
      <w:pPr>
        <w:spacing w:before="0" w:line="240" w:lineRule="auto"/>
        <w:jc w:val="left"/>
        <w:rPr>
          <w:rFonts w:ascii="Courier New" w:hAnsi="Courier New" w:cs="Courier New"/>
          <w:sz w:val="14"/>
          <w:szCs w:val="14"/>
        </w:rPr>
      </w:pPr>
    </w:p>
    <w:p w14:paraId="5D6682E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String values embeddings</w:t>
      </w:r>
    </w:p>
    <w:p w14:paraId="40B93B0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users.</w:t>
      </w:r>
    </w:p>
    <w:p w14:paraId="1D1A443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user_embeddings = tf.keras.Sequential([</w:t>
      </w:r>
    </w:p>
    <w:p w14:paraId="13B81FE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id', dtype=tf.int64),</w:t>
      </w:r>
    </w:p>
    <w:p w14:paraId="19AC37D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Lambda(lambda x: tf.as_string(x)),</w:t>
      </w:r>
    </w:p>
    <w:p w14:paraId="7EE7B81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StringLookup(</w:t>
      </w:r>
    </w:p>
    <w:p w14:paraId="1A8DCA3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user_ids, mask_token=None),</w:t>
      </w:r>
    </w:p>
    <w:p w14:paraId="4C931F4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embedding layer of dimension 943x32</w:t>
      </w:r>
    </w:p>
    <w:p w14:paraId="4324DB3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77F990D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user_ids) + 1, embedding_dimension)</w:t>
      </w:r>
    </w:p>
    <w:p w14:paraId="3C3637C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0705FB66" w14:textId="77777777" w:rsidR="0005430B" w:rsidRPr="0005430B" w:rsidRDefault="0005430B" w:rsidP="0005430B">
      <w:pPr>
        <w:spacing w:before="0" w:line="240" w:lineRule="auto"/>
        <w:jc w:val="left"/>
        <w:rPr>
          <w:rFonts w:ascii="Courier New" w:hAnsi="Courier New" w:cs="Courier New"/>
          <w:sz w:val="14"/>
          <w:szCs w:val="14"/>
        </w:rPr>
      </w:pPr>
    </w:p>
    <w:p w14:paraId="0B8A3D7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movies.</w:t>
      </w:r>
    </w:p>
    <w:p w14:paraId="5163D32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movie_embeddings = tf.keras.Sequential([</w:t>
      </w:r>
    </w:p>
    <w:p w14:paraId="7DA8FE8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movie_id', dtype=tf.int64),</w:t>
      </w:r>
    </w:p>
    <w:p w14:paraId="573935B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Lambda(lambda x: tf.as_string(x)),</w:t>
      </w:r>
    </w:p>
    <w:p w14:paraId="48CEA1F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StringLookup(</w:t>
      </w:r>
    </w:p>
    <w:p w14:paraId="3A29786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movie_ids, mask_token=None),</w:t>
      </w:r>
    </w:p>
    <w:p w14:paraId="63FD975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12A3786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movie_ids) + 1, embedding_dimension)</w:t>
      </w:r>
    </w:p>
    <w:p w14:paraId="244E460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69E07E9C" w14:textId="77777777" w:rsidR="0005430B" w:rsidRPr="0005430B" w:rsidRDefault="0005430B" w:rsidP="0005430B">
      <w:pPr>
        <w:spacing w:before="0" w:line="240" w:lineRule="auto"/>
        <w:jc w:val="left"/>
        <w:rPr>
          <w:rFonts w:ascii="Courier New" w:hAnsi="Courier New" w:cs="Courier New"/>
          <w:sz w:val="14"/>
          <w:szCs w:val="14"/>
        </w:rPr>
      </w:pPr>
    </w:p>
    <w:p w14:paraId="6466163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occupations.</w:t>
      </w:r>
    </w:p>
    <w:p w14:paraId="3B700DC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occupation_embeddings = tf.keras.Sequential([</w:t>
      </w:r>
    </w:p>
    <w:p w14:paraId="54CC9F0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occupation', dtype=tf.int64),</w:t>
      </w:r>
    </w:p>
    <w:p w14:paraId="48FD70F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Lambda(lambda x: tf.as_string(x)),</w:t>
      </w:r>
    </w:p>
    <w:p w14:paraId="3DE367A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StringLookup(</w:t>
      </w:r>
    </w:p>
    <w:p w14:paraId="580C6D2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lastRenderedPageBreak/>
        <w:t xml:space="preserve">            vocabulary=unique_occupation_ids, mask_token=None),</w:t>
      </w:r>
    </w:p>
    <w:p w14:paraId="6FC431D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54B888D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occupation_ids) + 1, embedding_dimension)</w:t>
      </w:r>
    </w:p>
    <w:p w14:paraId="4666F05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761EBE40" w14:textId="77777777" w:rsidR="0005430B" w:rsidRPr="0005430B" w:rsidRDefault="0005430B" w:rsidP="0005430B">
      <w:pPr>
        <w:spacing w:before="0" w:line="240" w:lineRule="auto"/>
        <w:jc w:val="left"/>
        <w:rPr>
          <w:rFonts w:ascii="Courier New" w:hAnsi="Courier New" w:cs="Courier New"/>
          <w:sz w:val="14"/>
          <w:szCs w:val="14"/>
        </w:rPr>
      </w:pPr>
    </w:p>
    <w:p w14:paraId="1475812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Int value embeddings</w:t>
      </w:r>
    </w:p>
    <w:p w14:paraId="7AE7ADC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gender.</w:t>
      </w:r>
    </w:p>
    <w:p w14:paraId="2502562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gender_embeddings = tf.keras.Sequential([</w:t>
      </w:r>
    </w:p>
    <w:p w14:paraId="65AFEC1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gender', dtype=tf.int64),</w:t>
      </w:r>
    </w:p>
    <w:p w14:paraId="2901D52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tegerLookup(</w:t>
      </w:r>
    </w:p>
    <w:p w14:paraId="4659F62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gender_ids, mask_token=None),</w:t>
      </w:r>
    </w:p>
    <w:p w14:paraId="0444311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471C4F2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gender_ids) + 1, embedding_dimension)</w:t>
      </w:r>
    </w:p>
    <w:p w14:paraId="241507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55D61068" w14:textId="77777777" w:rsidR="0005430B" w:rsidRPr="0005430B" w:rsidRDefault="0005430B" w:rsidP="0005430B">
      <w:pPr>
        <w:spacing w:before="0" w:line="240" w:lineRule="auto"/>
        <w:jc w:val="left"/>
        <w:rPr>
          <w:rFonts w:ascii="Courier New" w:hAnsi="Courier New" w:cs="Courier New"/>
          <w:sz w:val="14"/>
          <w:szCs w:val="14"/>
        </w:rPr>
      </w:pPr>
    </w:p>
    <w:p w14:paraId="10405B9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age.</w:t>
      </w:r>
    </w:p>
    <w:p w14:paraId="1005B83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age_embeddings = tf.keras.Sequential([</w:t>
      </w:r>
    </w:p>
    <w:p w14:paraId="46782CE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age_cohort', dtype=tf.int64),</w:t>
      </w:r>
    </w:p>
    <w:p w14:paraId="0B608D5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tegerLookup(</w:t>
      </w:r>
    </w:p>
    <w:p w14:paraId="121B052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age_ids, mask_token=None),</w:t>
      </w:r>
    </w:p>
    <w:p w14:paraId="31A11B4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0CA1686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age_ids) + 1, embedding_dimension)</w:t>
      </w:r>
    </w:p>
    <w:p w14:paraId="272E6AC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3AC2C203" w14:textId="77777777" w:rsidR="0005430B" w:rsidRPr="0005430B" w:rsidRDefault="0005430B" w:rsidP="0005430B">
      <w:pPr>
        <w:spacing w:before="0" w:line="240" w:lineRule="auto"/>
        <w:jc w:val="left"/>
        <w:rPr>
          <w:rFonts w:ascii="Courier New" w:hAnsi="Courier New" w:cs="Courier New"/>
          <w:sz w:val="14"/>
          <w:szCs w:val="14"/>
        </w:rPr>
      </w:pPr>
    </w:p>
    <w:p w14:paraId="5C99BAA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oss Layer</w:t>
      </w:r>
    </w:p>
    <w:p w14:paraId="1099FF5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cross_layer = tfrs.layers.dcn.Cross(kernel_initializer=tf.keras.initializers.RandomNormal(seed=1)) # Use seeds to make model reproducible</w:t>
      </w:r>
    </w:p>
    <w:p w14:paraId="7EE59DAB" w14:textId="77777777" w:rsidR="0005430B" w:rsidRPr="0005430B" w:rsidRDefault="0005430B" w:rsidP="0005430B">
      <w:pPr>
        <w:spacing w:before="0" w:line="240" w:lineRule="auto"/>
        <w:jc w:val="left"/>
        <w:rPr>
          <w:rFonts w:ascii="Courier New" w:hAnsi="Courier New" w:cs="Courier New"/>
          <w:sz w:val="14"/>
          <w:szCs w:val="14"/>
        </w:rPr>
      </w:pPr>
    </w:p>
    <w:p w14:paraId="49DEACF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predictions.</w:t>
      </w:r>
    </w:p>
    <w:p w14:paraId="7E9F807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ratings = tf.keras.Sequential([</w:t>
      </w:r>
    </w:p>
    <w:p w14:paraId="48110AA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cross_layer,</w:t>
      </w:r>
    </w:p>
    <w:p w14:paraId="50D3BC4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Dense(256, activation='relu', kernel_initializer=tf.keras.initializers.RandomNormal(seed=1)),</w:t>
      </w:r>
    </w:p>
    <w:p w14:paraId="65EBE94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Dense(64, activation='relu', kernel_initializer=tf.keras.initializers.RandomNormal(seed=1)),</w:t>
      </w:r>
    </w:p>
    <w:p w14:paraId="26614D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Dense(1, kernel_initializer=tf.keras.initializers.RandomNormal(seed=1))</w:t>
      </w:r>
    </w:p>
    <w:p w14:paraId="7DD5695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7F36762E" w14:textId="77777777" w:rsidR="0005430B" w:rsidRPr="0005430B" w:rsidRDefault="0005430B" w:rsidP="0005430B">
      <w:pPr>
        <w:spacing w:before="0" w:line="240" w:lineRule="auto"/>
        <w:jc w:val="left"/>
        <w:rPr>
          <w:rFonts w:ascii="Courier New" w:hAnsi="Courier New" w:cs="Courier New"/>
          <w:sz w:val="14"/>
          <w:szCs w:val="14"/>
        </w:rPr>
      </w:pPr>
    </w:p>
    <w:p w14:paraId="6760CB9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call(self, inputs):</w:t>
      </w:r>
    </w:p>
    <w:p w14:paraId="076FCDC2" w14:textId="77777777" w:rsidR="0005430B" w:rsidRPr="0005430B" w:rsidRDefault="0005430B" w:rsidP="0005430B">
      <w:pPr>
        <w:spacing w:before="0" w:line="240" w:lineRule="auto"/>
        <w:jc w:val="left"/>
        <w:rPr>
          <w:rFonts w:ascii="Courier New" w:hAnsi="Courier New" w:cs="Courier New"/>
          <w:sz w:val="14"/>
          <w:szCs w:val="14"/>
        </w:rPr>
      </w:pPr>
    </w:p>
    <w:p w14:paraId="673533C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ser_id, movie_id, user_gender, user_occupation, user_age = inputs</w:t>
      </w:r>
    </w:p>
    <w:p w14:paraId="7F109B94" w14:textId="77777777" w:rsidR="0005430B" w:rsidRPr="0005430B" w:rsidRDefault="0005430B" w:rsidP="0005430B">
      <w:pPr>
        <w:spacing w:before="0" w:line="240" w:lineRule="auto"/>
        <w:jc w:val="left"/>
        <w:rPr>
          <w:rFonts w:ascii="Courier New" w:hAnsi="Courier New" w:cs="Courier New"/>
          <w:sz w:val="14"/>
          <w:szCs w:val="14"/>
        </w:rPr>
      </w:pPr>
    </w:p>
    <w:p w14:paraId="3B2D7CB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alculate embedding for each feature and save in *_embedding variable</w:t>
      </w:r>
    </w:p>
    <w:p w14:paraId="5B17682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ser_embedding = self.user_embeddings(user_id)</w:t>
      </w:r>
    </w:p>
    <w:p w14:paraId="2C0385E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vie_embedding = self.movie_embeddings(movie_id)</w:t>
      </w:r>
    </w:p>
    <w:p w14:paraId="1E357BD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gender_embedding = self.gender_embeddings(user_gender)</w:t>
      </w:r>
    </w:p>
    <w:p w14:paraId="04DC971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occupation_embedding = self.occupation_embeddings(user_occupation)</w:t>
      </w:r>
    </w:p>
    <w:p w14:paraId="1D9BFDE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age_embedding = self.age_embeddings(user_age)</w:t>
      </w:r>
    </w:p>
    <w:p w14:paraId="04677C01" w14:textId="77777777" w:rsidR="0005430B" w:rsidRPr="0005430B" w:rsidRDefault="0005430B" w:rsidP="0005430B">
      <w:pPr>
        <w:spacing w:before="0" w:line="240" w:lineRule="auto"/>
        <w:jc w:val="left"/>
        <w:rPr>
          <w:rFonts w:ascii="Courier New" w:hAnsi="Courier New" w:cs="Courier New"/>
          <w:sz w:val="14"/>
          <w:szCs w:val="14"/>
        </w:rPr>
      </w:pPr>
    </w:p>
    <w:p w14:paraId="110CEEFC" w14:textId="77777777" w:rsidR="0005430B" w:rsidRPr="0005430B" w:rsidRDefault="0005430B" w:rsidP="0005430B">
      <w:pPr>
        <w:spacing w:before="0" w:line="240" w:lineRule="auto"/>
        <w:jc w:val="left"/>
        <w:rPr>
          <w:rFonts w:ascii="Courier New" w:hAnsi="Courier New" w:cs="Courier New"/>
          <w:sz w:val="14"/>
          <w:szCs w:val="14"/>
        </w:rPr>
      </w:pPr>
    </w:p>
    <w:p w14:paraId="3838EB0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embedding layer</w:t>
      </w:r>
    </w:p>
    <w:p w14:paraId="7A9C345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self.ratings(tf.concat([user_embedding, movie_embedding, gender_embedding, occupation_embedding, age_embedding], axis=2))</w:t>
      </w:r>
    </w:p>
    <w:p w14:paraId="5590E989" w14:textId="77777777" w:rsidR="0005430B" w:rsidRPr="0005430B" w:rsidRDefault="0005430B" w:rsidP="0005430B">
      <w:pPr>
        <w:spacing w:before="0" w:line="240" w:lineRule="auto"/>
        <w:jc w:val="left"/>
        <w:rPr>
          <w:rFonts w:ascii="Courier New" w:hAnsi="Courier New" w:cs="Courier New"/>
          <w:sz w:val="14"/>
          <w:szCs w:val="14"/>
        </w:rPr>
      </w:pPr>
    </w:p>
    <w:p w14:paraId="335C1765" w14:textId="77777777" w:rsidR="0005430B" w:rsidRPr="0005430B" w:rsidRDefault="0005430B" w:rsidP="0005430B">
      <w:pPr>
        <w:spacing w:before="0" w:line="240" w:lineRule="auto"/>
        <w:jc w:val="left"/>
        <w:rPr>
          <w:rFonts w:ascii="Courier New" w:hAnsi="Courier New" w:cs="Courier New"/>
          <w:sz w:val="14"/>
          <w:szCs w:val="14"/>
        </w:rPr>
      </w:pPr>
    </w:p>
    <w:p w14:paraId="6EFA435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class MovielensModel(tfrs.models.Model):</w:t>
      </w:r>
    </w:p>
    <w:p w14:paraId="11F790DF" w14:textId="77777777" w:rsidR="0005430B" w:rsidRPr="0005430B" w:rsidRDefault="0005430B" w:rsidP="0005430B">
      <w:pPr>
        <w:spacing w:before="0" w:line="240" w:lineRule="auto"/>
        <w:jc w:val="left"/>
        <w:rPr>
          <w:rFonts w:ascii="Courier New" w:hAnsi="Courier New" w:cs="Courier New"/>
          <w:sz w:val="14"/>
          <w:szCs w:val="14"/>
        </w:rPr>
      </w:pPr>
    </w:p>
    <w:p w14:paraId="617D6A2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__init__(self):</w:t>
      </w:r>
    </w:p>
    <w:p w14:paraId="235DCA9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uper().__init__()</w:t>
      </w:r>
    </w:p>
    <w:p w14:paraId="6031985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ranking_model: tf.keras.Model = RankingModel()</w:t>
      </w:r>
    </w:p>
    <w:p w14:paraId="69AEE04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task: tf.keras.layers.Layer = tfrs.tasks.Ranking(</w:t>
      </w:r>
    </w:p>
    <w:p w14:paraId="74DF025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oss=tf.keras.losses.MeanSquaredError(),</w:t>
      </w:r>
    </w:p>
    <w:p w14:paraId="2A69E22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etrics=[tf.keras.metrics.RootMeanSquaredError()])</w:t>
      </w:r>
    </w:p>
    <w:p w14:paraId="3B15D97F" w14:textId="77777777" w:rsidR="0005430B" w:rsidRPr="0005430B" w:rsidRDefault="0005430B" w:rsidP="0005430B">
      <w:pPr>
        <w:spacing w:before="0" w:line="240" w:lineRule="auto"/>
        <w:jc w:val="left"/>
        <w:rPr>
          <w:rFonts w:ascii="Courier New" w:hAnsi="Courier New" w:cs="Courier New"/>
          <w:sz w:val="14"/>
          <w:szCs w:val="14"/>
        </w:rPr>
      </w:pPr>
    </w:p>
    <w:p w14:paraId="5045A31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call(self, features: Dict[str, tf.Tensor]) -&gt; tf.Tensor:</w:t>
      </w:r>
    </w:p>
    <w:p w14:paraId="1A8FA8C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self.ranking_model((features['user_id'], features['movie_id'], features['user_gender'], features['user_occupation'], features['user_age_cohort']))</w:t>
      </w:r>
    </w:p>
    <w:p w14:paraId="144A2C24" w14:textId="77777777" w:rsidR="0005430B" w:rsidRPr="0005430B" w:rsidRDefault="0005430B" w:rsidP="0005430B">
      <w:pPr>
        <w:spacing w:before="0" w:line="240" w:lineRule="auto"/>
        <w:jc w:val="left"/>
        <w:rPr>
          <w:rFonts w:ascii="Courier New" w:hAnsi="Courier New" w:cs="Courier New"/>
          <w:sz w:val="14"/>
          <w:szCs w:val="14"/>
        </w:rPr>
      </w:pPr>
    </w:p>
    <w:p w14:paraId="7C8C18B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compute_loss(self,</w:t>
      </w:r>
    </w:p>
    <w:p w14:paraId="259E560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eatures: Dict[Text, tf.Tensor],</w:t>
      </w:r>
    </w:p>
    <w:p w14:paraId="4656B06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ing=False) -&gt; tf.Tensor:</w:t>
      </w:r>
    </w:p>
    <w:p w14:paraId="06B9DD79" w14:textId="77777777" w:rsidR="0005430B" w:rsidRPr="0005430B" w:rsidRDefault="0005430B" w:rsidP="0005430B">
      <w:pPr>
        <w:spacing w:before="0" w:line="240" w:lineRule="auto"/>
        <w:jc w:val="left"/>
        <w:rPr>
          <w:rFonts w:ascii="Courier New" w:hAnsi="Courier New" w:cs="Courier New"/>
          <w:sz w:val="14"/>
          <w:szCs w:val="14"/>
        </w:rPr>
      </w:pPr>
    </w:p>
    <w:p w14:paraId="2372291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abels = features[1]</w:t>
      </w:r>
    </w:p>
    <w:p w14:paraId="6D9E87A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ating_predictions = self(features[0])</w:t>
      </w:r>
    </w:p>
    <w:p w14:paraId="75C6217F" w14:textId="77777777" w:rsidR="0005430B" w:rsidRPr="0005430B" w:rsidRDefault="0005430B" w:rsidP="0005430B">
      <w:pPr>
        <w:spacing w:before="0" w:line="240" w:lineRule="auto"/>
        <w:jc w:val="left"/>
        <w:rPr>
          <w:rFonts w:ascii="Courier New" w:hAnsi="Courier New" w:cs="Courier New"/>
          <w:sz w:val="14"/>
          <w:szCs w:val="14"/>
        </w:rPr>
      </w:pPr>
    </w:p>
    <w:p w14:paraId="4D0008A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The task computes the loss and the metrics.</w:t>
      </w:r>
    </w:p>
    <w:p w14:paraId="155826A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self.task(labels=labels, predictions=rating_predictions)</w:t>
      </w:r>
    </w:p>
    <w:p w14:paraId="71D00C3D" w14:textId="77777777" w:rsidR="0005430B" w:rsidRPr="0005430B" w:rsidRDefault="0005430B" w:rsidP="0005430B">
      <w:pPr>
        <w:spacing w:before="0" w:line="240" w:lineRule="auto"/>
        <w:jc w:val="left"/>
        <w:rPr>
          <w:rFonts w:ascii="Courier New" w:hAnsi="Courier New" w:cs="Courier New"/>
          <w:sz w:val="14"/>
          <w:szCs w:val="14"/>
        </w:rPr>
      </w:pPr>
    </w:p>
    <w:p w14:paraId="5572811C" w14:textId="77777777" w:rsidR="0005430B" w:rsidRPr="0005430B" w:rsidRDefault="0005430B" w:rsidP="0005430B">
      <w:pPr>
        <w:spacing w:before="0" w:line="240" w:lineRule="auto"/>
        <w:jc w:val="left"/>
        <w:rPr>
          <w:rFonts w:ascii="Courier New" w:hAnsi="Courier New" w:cs="Courier New"/>
          <w:sz w:val="14"/>
          <w:szCs w:val="14"/>
        </w:rPr>
      </w:pPr>
    </w:p>
    <w:p w14:paraId="24D0003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def _input_fn(file_pattern: List[str],</w:t>
      </w:r>
    </w:p>
    <w:p w14:paraId="5AA601A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ata_accessor: tfx.components.DataAccessor,</w:t>
      </w:r>
    </w:p>
    <w:p w14:paraId="2D9AF15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chema: schema_pb2.Schema,</w:t>
      </w:r>
    </w:p>
    <w:p w14:paraId="2C293F8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atch_size: int = 256) -&gt; tf.data.Dataset:</w:t>
      </w:r>
    </w:p>
    <w:p w14:paraId="45768B8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data_accessor.tf_dataset_factory(</w:t>
      </w:r>
    </w:p>
    <w:p w14:paraId="6FD3E5C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ile_pattern,</w:t>
      </w:r>
    </w:p>
    <w:p w14:paraId="2F22E96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xio.TensorFlowDatasetOptions(</w:t>
      </w:r>
    </w:p>
    <w:p w14:paraId="69619DE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atch_size=batch_size, label_key=_LABEL_KEY),</w:t>
      </w:r>
    </w:p>
    <w:p w14:paraId="60F2FC8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chema=schema).repeat()</w:t>
      </w:r>
    </w:p>
    <w:p w14:paraId="64CDE868" w14:textId="77777777" w:rsidR="0005430B" w:rsidRPr="0005430B" w:rsidRDefault="0005430B" w:rsidP="0005430B">
      <w:pPr>
        <w:spacing w:before="0" w:line="240" w:lineRule="auto"/>
        <w:jc w:val="left"/>
        <w:rPr>
          <w:rFonts w:ascii="Courier New" w:hAnsi="Courier New" w:cs="Courier New"/>
          <w:sz w:val="14"/>
          <w:szCs w:val="14"/>
        </w:rPr>
      </w:pPr>
    </w:p>
    <w:p w14:paraId="4A59CE2C" w14:textId="77777777" w:rsidR="0005430B" w:rsidRPr="0005430B" w:rsidRDefault="0005430B" w:rsidP="0005430B">
      <w:pPr>
        <w:spacing w:before="0" w:line="240" w:lineRule="auto"/>
        <w:jc w:val="left"/>
        <w:rPr>
          <w:rFonts w:ascii="Courier New" w:hAnsi="Courier New" w:cs="Courier New"/>
          <w:sz w:val="14"/>
          <w:szCs w:val="14"/>
        </w:rPr>
      </w:pPr>
    </w:p>
    <w:p w14:paraId="7247598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def _build_keras_model() -&gt; tf.keras.Model:</w:t>
      </w:r>
    </w:p>
    <w:p w14:paraId="36419CC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MovielensModel()</w:t>
      </w:r>
    </w:p>
    <w:p w14:paraId="0E2956E4" w14:textId="77777777" w:rsidR="0005430B" w:rsidRPr="0005430B" w:rsidRDefault="0005430B" w:rsidP="0005430B">
      <w:pPr>
        <w:spacing w:before="0" w:line="240" w:lineRule="auto"/>
        <w:jc w:val="left"/>
        <w:rPr>
          <w:rFonts w:ascii="Courier New" w:hAnsi="Courier New" w:cs="Courier New"/>
          <w:sz w:val="14"/>
          <w:szCs w:val="14"/>
        </w:rPr>
      </w:pPr>
    </w:p>
    <w:p w14:paraId="62F72A50" w14:textId="77777777" w:rsidR="0005430B" w:rsidRPr="0005430B" w:rsidRDefault="0005430B" w:rsidP="0005430B">
      <w:pPr>
        <w:spacing w:before="0" w:line="240" w:lineRule="auto"/>
        <w:jc w:val="left"/>
        <w:rPr>
          <w:rFonts w:ascii="Courier New" w:hAnsi="Courier New" w:cs="Courier New"/>
          <w:sz w:val="14"/>
          <w:szCs w:val="14"/>
        </w:rPr>
      </w:pPr>
    </w:p>
    <w:p w14:paraId="3F1F35D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TFX Trainer will call this function.</w:t>
      </w:r>
    </w:p>
    <w:p w14:paraId="2B60B5A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def run_fn(fn_args: tfx.components.FnArgs):</w:t>
      </w:r>
    </w:p>
    <w:p w14:paraId="38264F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 the model based on given args.</w:t>
      </w:r>
    </w:p>
    <w:p w14:paraId="30B31E62" w14:textId="77777777" w:rsidR="0005430B" w:rsidRPr="0005430B" w:rsidRDefault="0005430B" w:rsidP="0005430B">
      <w:pPr>
        <w:spacing w:before="0" w:line="240" w:lineRule="auto"/>
        <w:jc w:val="left"/>
        <w:rPr>
          <w:rFonts w:ascii="Courier New" w:hAnsi="Courier New" w:cs="Courier New"/>
          <w:sz w:val="14"/>
          <w:szCs w:val="14"/>
        </w:rPr>
      </w:pPr>
    </w:p>
    <w:p w14:paraId="62A150B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Args:</w:t>
      </w:r>
    </w:p>
    <w:p w14:paraId="61A288B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n_args: Holds args used to train the model as name/value pairs.</w:t>
      </w:r>
    </w:p>
    <w:p w14:paraId="3364E26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404F3DAC" w14:textId="77777777" w:rsidR="0005430B" w:rsidRPr="0005430B" w:rsidRDefault="0005430B" w:rsidP="0005430B">
      <w:pPr>
        <w:spacing w:before="0" w:line="240" w:lineRule="auto"/>
        <w:jc w:val="left"/>
        <w:rPr>
          <w:rFonts w:ascii="Courier New" w:hAnsi="Courier New" w:cs="Courier New"/>
          <w:sz w:val="14"/>
          <w:szCs w:val="14"/>
        </w:rPr>
      </w:pPr>
    </w:p>
    <w:p w14:paraId="3AFDD3A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Generate training logfiles for tensorboard</w:t>
      </w:r>
    </w:p>
    <w:p w14:paraId="36ADF4F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rom datetime import datetime</w:t>
      </w:r>
    </w:p>
    <w:p w14:paraId="4A9BFAF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ogdir = "pipeline/pipelines/DCN-iterate/logs/scalars/" + datetime.now().strftime("%Y%m%d-%H%M%S")</w:t>
      </w:r>
    </w:p>
    <w:p w14:paraId="5CF73E3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ensorboard_callback = tf.keras.callbacks.TensorBoard(log_dir=logdir)</w:t>
      </w:r>
    </w:p>
    <w:p w14:paraId="141A2962" w14:textId="77777777" w:rsidR="0005430B" w:rsidRPr="0005430B" w:rsidRDefault="0005430B" w:rsidP="0005430B">
      <w:pPr>
        <w:spacing w:before="0" w:line="240" w:lineRule="auto"/>
        <w:jc w:val="left"/>
        <w:rPr>
          <w:rFonts w:ascii="Courier New" w:hAnsi="Courier New" w:cs="Courier New"/>
          <w:sz w:val="14"/>
          <w:szCs w:val="14"/>
        </w:rPr>
      </w:pPr>
    </w:p>
    <w:p w14:paraId="4AB25BE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Derive data schema from generated _FEATURE_SPEC dictionary</w:t>
      </w:r>
    </w:p>
    <w:p w14:paraId="377DB6A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chema = schema_utils.schema_from_feature_spec(_FEATURE_SPEC)</w:t>
      </w:r>
    </w:p>
    <w:p w14:paraId="6CD5859A" w14:textId="77777777" w:rsidR="0005430B" w:rsidRPr="0005430B" w:rsidRDefault="0005430B" w:rsidP="0005430B">
      <w:pPr>
        <w:spacing w:before="0" w:line="240" w:lineRule="auto"/>
        <w:jc w:val="left"/>
        <w:rPr>
          <w:rFonts w:ascii="Courier New" w:hAnsi="Courier New" w:cs="Courier New"/>
          <w:sz w:val="14"/>
          <w:szCs w:val="14"/>
        </w:rPr>
      </w:pPr>
    </w:p>
    <w:p w14:paraId="567349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_dataset = _input_fn(</w:t>
      </w:r>
    </w:p>
    <w:p w14:paraId="1FE023E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n_args.train_files, fn_args.data_accessor, schema, batch_size=8192)</w:t>
      </w:r>
    </w:p>
    <w:p w14:paraId="74CD819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eval_dataset = _input_fn(</w:t>
      </w:r>
    </w:p>
    <w:p w14:paraId="0AF1A50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n_args.eval_files, fn_args.data_accessor, schema, batch_size=4096)</w:t>
      </w:r>
    </w:p>
    <w:p w14:paraId="735493F2" w14:textId="77777777" w:rsidR="0005430B" w:rsidRPr="0005430B" w:rsidRDefault="0005430B" w:rsidP="0005430B">
      <w:pPr>
        <w:spacing w:before="0" w:line="240" w:lineRule="auto"/>
        <w:jc w:val="left"/>
        <w:rPr>
          <w:rFonts w:ascii="Courier New" w:hAnsi="Courier New" w:cs="Courier New"/>
          <w:sz w:val="14"/>
          <w:szCs w:val="14"/>
        </w:rPr>
      </w:pPr>
    </w:p>
    <w:p w14:paraId="0EBC90A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 = _build_keras_model()</w:t>
      </w:r>
    </w:p>
    <w:p w14:paraId="7306BD5F" w14:textId="77777777" w:rsidR="0005430B" w:rsidRPr="0005430B" w:rsidRDefault="0005430B" w:rsidP="0005430B">
      <w:pPr>
        <w:spacing w:before="0" w:line="240" w:lineRule="auto"/>
        <w:jc w:val="left"/>
        <w:rPr>
          <w:rFonts w:ascii="Courier New" w:hAnsi="Courier New" w:cs="Courier New"/>
          <w:sz w:val="14"/>
          <w:szCs w:val="14"/>
        </w:rPr>
      </w:pPr>
    </w:p>
    <w:p w14:paraId="649BC9C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compile(optimizer=tf.keras.optimizers.Adagrad(learning_rate=0.1))</w:t>
      </w:r>
    </w:p>
    <w:p w14:paraId="47983F8A" w14:textId="77777777" w:rsidR="0005430B" w:rsidRPr="0005430B" w:rsidRDefault="0005430B" w:rsidP="0005430B">
      <w:pPr>
        <w:spacing w:before="0" w:line="240" w:lineRule="auto"/>
        <w:jc w:val="left"/>
        <w:rPr>
          <w:rFonts w:ascii="Courier New" w:hAnsi="Courier New" w:cs="Courier New"/>
          <w:sz w:val="14"/>
          <w:szCs w:val="14"/>
        </w:rPr>
      </w:pPr>
    </w:p>
    <w:p w14:paraId="36CA7B1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fit(</w:t>
      </w:r>
    </w:p>
    <w:p w14:paraId="10E0A85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_dataset,</w:t>
      </w:r>
    </w:p>
    <w:p w14:paraId="15A64DE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teps_per_epoch=fn_args.train_steps,</w:t>
      </w:r>
    </w:p>
    <w:p w14:paraId="2806360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epochs=10,</w:t>
      </w:r>
    </w:p>
    <w:p w14:paraId="1154B35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alidation_data=eval_dataset,</w:t>
      </w:r>
    </w:p>
    <w:p w14:paraId="79700A6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alidation_steps=fn_args.eval_steps,</w:t>
      </w:r>
    </w:p>
    <w:p w14:paraId="5A4C2BC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callbacks=[tensorboard_callback])</w:t>
      </w:r>
    </w:p>
    <w:p w14:paraId="3738054D" w14:textId="77777777" w:rsidR="0005430B" w:rsidRPr="0005430B" w:rsidRDefault="0005430B" w:rsidP="0005430B">
      <w:pPr>
        <w:spacing w:before="0" w:line="240" w:lineRule="auto"/>
        <w:jc w:val="left"/>
        <w:rPr>
          <w:rFonts w:ascii="Courier New" w:hAnsi="Courier New" w:cs="Courier New"/>
          <w:sz w:val="14"/>
          <w:szCs w:val="14"/>
        </w:rPr>
      </w:pPr>
    </w:p>
    <w:p w14:paraId="7B30218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save(fn_args.serving_model_dir)</w:t>
      </w:r>
    </w:p>
    <w:p w14:paraId="0084227A" w14:textId="77777777" w:rsidR="0005430B" w:rsidRPr="0005430B" w:rsidRDefault="0005430B" w:rsidP="0005430B">
      <w:pPr>
        <w:spacing w:before="0" w:line="240" w:lineRule="auto"/>
        <w:jc w:val="left"/>
        <w:rPr>
          <w:rFonts w:ascii="Courier New" w:hAnsi="Courier New" w:cs="Courier New"/>
          <w:sz w:val="14"/>
          <w:szCs w:val="14"/>
        </w:rPr>
      </w:pPr>
    </w:p>
    <w:p w14:paraId="682B465C" w14:textId="77777777" w:rsidR="0005430B" w:rsidRPr="0005430B" w:rsidRDefault="0005430B" w:rsidP="0005430B">
      <w:pPr>
        <w:spacing w:before="0" w:line="240" w:lineRule="auto"/>
        <w:jc w:val="left"/>
        <w:rPr>
          <w:rFonts w:ascii="Courier New" w:hAnsi="Courier New" w:cs="Courier New"/>
          <w:sz w:val="14"/>
          <w:szCs w:val="14"/>
        </w:rPr>
      </w:pPr>
    </w:p>
    <w:p w14:paraId="5F371F6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Display model summary</w:t>
      </w:r>
    </w:p>
    <w:p w14:paraId="60BD5C0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n#####################################")</w:t>
      </w:r>
    </w:p>
    <w:p w14:paraId="5B808B0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model.summary())</w:t>
      </w:r>
    </w:p>
    <w:p w14:paraId="6D62698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w:t>
      </w:r>
    </w:p>
    <w:p w14:paraId="73764B28" w14:textId="77777777" w:rsidR="0005430B" w:rsidRPr="0005430B" w:rsidRDefault="0005430B" w:rsidP="0005430B">
      <w:pPr>
        <w:spacing w:before="0" w:line="240" w:lineRule="auto"/>
        <w:jc w:val="left"/>
        <w:rPr>
          <w:rFonts w:ascii="Courier New" w:hAnsi="Courier New" w:cs="Courier New"/>
          <w:sz w:val="14"/>
          <w:szCs w:val="14"/>
        </w:rPr>
      </w:pPr>
    </w:p>
    <w:p w14:paraId="1C2E40E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Post-Training Actions</w:t>
      </w:r>
    </w:p>
    <w:p w14:paraId="357BE19D" w14:textId="77777777" w:rsidR="0005430B" w:rsidRPr="0005430B" w:rsidRDefault="0005430B" w:rsidP="0005430B">
      <w:pPr>
        <w:spacing w:before="0" w:line="240" w:lineRule="auto"/>
        <w:jc w:val="left"/>
        <w:rPr>
          <w:rFonts w:ascii="Courier New" w:hAnsi="Courier New" w:cs="Courier New"/>
          <w:sz w:val="14"/>
          <w:szCs w:val="14"/>
        </w:rPr>
      </w:pPr>
    </w:p>
    <w:p w14:paraId="6C8B10C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Save plot of model architecture</w:t>
      </w:r>
    </w:p>
    <w:p w14:paraId="2E0EE2A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_num = fn_args.serving_model_dir.split("/")[-2]   # extract model number</w:t>
      </w:r>
    </w:p>
    <w:p w14:paraId="0C1AFEF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img_dir = fn_args.custom_config["plot_path"] + f"/{model_num}"</w:t>
      </w:r>
    </w:p>
    <w:p w14:paraId="02B3DD5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img_dir)</w:t>
      </w:r>
    </w:p>
    <w:p w14:paraId="494002E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ath(img_dir).mkdir(parents=True, exist_ok=True)</w:t>
      </w:r>
    </w:p>
    <w:p w14:paraId="37BBB0F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utils.plot_model(model.ranking_model.ratings, to_file=f"{img_dir}/model_architecture_{model_num}.png", show_shapes=True)</w:t>
      </w:r>
    </w:p>
    <w:p w14:paraId="3680867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w:t>
      </w:r>
    </w:p>
    <w:p w14:paraId="7BB34670" w14:textId="77777777" w:rsidR="0005430B" w:rsidRPr="0005430B" w:rsidRDefault="0005430B" w:rsidP="0005430B">
      <w:pPr>
        <w:spacing w:before="0" w:line="240" w:lineRule="auto"/>
        <w:jc w:val="left"/>
        <w:rPr>
          <w:rFonts w:ascii="Courier New" w:hAnsi="Courier New" w:cs="Courier New"/>
          <w:sz w:val="14"/>
          <w:szCs w:val="14"/>
        </w:rPr>
      </w:pPr>
    </w:p>
    <w:p w14:paraId="27A2344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oss feature Visualization</w:t>
      </w:r>
    </w:p>
    <w:p w14:paraId="14BBFF0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at = model.ranking_model.cross_layer._dense.kernel # Cross weights matrix</w:t>
      </w:r>
    </w:p>
    <w:p w14:paraId="0B337FB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eatures = _FEATURE_KEYS</w:t>
      </w:r>
    </w:p>
    <w:p w14:paraId="51B776F5" w14:textId="77777777" w:rsidR="0005430B" w:rsidRPr="0005430B" w:rsidRDefault="0005430B" w:rsidP="0005430B">
      <w:pPr>
        <w:spacing w:before="0" w:line="240" w:lineRule="auto"/>
        <w:jc w:val="left"/>
        <w:rPr>
          <w:rFonts w:ascii="Courier New" w:hAnsi="Courier New" w:cs="Courier New"/>
          <w:sz w:val="14"/>
          <w:szCs w:val="14"/>
        </w:rPr>
      </w:pPr>
    </w:p>
    <w:p w14:paraId="065B68E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lock_norm = np.ones([len(features), len(features)])</w:t>
      </w:r>
    </w:p>
    <w:p w14:paraId="7BD5105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im = model.ranking_model.embedding_dims</w:t>
      </w:r>
    </w:p>
    <w:p w14:paraId="37E15F1B" w14:textId="77777777" w:rsidR="0005430B" w:rsidRPr="0005430B" w:rsidRDefault="0005430B" w:rsidP="0005430B">
      <w:pPr>
        <w:spacing w:before="0" w:line="240" w:lineRule="auto"/>
        <w:jc w:val="left"/>
        <w:rPr>
          <w:rFonts w:ascii="Courier New" w:hAnsi="Courier New" w:cs="Courier New"/>
          <w:sz w:val="14"/>
          <w:szCs w:val="14"/>
        </w:rPr>
      </w:pPr>
    </w:p>
    <w:p w14:paraId="5C0A65F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the norms of the blocks.</w:t>
      </w:r>
    </w:p>
    <w:p w14:paraId="15F5FEA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or i in range(len(features)):</w:t>
      </w:r>
    </w:p>
    <w:p w14:paraId="1936612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or j in range(len(features)):</w:t>
      </w:r>
    </w:p>
    <w:p w14:paraId="5639AF8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Norm of 32x32 Matrix is calculated | 32x32 values --&gt; 1 value</w:t>
      </w:r>
    </w:p>
    <w:p w14:paraId="7E103EE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lock = mat[i * dim:(i + 1) * dim,    # 32x32 blocks are retrieved from cross network</w:t>
      </w:r>
    </w:p>
    <w:p w14:paraId="504B560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j * dim:(j + 1) * dim]</w:t>
      </w:r>
    </w:p>
    <w:p w14:paraId="75311B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lock_norm[i,j] = np.linalg.norm(block, ord="fro") # Frobenius norm is used | norm of each matrix element is calculated and added together</w:t>
      </w:r>
    </w:p>
    <w:p w14:paraId="77E76B8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plot</w:t>
      </w:r>
    </w:p>
    <w:p w14:paraId="0415280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lt.figure(figsize=(9,9))</w:t>
      </w:r>
    </w:p>
    <w:p w14:paraId="3AAD9CD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im = plt.matshow(block_norm, cmap=plt.cm.Blues)</w:t>
      </w:r>
    </w:p>
    <w:p w14:paraId="3166A71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ax = plt.gca()</w:t>
      </w:r>
    </w:p>
    <w:p w14:paraId="4A25060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ivider = make_axes_locatable(plt.gca())</w:t>
      </w:r>
    </w:p>
    <w:p w14:paraId="0965313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cax = divider.append_axes("right", size="5%", pad=0.05)</w:t>
      </w:r>
    </w:p>
    <w:p w14:paraId="0A1E737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lt.colorbar(im, cax=cax)</w:t>
      </w:r>
    </w:p>
    <w:p w14:paraId="4D4127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cax.tick_params(labelsize=10)</w:t>
      </w:r>
    </w:p>
    <w:p w14:paraId="579DCF9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_ = ax.set_xticklabels([""] + features, rotation=45, ha="left", fontsize=10)</w:t>
      </w:r>
    </w:p>
    <w:p w14:paraId="5C3145C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_ = ax.set_yticklabels([""] + features, fontsize=10)</w:t>
      </w:r>
    </w:p>
    <w:p w14:paraId="694E6AB5" w14:textId="77777777" w:rsidR="0005430B" w:rsidRPr="0005430B" w:rsidRDefault="0005430B" w:rsidP="0005430B">
      <w:pPr>
        <w:spacing w:before="0" w:line="240" w:lineRule="auto"/>
        <w:jc w:val="left"/>
        <w:rPr>
          <w:rFonts w:ascii="Courier New" w:hAnsi="Courier New" w:cs="Courier New"/>
          <w:sz w:val="14"/>
          <w:szCs w:val="14"/>
        </w:rPr>
      </w:pPr>
    </w:p>
    <w:p w14:paraId="6686900A" w14:textId="4E908483" w:rsidR="009B2217"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lt.savefig(f"{img_dir}/cross_features_{model_num}", dpi=500, bbox_inches='tight')</w:t>
      </w:r>
    </w:p>
    <w:p w14:paraId="19387C2B" w14:textId="56E2DF55" w:rsidR="00D1485C" w:rsidRDefault="00D1485C" w:rsidP="0005430B">
      <w:pPr>
        <w:spacing w:before="0" w:line="240" w:lineRule="auto"/>
        <w:jc w:val="left"/>
        <w:rPr>
          <w:rFonts w:ascii="Courier New" w:hAnsi="Courier New" w:cs="Courier New"/>
          <w:sz w:val="14"/>
          <w:szCs w:val="14"/>
        </w:rPr>
      </w:pPr>
    </w:p>
    <w:p w14:paraId="62B87763" w14:textId="285B79C3" w:rsidR="00D1485C" w:rsidRDefault="009F1858" w:rsidP="00D1485C">
      <w:pPr>
        <w:pStyle w:val="berschrift3"/>
        <w:numPr>
          <w:ilvl w:val="0"/>
          <w:numId w:val="0"/>
        </w:numPr>
      </w:pPr>
      <w:bookmarkStart w:id="180" w:name="_Toc110808420"/>
      <w:r>
        <w:lastRenderedPageBreak/>
        <w:t>p</w:t>
      </w:r>
      <w:r w:rsidR="004C31AC">
        <w:t>roduction/prediction_service</w:t>
      </w:r>
      <w:bookmarkEnd w:id="180"/>
    </w:p>
    <w:p w14:paraId="59C90DCB" w14:textId="6718A1CC" w:rsidR="00D1485C" w:rsidRPr="006774D5" w:rsidRDefault="004C31AC" w:rsidP="00D1485C">
      <w:pPr>
        <w:pStyle w:val="berschrift4"/>
        <w:numPr>
          <w:ilvl w:val="0"/>
          <w:numId w:val="0"/>
        </w:numPr>
      </w:pPr>
      <w:r>
        <w:t>batch_predictor</w:t>
      </w:r>
      <w:r w:rsidR="00D1485C">
        <w:t>.py</w:t>
      </w:r>
    </w:p>
    <w:p w14:paraId="1123161E" w14:textId="77777777" w:rsidR="00D1485C" w:rsidRPr="0005430B" w:rsidRDefault="00D1485C" w:rsidP="00D1485C">
      <w:pPr>
        <w:spacing w:before="0" w:line="240" w:lineRule="auto"/>
        <w:jc w:val="left"/>
        <w:rPr>
          <w:rFonts w:ascii="Courier New" w:hAnsi="Courier New" w:cs="Courier New"/>
          <w:sz w:val="14"/>
          <w:szCs w:val="14"/>
        </w:rPr>
      </w:pPr>
    </w:p>
    <w:p w14:paraId="0B7BC939"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Takes in a Dataframe and returns a new Dataframe with prediction values</w:t>
      </w:r>
    </w:p>
    <w:p w14:paraId="26E34249" w14:textId="77777777" w:rsidR="00A045E7" w:rsidRPr="00A045E7" w:rsidRDefault="00A045E7" w:rsidP="00A045E7">
      <w:pPr>
        <w:spacing w:before="0" w:line="240" w:lineRule="auto"/>
        <w:jc w:val="left"/>
        <w:rPr>
          <w:rFonts w:ascii="Courier New" w:hAnsi="Courier New" w:cs="Courier New"/>
          <w:sz w:val="14"/>
          <w:szCs w:val="14"/>
        </w:rPr>
      </w:pPr>
    </w:p>
    <w:p w14:paraId="7772B54B"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from predictor import prediction_server as ps</w:t>
      </w:r>
    </w:p>
    <w:p w14:paraId="06A20918" w14:textId="77777777" w:rsidR="00A045E7" w:rsidRPr="00A045E7" w:rsidRDefault="00A045E7" w:rsidP="00A045E7">
      <w:pPr>
        <w:spacing w:before="0" w:line="240" w:lineRule="auto"/>
        <w:jc w:val="left"/>
        <w:rPr>
          <w:rFonts w:ascii="Courier New" w:hAnsi="Courier New" w:cs="Courier New"/>
          <w:sz w:val="14"/>
          <w:szCs w:val="14"/>
        </w:rPr>
      </w:pPr>
    </w:p>
    <w:p w14:paraId="1143812A"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def predict_batch(df, model):</w:t>
      </w:r>
    </w:p>
    <w:p w14:paraId="65BED882"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for index, row in df.iterrows():</w:t>
      </w:r>
    </w:p>
    <w:p w14:paraId="6584F287"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entry = row.to_dict()  # Dictionary representation of row for predictor</w:t>
      </w:r>
    </w:p>
    <w:p w14:paraId="3859162F"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pred = ps(model, entry)  # Rating Prediction</w:t>
      </w:r>
    </w:p>
    <w:p w14:paraId="4CB4ED8D"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df.at[index, 'pred_rating'] = pred  # set predicted rating</w:t>
      </w:r>
    </w:p>
    <w:p w14:paraId="540A2A51" w14:textId="77777777" w:rsidR="00A045E7" w:rsidRPr="00A045E7" w:rsidRDefault="00A045E7" w:rsidP="00A045E7">
      <w:pPr>
        <w:spacing w:before="0" w:line="240" w:lineRule="auto"/>
        <w:jc w:val="left"/>
        <w:rPr>
          <w:rFonts w:ascii="Courier New" w:hAnsi="Courier New" w:cs="Courier New"/>
          <w:sz w:val="14"/>
          <w:szCs w:val="14"/>
        </w:rPr>
      </w:pPr>
    </w:p>
    <w:p w14:paraId="25063514"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 Convert float to integer for absolute ratings (conditions to keep rating interval [1;5])</w:t>
      </w:r>
    </w:p>
    <w:p w14:paraId="7A2EF6F6"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nt_pred = int(round(pred))</w:t>
      </w:r>
    </w:p>
    <w:p w14:paraId="76C52C22" w14:textId="77777777" w:rsidR="00A045E7" w:rsidRPr="00A045E7" w:rsidRDefault="00A045E7" w:rsidP="00A045E7">
      <w:pPr>
        <w:spacing w:before="0" w:line="240" w:lineRule="auto"/>
        <w:jc w:val="left"/>
        <w:rPr>
          <w:rFonts w:ascii="Courier New" w:hAnsi="Courier New" w:cs="Courier New"/>
          <w:sz w:val="14"/>
          <w:szCs w:val="14"/>
        </w:rPr>
      </w:pPr>
    </w:p>
    <w:p w14:paraId="053AFC6E"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f int_pred &lt; 1:</w:t>
      </w:r>
    </w:p>
    <w:p w14:paraId="42F2C6FA"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nt_pred = 1</w:t>
      </w:r>
    </w:p>
    <w:p w14:paraId="76C83571"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f int_pred &gt; 5:</w:t>
      </w:r>
    </w:p>
    <w:p w14:paraId="79B71AF8"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nt_pred = 5</w:t>
      </w:r>
    </w:p>
    <w:p w14:paraId="0092A418" w14:textId="77777777" w:rsidR="00A045E7" w:rsidRPr="00A045E7" w:rsidRDefault="00A045E7" w:rsidP="00A045E7">
      <w:pPr>
        <w:spacing w:before="0" w:line="240" w:lineRule="auto"/>
        <w:jc w:val="left"/>
        <w:rPr>
          <w:rFonts w:ascii="Courier New" w:hAnsi="Courier New" w:cs="Courier New"/>
          <w:sz w:val="14"/>
          <w:szCs w:val="14"/>
        </w:rPr>
      </w:pPr>
    </w:p>
    <w:p w14:paraId="14ADD3E9"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df.at[index, 'pred_int_rating'] = round(int_pred)</w:t>
      </w:r>
    </w:p>
    <w:p w14:paraId="7BE2890F" w14:textId="0318D078" w:rsid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return df</w:t>
      </w:r>
    </w:p>
    <w:p w14:paraId="25AA0E62" w14:textId="29B71752" w:rsidR="00A045E7" w:rsidRPr="006774D5" w:rsidRDefault="009D46D0" w:rsidP="00A045E7">
      <w:pPr>
        <w:pStyle w:val="berschrift4"/>
        <w:numPr>
          <w:ilvl w:val="0"/>
          <w:numId w:val="0"/>
        </w:numPr>
      </w:pPr>
      <w:r>
        <w:t>prediction_service</w:t>
      </w:r>
      <w:r w:rsidR="00A045E7">
        <w:t>.py</w:t>
      </w:r>
    </w:p>
    <w:p w14:paraId="07F69EB2" w14:textId="77777777" w:rsidR="00A045E7" w:rsidRPr="0005430B" w:rsidRDefault="00A045E7" w:rsidP="00A045E7">
      <w:pPr>
        <w:spacing w:before="0" w:line="240" w:lineRule="auto"/>
        <w:jc w:val="left"/>
        <w:rPr>
          <w:rFonts w:ascii="Courier New" w:hAnsi="Courier New" w:cs="Courier New"/>
          <w:sz w:val="14"/>
          <w:szCs w:val="14"/>
        </w:rPr>
      </w:pPr>
    </w:p>
    <w:p w14:paraId="63E095C6" w14:textId="08F7C6B9"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pandas as pd</w:t>
      </w:r>
    </w:p>
    <w:p w14:paraId="39DEB6CE"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os</w:t>
      </w:r>
    </w:p>
    <w:p w14:paraId="3017C990"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glob</w:t>
      </w:r>
    </w:p>
    <w:p w14:paraId="1B9C732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tensorflow as tf</w:t>
      </w:r>
    </w:p>
    <w:p w14:paraId="5BFA70D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from batch_predictor import predict_batch</w:t>
      </w:r>
    </w:p>
    <w:p w14:paraId="31C7C17F" w14:textId="77777777" w:rsidR="008379F2" w:rsidRPr="008379F2" w:rsidRDefault="008379F2" w:rsidP="008379F2">
      <w:pPr>
        <w:spacing w:before="0" w:line="240" w:lineRule="auto"/>
        <w:jc w:val="left"/>
        <w:rPr>
          <w:rFonts w:ascii="Courier New" w:hAnsi="Courier New" w:cs="Courier New"/>
          <w:sz w:val="14"/>
          <w:szCs w:val="14"/>
        </w:rPr>
      </w:pPr>
    </w:p>
    <w:p w14:paraId="5756F35C"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Set working directory</w:t>
      </w:r>
    </w:p>
    <w:p w14:paraId="3DC3028A"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os.chdir('../..')</w:t>
      </w:r>
    </w:p>
    <w:p w14:paraId="7D45341B"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rint(os.getcwd())</w:t>
      </w:r>
    </w:p>
    <w:p w14:paraId="62ECF70D" w14:textId="77777777" w:rsidR="008379F2" w:rsidRPr="008379F2" w:rsidRDefault="008379F2" w:rsidP="008379F2">
      <w:pPr>
        <w:spacing w:before="0" w:line="240" w:lineRule="auto"/>
        <w:jc w:val="left"/>
        <w:rPr>
          <w:rFonts w:ascii="Courier New" w:hAnsi="Courier New" w:cs="Courier New"/>
          <w:sz w:val="14"/>
          <w:szCs w:val="14"/>
        </w:rPr>
      </w:pPr>
    </w:p>
    <w:p w14:paraId="37CEA8AE"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Declare path variables</w:t>
      </w:r>
    </w:p>
    <w:p w14:paraId="0E29F7D3" w14:textId="77777777" w:rsidR="008379F2" w:rsidRPr="008379F2" w:rsidRDefault="008379F2" w:rsidP="008379F2">
      <w:pPr>
        <w:spacing w:before="0" w:line="240" w:lineRule="auto"/>
        <w:jc w:val="left"/>
        <w:rPr>
          <w:rFonts w:ascii="Courier New" w:hAnsi="Courier New" w:cs="Courier New"/>
          <w:sz w:val="14"/>
          <w:szCs w:val="14"/>
        </w:rPr>
      </w:pPr>
    </w:p>
    <w:p w14:paraId="7B15209B"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roduction_data = 'ml-1k_prod'</w:t>
      </w:r>
    </w:p>
    <w:p w14:paraId="7490DB08"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rediction_data_dir = f'production/production_data/{production_data}.csv'</w:t>
      </w:r>
    </w:p>
    <w:p w14:paraId="742FC481"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IPELINE_NAME = 'DCN-iterate'</w:t>
      </w:r>
    </w:p>
    <w:p w14:paraId="679279C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IPE_DIR = 'pipeline'</w:t>
      </w:r>
    </w:p>
    <w:p w14:paraId="7956BD4D"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SERVING_MODEL_DIR = os.path.join(PIPE_DIR, 'serving_model', PIPELINE_NAME)</w:t>
      </w:r>
    </w:p>
    <w:p w14:paraId="0FA93666" w14:textId="77777777" w:rsidR="008379F2" w:rsidRPr="008379F2" w:rsidRDefault="008379F2" w:rsidP="008379F2">
      <w:pPr>
        <w:spacing w:before="0" w:line="240" w:lineRule="auto"/>
        <w:jc w:val="left"/>
        <w:rPr>
          <w:rFonts w:ascii="Courier New" w:hAnsi="Courier New" w:cs="Courier New"/>
          <w:sz w:val="14"/>
          <w:szCs w:val="14"/>
        </w:rPr>
      </w:pPr>
    </w:p>
    <w:p w14:paraId="6998B19B"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Load prediction dataset and model</w:t>
      </w:r>
    </w:p>
    <w:p w14:paraId="21E27D3F"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 = pd.read_csv(prediction_data_dir)</w:t>
      </w:r>
    </w:p>
    <w:p w14:paraId="08EBAFFC"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loaded_model = tf.saved_model.load(max(glob.glob(os.path.join(SERVING_MODEL_DIR, '*/')), key=os.path.getmtime))  # Load newest model from 'serving_model'</w:t>
      </w:r>
    </w:p>
    <w:p w14:paraId="54CAFEB5"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model_name = max(glob.glob(os.path.join(SERVING_MODEL_DIR, '*/')), key=os.path.getmtime).split("/")[-2]  # Get model name to assign monitoring data to model</w:t>
      </w:r>
    </w:p>
    <w:p w14:paraId="0A9A4D62" w14:textId="77777777" w:rsidR="008379F2" w:rsidRPr="008379F2" w:rsidRDefault="008379F2" w:rsidP="008379F2">
      <w:pPr>
        <w:spacing w:before="0" w:line="240" w:lineRule="auto"/>
        <w:jc w:val="left"/>
        <w:rPr>
          <w:rFonts w:ascii="Courier New" w:hAnsi="Courier New" w:cs="Courier New"/>
          <w:sz w:val="14"/>
          <w:szCs w:val="14"/>
        </w:rPr>
      </w:pPr>
    </w:p>
    <w:p w14:paraId="5C976418"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MONITORING = f'production/monitoring/{model_name}_monitoring.csv'</w:t>
      </w:r>
    </w:p>
    <w:p w14:paraId="36E7CF1A" w14:textId="77777777" w:rsidR="008379F2" w:rsidRPr="008379F2" w:rsidRDefault="008379F2" w:rsidP="008379F2">
      <w:pPr>
        <w:spacing w:before="0" w:line="240" w:lineRule="auto"/>
        <w:jc w:val="left"/>
        <w:rPr>
          <w:rFonts w:ascii="Courier New" w:hAnsi="Courier New" w:cs="Courier New"/>
          <w:sz w:val="14"/>
          <w:szCs w:val="14"/>
        </w:rPr>
      </w:pPr>
    </w:p>
    <w:p w14:paraId="7600DEE0"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Add rating columns to be filled by predict_batch</w:t>
      </w:r>
    </w:p>
    <w:p w14:paraId="1A732DB0"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pred_rating'] = 0</w:t>
      </w:r>
    </w:p>
    <w:p w14:paraId="4FAC8B95"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pred_int_rating'] = 0</w:t>
      </w:r>
    </w:p>
    <w:p w14:paraId="2973BA62" w14:textId="77777777" w:rsidR="008379F2" w:rsidRPr="008379F2" w:rsidRDefault="008379F2" w:rsidP="008379F2">
      <w:pPr>
        <w:spacing w:before="0" w:line="240" w:lineRule="auto"/>
        <w:jc w:val="left"/>
        <w:rPr>
          <w:rFonts w:ascii="Courier New" w:hAnsi="Courier New" w:cs="Courier New"/>
          <w:sz w:val="14"/>
          <w:szCs w:val="14"/>
        </w:rPr>
      </w:pPr>
    </w:p>
    <w:p w14:paraId="57C2009D"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Fill in columns for float prediction value and int prediction value</w:t>
      </w:r>
    </w:p>
    <w:p w14:paraId="489E7E05"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_pred = predict_batch(df, loaded_model)</w:t>
      </w:r>
    </w:p>
    <w:p w14:paraId="035570BE" w14:textId="77777777" w:rsidR="008379F2" w:rsidRPr="008379F2" w:rsidRDefault="008379F2" w:rsidP="008379F2">
      <w:pPr>
        <w:spacing w:before="0" w:line="240" w:lineRule="auto"/>
        <w:jc w:val="left"/>
        <w:rPr>
          <w:rFonts w:ascii="Courier New" w:hAnsi="Courier New" w:cs="Courier New"/>
          <w:sz w:val="14"/>
          <w:szCs w:val="14"/>
        </w:rPr>
      </w:pPr>
    </w:p>
    <w:p w14:paraId="7FD2E43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Add predictions to a monitoring table (simple CSV file)</w:t>
      </w:r>
    </w:p>
    <w:p w14:paraId="5889FEDA"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f os.path.exists(MONITORING):</w:t>
      </w:r>
    </w:p>
    <w:p w14:paraId="4102DF1E"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monitor = pd.read_csv(MONITORING)</w:t>
      </w:r>
    </w:p>
    <w:p w14:paraId="26364749"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joint = pd.concat([df_monitor, df_pred], ignore_index=True)</w:t>
      </w:r>
    </w:p>
    <w:p w14:paraId="0B5976A4"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joint.to_csv(MONITORING, index=False)</w:t>
      </w:r>
    </w:p>
    <w:p w14:paraId="0229311F"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else:</w:t>
      </w:r>
    </w:p>
    <w:p w14:paraId="1B32C505" w14:textId="014E26F1" w:rsidR="00A045E7" w:rsidRPr="00A045E7"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pred.to_csv(MONITORING, index=False)</w:t>
      </w:r>
    </w:p>
    <w:p w14:paraId="22DE5CA0" w14:textId="142A8BEB" w:rsidR="00A045E7" w:rsidRDefault="00A045E7" w:rsidP="00A045E7">
      <w:pPr>
        <w:spacing w:before="0" w:line="240" w:lineRule="auto"/>
        <w:jc w:val="left"/>
        <w:rPr>
          <w:rFonts w:ascii="Courier New" w:hAnsi="Courier New" w:cs="Courier New"/>
          <w:sz w:val="14"/>
          <w:szCs w:val="14"/>
        </w:rPr>
      </w:pPr>
    </w:p>
    <w:p w14:paraId="25556760" w14:textId="77777777" w:rsidR="009D46D0" w:rsidRPr="006774D5" w:rsidRDefault="009D46D0" w:rsidP="009D46D0">
      <w:pPr>
        <w:pStyle w:val="berschrift4"/>
        <w:numPr>
          <w:ilvl w:val="0"/>
          <w:numId w:val="0"/>
        </w:numPr>
      </w:pPr>
      <w:r>
        <w:t>prediction_service.py</w:t>
      </w:r>
    </w:p>
    <w:p w14:paraId="586BA4B7" w14:textId="77777777" w:rsidR="009D46D0" w:rsidRPr="0005430B" w:rsidRDefault="009D46D0" w:rsidP="009D46D0">
      <w:pPr>
        <w:spacing w:before="0" w:line="240" w:lineRule="auto"/>
        <w:jc w:val="left"/>
        <w:rPr>
          <w:rFonts w:ascii="Courier New" w:hAnsi="Courier New" w:cs="Courier New"/>
          <w:sz w:val="14"/>
          <w:szCs w:val="14"/>
        </w:rPr>
      </w:pPr>
    </w:p>
    <w:p w14:paraId="4480F55D" w14:textId="77777777" w:rsidR="00FA7FEF" w:rsidRPr="00FA7FEF"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 Takes in a model and a dataset entry (in form of a dictionary) and returns the predicted value of the model</w:t>
      </w:r>
    </w:p>
    <w:p w14:paraId="2251BD4A" w14:textId="77777777" w:rsidR="00FA7FEF" w:rsidRPr="00FA7FEF" w:rsidRDefault="00FA7FEF" w:rsidP="00FA7FEF">
      <w:pPr>
        <w:spacing w:before="0" w:line="240" w:lineRule="auto"/>
        <w:jc w:val="left"/>
        <w:rPr>
          <w:rFonts w:ascii="Courier New" w:hAnsi="Courier New" w:cs="Courier New"/>
          <w:sz w:val="14"/>
          <w:szCs w:val="14"/>
        </w:rPr>
      </w:pPr>
    </w:p>
    <w:p w14:paraId="34D784D1" w14:textId="77777777" w:rsidR="00FA7FEF" w:rsidRPr="00FA7FEF"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def prediction_server(model, entry):</w:t>
      </w:r>
    </w:p>
    <w:p w14:paraId="4B0F23F6" w14:textId="77777777" w:rsidR="00FA7FEF" w:rsidRPr="00FA7FEF"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 xml:space="preserve">    score = model({'user_id': [[entry['user_id']]], 'movie_id': [[entry['movie_id']]], 'user_gender': [[entry['user_gender']]], 'user_occupation': [[entry['user_occupation']]], 'user_age_cohort': [[entry['user_age_cohort']]]}).numpy()</w:t>
      </w:r>
    </w:p>
    <w:p w14:paraId="3F466474" w14:textId="1EE36CA3" w:rsidR="009D46D0" w:rsidRPr="00A32DA3"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 xml:space="preserve">    return score[0][0][0]</w:t>
      </w:r>
    </w:p>
    <w:p w14:paraId="526C41B6" w14:textId="1EDC0464" w:rsidR="009F15AF" w:rsidRPr="00721A18" w:rsidRDefault="0098612B" w:rsidP="009F15AF">
      <w:pPr>
        <w:pStyle w:val="berschrift1"/>
        <w:numPr>
          <w:ilvl w:val="0"/>
          <w:numId w:val="0"/>
        </w:numPr>
      </w:pPr>
      <w:bookmarkStart w:id="181" w:name="_Toc110808421"/>
      <w:r>
        <w:lastRenderedPageBreak/>
        <w:t>References</w:t>
      </w:r>
      <w:bookmarkEnd w:id="181"/>
    </w:p>
    <w:p w14:paraId="1D48E49E" w14:textId="77777777" w:rsidR="009F15AF" w:rsidRDefault="009F15AF" w:rsidP="00713170">
      <w:pPr>
        <w:spacing w:before="0" w:line="240" w:lineRule="auto"/>
        <w:jc w:val="left"/>
      </w:pPr>
    </w:p>
    <w:sdt>
      <w:sdtPr>
        <w:tag w:val="CitaviBibliography"/>
        <w:id w:val="-1045905485"/>
        <w:placeholder>
          <w:docPart w:val="DefaultPlaceholder_-1854013440"/>
        </w:placeholder>
      </w:sdtPr>
      <w:sdtContent>
        <w:p w14:paraId="4624D9BD" w14:textId="77777777" w:rsidR="005470F4" w:rsidRDefault="00B32AE3" w:rsidP="005470F4">
          <w:pPr>
            <w:pStyle w:val="CitaviBibliographyHeading"/>
          </w:pPr>
          <w:r>
            <w:fldChar w:fldCharType="begin"/>
          </w:r>
          <w:r>
            <w:instrText>ADDIN CitaviBibliography</w:instrText>
          </w:r>
          <w:r>
            <w:fldChar w:fldCharType="separate"/>
          </w:r>
          <w:r w:rsidR="005470F4">
            <w:t>References</w:t>
          </w:r>
        </w:p>
        <w:p w14:paraId="088E9AC5" w14:textId="77777777" w:rsidR="005470F4" w:rsidRDefault="005470F4" w:rsidP="005470F4">
          <w:pPr>
            <w:pStyle w:val="CitaviBibliographyEntry"/>
          </w:pPr>
          <w:bookmarkStart w:id="182" w:name="_CTVL001bf7be05068d34d3d83f8ebfe6e564de7"/>
          <w:r>
            <w:t>Aggarwal, C. C. (2016).</w:t>
          </w:r>
          <w:bookmarkEnd w:id="182"/>
          <w:r>
            <w:t xml:space="preserve"> </w:t>
          </w:r>
          <w:r w:rsidRPr="005470F4">
            <w:rPr>
              <w:i/>
            </w:rPr>
            <w:t>Recommender Systems: The Textbook</w:t>
          </w:r>
          <w:r w:rsidRPr="005470F4">
            <w:t xml:space="preserve">. Cham: Springer International Publishing. </w:t>
          </w:r>
        </w:p>
        <w:p w14:paraId="5A0E9267" w14:textId="77777777" w:rsidR="005470F4" w:rsidRDefault="005470F4" w:rsidP="005470F4">
          <w:pPr>
            <w:pStyle w:val="CitaviBibliographyEntry"/>
          </w:pPr>
          <w:bookmarkStart w:id="183" w:name="_CTVL001ef9eb371e62945e8834e93cbf9af643e"/>
          <w:r>
            <w:t>Algorithmia.</w:t>
          </w:r>
          <w:bookmarkEnd w:id="183"/>
          <w:r>
            <w:t xml:space="preserve"> </w:t>
          </w:r>
          <w:r w:rsidRPr="005470F4">
            <w:rPr>
              <w:i/>
            </w:rPr>
            <w:t>2020 state of enterprise machine learning</w:t>
          </w:r>
          <w:r w:rsidRPr="005470F4">
            <w:t xml:space="preserve">. Retrieved from https://info.algorithmia.com/hubfs/2019/Whitepapers/The-State-of-Enterprise-ML-2020/Algorithmia_2020_State_of_Enterprise_ML.pdf </w:t>
          </w:r>
        </w:p>
        <w:p w14:paraId="1F664CF8" w14:textId="77777777" w:rsidR="005470F4" w:rsidRDefault="005470F4" w:rsidP="005470F4">
          <w:pPr>
            <w:pStyle w:val="CitaviBibliographyEntry"/>
          </w:pPr>
          <w:bookmarkStart w:id="184" w:name="_CTVL001919eee7a1c16499caea3e4511e683d97"/>
          <w:r>
            <w:t>Alla, S., &amp; Adari, S. K. (2021).</w:t>
          </w:r>
          <w:bookmarkEnd w:id="184"/>
          <w:r>
            <w:t xml:space="preserve"> </w:t>
          </w:r>
          <w:r w:rsidRPr="005470F4">
            <w:rPr>
              <w:i/>
            </w:rPr>
            <w:t>Beginning MLOps with MLFlow</w:t>
          </w:r>
          <w:r w:rsidRPr="005470F4">
            <w:t xml:space="preserve">. Springer. </w:t>
          </w:r>
        </w:p>
        <w:p w14:paraId="452548E5" w14:textId="77777777" w:rsidR="005470F4" w:rsidRDefault="005470F4" w:rsidP="005470F4">
          <w:pPr>
            <w:pStyle w:val="CitaviBibliographyEntry"/>
          </w:pPr>
          <w:bookmarkStart w:id="185" w:name="_CTVL001fd07bc3413044e978717eaf0067c54c7"/>
          <w:r>
            <w:t>Alyari, F., &amp; Jafari Navimipour, N. (2018). Recommender systems.</w:t>
          </w:r>
          <w:bookmarkEnd w:id="185"/>
          <w:r>
            <w:t xml:space="preserve"> </w:t>
          </w:r>
          <w:r w:rsidRPr="005470F4">
            <w:rPr>
              <w:i/>
            </w:rPr>
            <w:t>Kybernetes</w:t>
          </w:r>
          <w:r w:rsidRPr="005470F4">
            <w:t xml:space="preserve">, </w:t>
          </w:r>
          <w:r w:rsidRPr="005470F4">
            <w:rPr>
              <w:i/>
            </w:rPr>
            <w:t>47</w:t>
          </w:r>
          <w:r w:rsidRPr="005470F4">
            <w:t>(5), 985–1017. https://doi.org/10.1108/K-06-2017-0196</w:t>
          </w:r>
        </w:p>
        <w:p w14:paraId="239F913F" w14:textId="77777777" w:rsidR="005470F4" w:rsidRDefault="005470F4" w:rsidP="005470F4">
          <w:pPr>
            <w:pStyle w:val="CitaviBibliographyEntry"/>
          </w:pPr>
          <w:bookmarkStart w:id="186" w:name="_CTVL001c80a14e85177455ba24180869b32b913"/>
          <w:r>
            <w:t>Apache Software Foundation (n.d.). Airflow. Retrieved from https://airflow.apache.org/</w:t>
          </w:r>
        </w:p>
        <w:p w14:paraId="62871A9E" w14:textId="77777777" w:rsidR="005470F4" w:rsidRDefault="005470F4" w:rsidP="005470F4">
          <w:pPr>
            <w:pStyle w:val="CitaviBibliographyEntry"/>
          </w:pPr>
          <w:bookmarkStart w:id="187" w:name="_CTVL001fd47c7fdc1ee495ab5f08ee97bc58ac8"/>
          <w:bookmarkEnd w:id="186"/>
          <w:r>
            <w:t>Arrikto (n.d.). Arrikto Enterprise Kubeflow Documentation. Retrieved from https://docs.arrikto.com/</w:t>
          </w:r>
        </w:p>
        <w:p w14:paraId="724ACF94" w14:textId="77777777" w:rsidR="005470F4" w:rsidRDefault="005470F4" w:rsidP="005470F4">
          <w:pPr>
            <w:pStyle w:val="CitaviBibliographyEntry"/>
          </w:pPr>
          <w:bookmarkStart w:id="188" w:name="_CTVL001158273169e054b2daed4a28cb665123f"/>
          <w:bookmarkEnd w:id="187"/>
          <w:r>
            <w:t>Baena-Garcıa, M., Del Campo-Ávila, J., Fidalgo, R., Bifet, A., Gavalda, R., &amp; Morales-Bueno, R. (2006). Early drift detection method. In</w:t>
          </w:r>
          <w:bookmarkEnd w:id="188"/>
          <w:r>
            <w:t xml:space="preserve"> </w:t>
          </w:r>
          <w:r w:rsidRPr="005470F4">
            <w:rPr>
              <w:i/>
            </w:rPr>
            <w:t>Fourth international workshop on knowledge discovery from data streams</w:t>
          </w:r>
          <w:r w:rsidRPr="005470F4">
            <w:t>.</w:t>
          </w:r>
        </w:p>
        <w:p w14:paraId="54937269" w14:textId="77777777" w:rsidR="005470F4" w:rsidRDefault="005470F4" w:rsidP="005470F4">
          <w:pPr>
            <w:pStyle w:val="CitaviBibliographyEntry"/>
          </w:pPr>
          <w:bookmarkStart w:id="189" w:name="_CTVL001b684d2f5565d4f0aaf008928c14fa66d"/>
          <w:r>
            <w:t>Baker, T. (2019).</w:t>
          </w:r>
          <w:bookmarkEnd w:id="189"/>
          <w:r>
            <w:t xml:space="preserve"> </w:t>
          </w:r>
          <w:r w:rsidRPr="005470F4">
            <w:rPr>
              <w:i/>
            </w:rPr>
            <w:t>Smarter Humans. Smarter Machines.</w:t>
          </w:r>
          <w:r w:rsidRPr="005470F4">
            <w:t xml:space="preserve"> Retrieved from Refinitiv website: https://www.refinitiv.com/en/resources/special-report/refinitiv-2019-artificial-intelligence-machine-learning-global-study </w:t>
          </w:r>
        </w:p>
        <w:p w14:paraId="4952FDF0" w14:textId="77777777" w:rsidR="005470F4" w:rsidRDefault="005470F4" w:rsidP="005470F4">
          <w:pPr>
            <w:pStyle w:val="CitaviBibliographyEntry"/>
          </w:pPr>
          <w:bookmarkStart w:id="190"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90"/>
          <w:r>
            <w:t xml:space="preserve"> </w:t>
          </w:r>
          <w:r w:rsidRPr="005470F4">
            <w:rPr>
              <w:i/>
            </w:rPr>
            <w:t xml:space="preserve">Proceedings of the 23rd ACM SIGKDD International Conference on Knowledge Discovery and Data Mining </w:t>
          </w:r>
          <w:r w:rsidRPr="005470F4">
            <w:t>(pp. 1387–1395). New York, NY, USA: ACM. https://doi.org/10.1145/3097983.3098021</w:t>
          </w:r>
        </w:p>
        <w:p w14:paraId="45B2208F" w14:textId="77777777" w:rsidR="005470F4" w:rsidRDefault="005470F4" w:rsidP="005470F4">
          <w:pPr>
            <w:pStyle w:val="CitaviBibliographyEntry"/>
          </w:pPr>
          <w:bookmarkStart w:id="191" w:name="_CTVL001c1e2e2b70b224eeea8b4f4e4a16d5d0e"/>
          <w:r>
            <w:t>Blondel, M., Fujino, A., Ueda, N., &amp; Ishihata, M. (2016, July 25).</w:t>
          </w:r>
          <w:bookmarkEnd w:id="191"/>
          <w:r>
            <w:t xml:space="preserve"> </w:t>
          </w:r>
          <w:r w:rsidRPr="005470F4">
            <w:rPr>
              <w:i/>
            </w:rPr>
            <w:t>Higher-Order Factorization Machines</w:t>
          </w:r>
          <w:r w:rsidRPr="005470F4">
            <w:t xml:space="preserve">. Retrieved from http://arxiv.org/pdf/1607.07195v2 </w:t>
          </w:r>
        </w:p>
        <w:p w14:paraId="26C18396" w14:textId="77777777" w:rsidR="005470F4" w:rsidRDefault="005470F4" w:rsidP="005470F4">
          <w:pPr>
            <w:pStyle w:val="CitaviBibliographyEntry"/>
          </w:pPr>
          <w:bookmarkStart w:id="192" w:name="_CTVL001a9002594473d43069e6dda4150413420"/>
          <w:r>
            <w:t>Blondel, M., Ishihata, M., Fujino, A., &amp; Ueda, N. (2016, July 29).</w:t>
          </w:r>
          <w:bookmarkEnd w:id="192"/>
          <w:r>
            <w:t xml:space="preserve"> </w:t>
          </w:r>
          <w:r w:rsidRPr="005470F4">
            <w:rPr>
              <w:i/>
            </w:rPr>
            <w:t>Polynomial Networks and Factorization Machines: New Insights and Efficient Training Algorithms</w:t>
          </w:r>
          <w:r w:rsidRPr="005470F4">
            <w:t xml:space="preserve">. Retrieved from http://arxiv.org/pdf/1607.08810v1 </w:t>
          </w:r>
        </w:p>
        <w:p w14:paraId="5238078C" w14:textId="77777777" w:rsidR="005470F4" w:rsidRDefault="005470F4" w:rsidP="005470F4">
          <w:pPr>
            <w:pStyle w:val="CitaviBibliographyEntry"/>
          </w:pPr>
          <w:bookmarkStart w:id="193" w:name="_CTVL0012e1b3234f86f45b88caca3262c856813"/>
          <w:r>
            <w:t>Charniak, E. (2019).</w:t>
          </w:r>
          <w:bookmarkEnd w:id="193"/>
          <w:r>
            <w:t xml:space="preserve"> </w:t>
          </w:r>
          <w:r w:rsidRPr="005470F4">
            <w:rPr>
              <w:i/>
            </w:rPr>
            <w:t>Introduction to Deep Learning</w:t>
          </w:r>
          <w:r w:rsidRPr="005470F4">
            <w:t xml:space="preserve">. The MIT Press. </w:t>
          </w:r>
        </w:p>
        <w:p w14:paraId="65D6F2BD" w14:textId="77777777" w:rsidR="005470F4" w:rsidRDefault="005470F4" w:rsidP="005470F4">
          <w:pPr>
            <w:pStyle w:val="CitaviBibliographyEntry"/>
          </w:pPr>
          <w:bookmarkStart w:id="194" w:name="_CTVL0019744b604bd6f4aab8cfb22955c063b01"/>
          <w:r>
            <w:t>Choy, G., Khalilzadeh, O., Michalski, M., Do, S., Samir, A. E., Pianykh, O. S., . . . Dreyer, K. J. (2018). Current Applications and Future Impact of Machine Learning in Radiology.</w:t>
          </w:r>
          <w:bookmarkEnd w:id="194"/>
          <w:r>
            <w:t xml:space="preserve"> </w:t>
          </w:r>
          <w:r w:rsidRPr="005470F4">
            <w:rPr>
              <w:i/>
            </w:rPr>
            <w:t>Radiology</w:t>
          </w:r>
          <w:r w:rsidRPr="005470F4">
            <w:t xml:space="preserve">, </w:t>
          </w:r>
          <w:r w:rsidRPr="005470F4">
            <w:rPr>
              <w:i/>
            </w:rPr>
            <w:t>288</w:t>
          </w:r>
          <w:r w:rsidRPr="005470F4">
            <w:t>(2), 318–328. https://doi.org/10.1148/radiol.2018171820</w:t>
          </w:r>
        </w:p>
        <w:p w14:paraId="02D9F344" w14:textId="77777777" w:rsidR="005470F4" w:rsidRDefault="005470F4" w:rsidP="005470F4">
          <w:pPr>
            <w:pStyle w:val="CitaviBibliographyEntry"/>
          </w:pPr>
          <w:bookmarkStart w:id="195" w:name="_CTVL00197902646bc564eaaa19ebaba329abb2e"/>
          <w:r>
            <w:lastRenderedPageBreak/>
            <w:t>Chui, M., Hall, B., Singla, A., &amp; Sukharevsky, A. (2021, December 8).</w:t>
          </w:r>
          <w:bookmarkEnd w:id="195"/>
          <w:r>
            <w:t xml:space="preserve"> </w:t>
          </w:r>
          <w:r w:rsidRPr="005470F4">
            <w:rPr>
              <w:i/>
            </w:rPr>
            <w:t>The state of AI in 2021</w:t>
          </w:r>
          <w:r w:rsidRPr="005470F4">
            <w:t xml:space="preserve">. Retrieved from McKinsey website: https://www.mckinsey.com/business-functions/quantumblack/our-insights/global-survey-the-state-of-ai-in-2021 </w:t>
          </w:r>
        </w:p>
        <w:p w14:paraId="7F063644" w14:textId="77777777" w:rsidR="005470F4" w:rsidRDefault="005470F4" w:rsidP="005470F4">
          <w:pPr>
            <w:pStyle w:val="CitaviBibliographyEntry"/>
          </w:pPr>
          <w:bookmarkStart w:id="196" w:name="_CTVL00149778e4f4dd14bdcaf583e52ef68d592"/>
          <w:r>
            <w:t>Columbus, L. (2017, July 9). McKinsey's State Of Machine Learning And AI, 2017.</w:t>
          </w:r>
          <w:bookmarkEnd w:id="196"/>
          <w:r>
            <w:t xml:space="preserve"> </w:t>
          </w:r>
          <w:r w:rsidRPr="005470F4">
            <w:rPr>
              <w:i/>
            </w:rPr>
            <w:t>Forbes</w:t>
          </w:r>
          <w:r w:rsidRPr="005470F4">
            <w:t>. Retrieved from https://www.forbes.com/sites/louiscolumbus/2017/07/09/mckinseys-state-of-machine-learning-and-ai-2017/?sh=63414b1b75b6</w:t>
          </w:r>
        </w:p>
        <w:p w14:paraId="7E8EE9D8" w14:textId="77777777" w:rsidR="005470F4" w:rsidRDefault="005470F4" w:rsidP="005470F4">
          <w:pPr>
            <w:pStyle w:val="CitaviBibliographyEntry"/>
          </w:pPr>
          <w:bookmarkStart w:id="197" w:name="_CTVL001c55ccbf27da94b1286e464e0afcaef5b"/>
          <w:r>
            <w:t>Covington, P., Adams, J., &amp; Sargin, E. (2016). Deep Neural Networks for YouTube Recommendations. In S. Sen, W. Geyer, J. Freyne, &amp; P. Castells (Eds.),</w:t>
          </w:r>
          <w:bookmarkEnd w:id="197"/>
          <w:r>
            <w:t xml:space="preserve"> </w:t>
          </w:r>
          <w:r w:rsidRPr="005470F4">
            <w:rPr>
              <w:i/>
            </w:rPr>
            <w:t xml:space="preserve">Proceedings of the 10th ACM Conference on Recommender Systems </w:t>
          </w:r>
          <w:r w:rsidRPr="005470F4">
            <w:t>(pp. 191–198). New York, NY, USA: ACM. https://doi.org/10.1145/2959100.2959190</w:t>
          </w:r>
        </w:p>
        <w:p w14:paraId="675E1F4E" w14:textId="77777777" w:rsidR="005470F4" w:rsidRDefault="005470F4" w:rsidP="005470F4">
          <w:pPr>
            <w:pStyle w:val="CitaviBibliographyEntry"/>
          </w:pPr>
          <w:bookmarkStart w:id="198" w:name="_CTVL00150b0f86621224fbdba5efdb4653f2f67"/>
          <w:r>
            <w:t>Crowe, R. (2019). Why do I need metadata? (TensorFlow Extended). Retrieved from https://www.youtube.com/watch?v=cc1-eocgm1E</w:t>
          </w:r>
        </w:p>
        <w:p w14:paraId="5140DECE" w14:textId="77777777" w:rsidR="005470F4" w:rsidRDefault="005470F4" w:rsidP="005470F4">
          <w:pPr>
            <w:pStyle w:val="CitaviBibliographyEntry"/>
          </w:pPr>
          <w:bookmarkStart w:id="199" w:name="_CTVL001fb97b694f03d42c9a36caf595751ceb9"/>
          <w:bookmarkEnd w:id="198"/>
          <w:r>
            <w:t>Cunningham, W. (1993). The WyCash portfolio management system.</w:t>
          </w:r>
          <w:bookmarkEnd w:id="199"/>
          <w:r>
            <w:t xml:space="preserve"> </w:t>
          </w:r>
          <w:r w:rsidRPr="005470F4">
            <w:rPr>
              <w:i/>
            </w:rPr>
            <w:t>ACM SIGPLAN OOPS Messenger</w:t>
          </w:r>
          <w:r w:rsidRPr="005470F4">
            <w:t xml:space="preserve">, </w:t>
          </w:r>
          <w:r w:rsidRPr="005470F4">
            <w:rPr>
              <w:i/>
            </w:rPr>
            <w:t>4</w:t>
          </w:r>
          <w:r w:rsidRPr="005470F4">
            <w:t>(2), 29–30. https://doi.org/10.1145/157710.157715</w:t>
          </w:r>
        </w:p>
        <w:p w14:paraId="4C3A5F7B" w14:textId="77777777" w:rsidR="005470F4" w:rsidRDefault="005470F4" w:rsidP="005470F4">
          <w:pPr>
            <w:pStyle w:val="CitaviBibliographyEntry"/>
          </w:pPr>
          <w:bookmarkStart w:id="200" w:name="_CTVL001710c1204a13d463e8e62fbb832370a37"/>
          <w:r>
            <w:t>Dacrema, M. F., Boglio, S., Cremonesi, P., &amp; Jannach, D. (2021). A Troubling Analysis of Reproducibility and Progress in Recommender Systems Research.</w:t>
          </w:r>
          <w:bookmarkEnd w:id="200"/>
          <w:r>
            <w:t xml:space="preserve"> </w:t>
          </w:r>
          <w:r w:rsidRPr="005470F4">
            <w:rPr>
              <w:i/>
            </w:rPr>
            <w:t>ACM Transactions on Information Systems</w:t>
          </w:r>
          <w:r w:rsidRPr="005470F4">
            <w:t xml:space="preserve">, </w:t>
          </w:r>
          <w:r w:rsidRPr="005470F4">
            <w:rPr>
              <w:i/>
            </w:rPr>
            <w:t>39</w:t>
          </w:r>
          <w:r w:rsidRPr="005470F4">
            <w:t>(2), 1–49. https://doi.org/10.1145/3434185</w:t>
          </w:r>
        </w:p>
        <w:p w14:paraId="31647A40" w14:textId="77777777" w:rsidR="005470F4" w:rsidRDefault="005470F4" w:rsidP="005470F4">
          <w:pPr>
            <w:pStyle w:val="CitaviBibliographyEntry"/>
          </w:pPr>
          <w:bookmarkStart w:id="201" w:name="_CTVL00179925f646bbf4c4bba88881ae61c4bc5"/>
          <w:r>
            <w:t>Denis Baylor, Kevin Haas, Konstantinos Katsiapis, Sammy Leong, Rose Liu, Clemens Menwald, . . . Martin Zinkevich (2019). Continuous Training for Production ML in the TensorFlow Extended (TFX) Platform. In</w:t>
          </w:r>
          <w:bookmarkEnd w:id="201"/>
          <w:r>
            <w:t xml:space="preserve"> </w:t>
          </w:r>
          <w:r w:rsidRPr="005470F4">
            <w:rPr>
              <w:i/>
            </w:rPr>
            <w:t xml:space="preserve">2019 USENIX Conference on Operational Machine Learning (OpML 19) </w:t>
          </w:r>
          <w:r w:rsidRPr="005470F4">
            <w:t>(pp. 51–53). Santa Clara, CA: USENIX Association. Retrieved from https://www.usenix.org/conference/opml19/presentation/baylor</w:t>
          </w:r>
        </w:p>
        <w:p w14:paraId="3D236B19" w14:textId="77777777" w:rsidR="005470F4" w:rsidRDefault="005470F4" w:rsidP="005470F4">
          <w:pPr>
            <w:pStyle w:val="CitaviBibliographyEntry"/>
          </w:pPr>
          <w:bookmarkStart w:id="202" w:name="_CTVL00178bde63258fc4478a84dc315104cb344"/>
          <w:r>
            <w:t>Deo, N. (2019).</w:t>
          </w:r>
          <w:bookmarkEnd w:id="202"/>
          <w:r>
            <w:t xml:space="preserve"> </w:t>
          </w:r>
          <w:r w:rsidRPr="005470F4">
            <w:rPr>
              <w:i/>
            </w:rPr>
            <w:t>Graph theory: With applications to engineering &amp; computer science</w:t>
          </w:r>
          <w:r w:rsidRPr="005470F4">
            <w:t xml:space="preserve">. </w:t>
          </w:r>
          <w:r w:rsidRPr="005470F4">
            <w:rPr>
              <w:i/>
            </w:rPr>
            <w:t>Dover books on mathematics</w:t>
          </w:r>
          <w:r w:rsidRPr="005470F4">
            <w:t xml:space="preserve">. Mineola, NY: Dover Publications. </w:t>
          </w:r>
        </w:p>
        <w:p w14:paraId="2C0D385F" w14:textId="77777777" w:rsidR="005470F4" w:rsidRDefault="005470F4" w:rsidP="005470F4">
          <w:pPr>
            <w:pStyle w:val="CitaviBibliographyEntry"/>
          </w:pPr>
          <w:bookmarkStart w:id="203" w:name="_CTVL001e10d663035094d0dabe93aea4a76aa1d"/>
          <w:r>
            <w:t>Feng Gu, Zhang, G., Jie Lu, &amp; Chin-Teng Lin (2016). Concept drift detection based on equal density estimation. In</w:t>
          </w:r>
          <w:bookmarkEnd w:id="203"/>
          <w:r>
            <w:t xml:space="preserve"> </w:t>
          </w:r>
          <w:r w:rsidRPr="005470F4">
            <w:rPr>
              <w:i/>
            </w:rPr>
            <w:t>2016 International Joint Conference on Neural Networks (IJCNN)</w:t>
          </w:r>
          <w:r w:rsidRPr="005470F4">
            <w:t>.</w:t>
          </w:r>
        </w:p>
        <w:p w14:paraId="626F8204" w14:textId="77777777" w:rsidR="005470F4" w:rsidRDefault="005470F4" w:rsidP="005470F4">
          <w:pPr>
            <w:pStyle w:val="CitaviBibliographyEntry"/>
          </w:pPr>
          <w:bookmarkStart w:id="204" w:name="_CTVL0018cc7b0b1d1c040be8955aa26dfb58238"/>
          <w:r>
            <w:t>Fernández-Tobias, I., Cantador, I., Kaminskas, M., &amp; Ricci, F. (2012). Cross-domain recommender systems: A survey of the state of the art. In</w:t>
          </w:r>
          <w:bookmarkEnd w:id="204"/>
          <w:r>
            <w:t xml:space="preserve"> </w:t>
          </w:r>
          <w:r w:rsidRPr="005470F4">
            <w:rPr>
              <w:i/>
            </w:rPr>
            <w:t xml:space="preserve">Spanish conference on information retrieval. </w:t>
          </w:r>
          <w:r w:rsidRPr="005470F4">
            <w:t>Symposium conducted at the meeting of sn.</w:t>
          </w:r>
        </w:p>
        <w:p w14:paraId="2C9ED343" w14:textId="77777777" w:rsidR="005470F4" w:rsidRDefault="005470F4" w:rsidP="005470F4">
          <w:pPr>
            <w:pStyle w:val="CitaviBibliographyEntry"/>
          </w:pPr>
          <w:bookmarkStart w:id="205" w:name="_CTVL00178465058005b469e9e9c92c9b56f4926"/>
          <w:r>
            <w:t>Fleder, D. M., &amp; Hosanagar, K. (2007). Recommender systems and their impact on sales diversity. In J. MacKie-Mason, D. Parkes, &amp; P. Resnick (Eds.),</w:t>
          </w:r>
          <w:bookmarkEnd w:id="205"/>
          <w:r>
            <w:t xml:space="preserve"> </w:t>
          </w:r>
          <w:r w:rsidRPr="005470F4">
            <w:rPr>
              <w:i/>
            </w:rPr>
            <w:t xml:space="preserve">Proceedings of the 8th ACM conference on Electronic commerce - EC '07 </w:t>
          </w:r>
          <w:r w:rsidRPr="005470F4">
            <w:t>(p. 192). New York, New York, USA: ACM Press. https://doi.org/10.1145/1250910.1250939</w:t>
          </w:r>
        </w:p>
        <w:p w14:paraId="310AA076" w14:textId="77777777" w:rsidR="005470F4" w:rsidRDefault="005470F4" w:rsidP="005470F4">
          <w:pPr>
            <w:pStyle w:val="CitaviBibliographyEntry"/>
          </w:pPr>
          <w:bookmarkStart w:id="206" w:name="_CTVL001763ac34e606e4d8c8770aa0a38822775"/>
          <w:r>
            <w:t>Fowler, M. (2019).</w:t>
          </w:r>
          <w:bookmarkEnd w:id="206"/>
          <w:r>
            <w:t xml:space="preserve"> </w:t>
          </w:r>
          <w:r w:rsidRPr="005470F4">
            <w:rPr>
              <w:i/>
            </w:rPr>
            <w:t xml:space="preserve">Refactoring: Improving the design of existing code </w:t>
          </w:r>
          <w:r w:rsidRPr="005470F4">
            <w:t xml:space="preserve">(Second edition). </w:t>
          </w:r>
          <w:r w:rsidRPr="005470F4">
            <w:rPr>
              <w:i/>
            </w:rPr>
            <w:t>Addison-Wesley signature series</w:t>
          </w:r>
          <w:r w:rsidRPr="005470F4">
            <w:t xml:space="preserve">. Boston: Addison-Wesley. </w:t>
          </w:r>
        </w:p>
        <w:p w14:paraId="770DEC63" w14:textId="77777777" w:rsidR="005470F4" w:rsidRDefault="005470F4" w:rsidP="005470F4">
          <w:pPr>
            <w:pStyle w:val="CitaviBibliographyEntry"/>
          </w:pPr>
          <w:bookmarkStart w:id="207" w:name="_CTVL001b0fb2471a881445c8dc036c62001ecb9"/>
          <w:r>
            <w:t xml:space="preserve">Gama, J. [João], Medas, P., Castillo, G., &amp; Rodrigues, P. (2004). Learning with Drift Detection. In D. Hutchison, T. Kanade, J. Kittler, J. M. Kleinberg, F. Mattern, J. C. </w:t>
          </w:r>
          <w:r>
            <w:lastRenderedPageBreak/>
            <w:t>Mitchell, . . . S. Labidi (Eds.),</w:t>
          </w:r>
          <w:bookmarkEnd w:id="207"/>
          <w:r>
            <w:t xml:space="preserve"> </w:t>
          </w:r>
          <w:r w:rsidRPr="005470F4">
            <w:rPr>
              <w:i/>
            </w:rPr>
            <w:t xml:space="preserve">Lecture Notes in Computer Science. Advances in Artificial Intelligence – SBIA 2004 </w:t>
          </w:r>
          <w:r w:rsidRPr="005470F4">
            <w:t>(Vol. 3171, pp. 286–295). Berlin, Heidelberg: Springer Berlin Heidelberg. https://doi.org/10.1007/978-3-540-28645-5_29</w:t>
          </w:r>
        </w:p>
        <w:p w14:paraId="4714A38A" w14:textId="77777777" w:rsidR="005470F4" w:rsidRDefault="005470F4" w:rsidP="005470F4">
          <w:pPr>
            <w:pStyle w:val="CitaviBibliographyEntry"/>
          </w:pPr>
          <w:bookmarkStart w:id="208" w:name="_CTVL001d690626a0d1d4171a217966ba82f96eb"/>
          <w:r>
            <w:t>Gama, J. [João], Žliobaitė, I., Bifet, A., Pechenizkiy, M., &amp; Bouchachia, A. (2014). A survey on concept drift adaptation.</w:t>
          </w:r>
          <w:bookmarkEnd w:id="208"/>
          <w:r>
            <w:t xml:space="preserve"> </w:t>
          </w:r>
          <w:r w:rsidRPr="005470F4">
            <w:rPr>
              <w:i/>
            </w:rPr>
            <w:t>ACM Computing Surveys</w:t>
          </w:r>
          <w:r w:rsidRPr="005470F4">
            <w:t xml:space="preserve">, </w:t>
          </w:r>
          <w:r w:rsidRPr="005470F4">
            <w:rPr>
              <w:i/>
            </w:rPr>
            <w:t>46</w:t>
          </w:r>
          <w:r w:rsidRPr="005470F4">
            <w:t>(4), 1–37. https://doi.org/10.1145/2523813</w:t>
          </w:r>
        </w:p>
        <w:p w14:paraId="0A7A1029" w14:textId="77777777" w:rsidR="005470F4" w:rsidRDefault="005470F4" w:rsidP="005470F4">
          <w:pPr>
            <w:pStyle w:val="CitaviBibliographyEntry"/>
          </w:pPr>
          <w:bookmarkStart w:id="209" w:name="_CTVL001c3b9079eba754490bd2aaf2143422945"/>
          <w:r>
            <w:t>Garousi, V., Petersen, K., &amp; Ozkan, B. (2016). Challenges and best practices in industry-academia collaborations in software engineering: A systematic literature review.</w:t>
          </w:r>
          <w:bookmarkEnd w:id="209"/>
          <w:r>
            <w:t xml:space="preserve"> </w:t>
          </w:r>
          <w:r w:rsidRPr="005470F4">
            <w:rPr>
              <w:i/>
            </w:rPr>
            <w:t>Information and Software Technology</w:t>
          </w:r>
          <w:r w:rsidRPr="005470F4">
            <w:t xml:space="preserve">, </w:t>
          </w:r>
          <w:r w:rsidRPr="005470F4">
            <w:rPr>
              <w:i/>
            </w:rPr>
            <w:t>79</w:t>
          </w:r>
          <w:r w:rsidRPr="005470F4">
            <w:t>, 106–127. https://doi.org/10.1016/j.infsof.2016.07.006</w:t>
          </w:r>
        </w:p>
        <w:p w14:paraId="28F42D4D" w14:textId="77777777" w:rsidR="005470F4" w:rsidRDefault="005470F4" w:rsidP="005470F4">
          <w:pPr>
            <w:pStyle w:val="CitaviBibliographyEntry"/>
          </w:pPr>
          <w:bookmarkStart w:id="210" w:name="_CTVL0018d4fed8a98654daeb3548ca922cf243c"/>
          <w:r>
            <w:t>GOODFELLOW, I., BENGIO, Y., &amp; COURVILLE, A. (2016).</w:t>
          </w:r>
          <w:bookmarkEnd w:id="210"/>
          <w:r>
            <w:t xml:space="preserve"> </w:t>
          </w:r>
          <w:r w:rsidRPr="005470F4">
            <w:rPr>
              <w:i/>
            </w:rPr>
            <w:t>Deep learning</w:t>
          </w:r>
          <w:r w:rsidRPr="005470F4">
            <w:t xml:space="preserve">. </w:t>
          </w:r>
          <w:r w:rsidRPr="005470F4">
            <w:rPr>
              <w:i/>
            </w:rPr>
            <w:t>Adaptive computation and machine learning series</w:t>
          </w:r>
          <w:r w:rsidRPr="005470F4">
            <w:t xml:space="preserve">. Cambridge, Massachusetts, London: MIT Press. </w:t>
          </w:r>
        </w:p>
        <w:p w14:paraId="2DFCC3D8" w14:textId="77777777" w:rsidR="005470F4" w:rsidRDefault="005470F4" w:rsidP="005470F4">
          <w:pPr>
            <w:pStyle w:val="CitaviBibliographyEntry"/>
          </w:pPr>
          <w:bookmarkStart w:id="211" w:name="_CTVL00153595849bbbb4ea78a8943ce924df1e3"/>
          <w:r>
            <w:t>Google LLC (2019a). TFX: TensorFlow Extended (TFX) is an end-to-end platform for deploying production ML pipelines. Retrieved from https://www.tensorflow.org/tfx</w:t>
          </w:r>
        </w:p>
        <w:p w14:paraId="08D3EE38" w14:textId="77777777" w:rsidR="005470F4" w:rsidRDefault="005470F4" w:rsidP="005470F4">
          <w:pPr>
            <w:pStyle w:val="CitaviBibliographyEntry"/>
          </w:pPr>
          <w:bookmarkStart w:id="212" w:name="_CTVL001d3cdcd950e2a49329c21cbd53479d962"/>
          <w:bookmarkEnd w:id="211"/>
          <w:r>
            <w:t>Google LLC (2019b). The TFX User Guide. Retrieved from https://www.tensorflow.org/tfx/guide</w:t>
          </w:r>
        </w:p>
        <w:p w14:paraId="56990243" w14:textId="77777777" w:rsidR="005470F4" w:rsidRDefault="005470F4" w:rsidP="005470F4">
          <w:pPr>
            <w:pStyle w:val="CitaviBibliographyEntry"/>
          </w:pPr>
          <w:bookmarkStart w:id="213" w:name="_CTVL001d2f8e608cbb643dd8ea8382e0466bfcb"/>
          <w:bookmarkEnd w:id="212"/>
          <w:r>
            <w:t>Google LLC (2020a). MLOps: Continuous delivery and automation pipelines in machine learning.</w:t>
          </w:r>
        </w:p>
        <w:p w14:paraId="564D4788" w14:textId="77777777" w:rsidR="005470F4" w:rsidRDefault="005470F4" w:rsidP="005470F4">
          <w:pPr>
            <w:pStyle w:val="CitaviBibliographyEntry"/>
          </w:pPr>
          <w:bookmarkStart w:id="214" w:name="_CTVL0010c5fefc6e3a049d0a273fe3903075504"/>
          <w:bookmarkEnd w:id="213"/>
          <w:r>
            <w:t>Google LLC (2020b). Retrieval. Retrieved from https://developers.google.com/machine-learning/recommendation/dnn/retrieval</w:t>
          </w:r>
        </w:p>
        <w:p w14:paraId="61302709" w14:textId="77777777" w:rsidR="005470F4" w:rsidRDefault="005470F4" w:rsidP="005470F4">
          <w:pPr>
            <w:pStyle w:val="CitaviBibliographyEntry"/>
          </w:pPr>
          <w:bookmarkStart w:id="215" w:name="_CTVL001694dd77899d64e07981f6b154f32e0a2"/>
          <w:bookmarkEnd w:id="214"/>
          <w:r>
            <w:t>Google LLC (2020c, February 11). Scoring. Retrieved from https://developers.google.com/machine-learning/recommendation/dnn/scoring</w:t>
          </w:r>
        </w:p>
        <w:p w14:paraId="08320DB2" w14:textId="77777777" w:rsidR="005470F4" w:rsidRDefault="005470F4" w:rsidP="005470F4">
          <w:pPr>
            <w:pStyle w:val="CitaviBibliographyEntry"/>
          </w:pPr>
          <w:bookmarkStart w:id="216" w:name="_CTVL001881c7646beae441ba2aedcf0fc087258"/>
          <w:bookmarkEnd w:id="215"/>
          <w:r>
            <w:t>Google LLC (2021a). Collaborative Filtering. Retrieved from https://developers.google.com/machine-learning/recommendation/collaborative/basics</w:t>
          </w:r>
        </w:p>
        <w:p w14:paraId="78E5E963" w14:textId="77777777" w:rsidR="005470F4" w:rsidRDefault="005470F4" w:rsidP="005470F4">
          <w:pPr>
            <w:pStyle w:val="CitaviBibliographyEntry"/>
          </w:pPr>
          <w:bookmarkStart w:id="217" w:name="_CTVL001739d10d4d9634d0c83c716e12df1b15d"/>
          <w:bookmarkEnd w:id="216"/>
          <w:r>
            <w:t>Google LLC (2021b). ExampleValidator. Retrieved from https://www.tensorflow.org/tfx/guide/exampleval</w:t>
          </w:r>
        </w:p>
        <w:p w14:paraId="003D2CAB" w14:textId="77777777" w:rsidR="005470F4" w:rsidRDefault="005470F4" w:rsidP="005470F4">
          <w:pPr>
            <w:pStyle w:val="CitaviBibliographyEntry"/>
          </w:pPr>
          <w:bookmarkStart w:id="218" w:name="_CTVL00166b3fcf554834f10a86ad93e3792bcdc"/>
          <w:bookmarkEnd w:id="217"/>
          <w:r>
            <w:t>Google LLC (2022). Using TensorFlow Recommenders with TFX. Retrieved from https://www.tensorflow.org/recommenders/examples/ranking_tfx</w:t>
          </w:r>
        </w:p>
        <w:p w14:paraId="4301E7DA" w14:textId="77777777" w:rsidR="005470F4" w:rsidRDefault="005470F4" w:rsidP="005470F4">
          <w:pPr>
            <w:pStyle w:val="CitaviBibliographyEntry"/>
          </w:pPr>
          <w:bookmarkStart w:id="219" w:name="_CTVL001f2155f36e9a14ae9b7128f794429b9c9"/>
          <w:bookmarkEnd w:id="218"/>
          <w:r>
            <w:t>GroupLens (n.d.). Index of /datasets/movielens. Retrieved from https://files.grouplens.org/datasets/movielens/</w:t>
          </w:r>
        </w:p>
        <w:p w14:paraId="24B118C3" w14:textId="77777777" w:rsidR="005470F4" w:rsidRDefault="005470F4" w:rsidP="005470F4">
          <w:pPr>
            <w:pStyle w:val="CitaviBibliographyEntry"/>
          </w:pPr>
          <w:bookmarkStart w:id="220" w:name="_CTVL001f1232ab5da244beab53e817bc0746eef"/>
          <w:bookmarkEnd w:id="219"/>
          <w:r>
            <w:t>Gurney, K. (2014).</w:t>
          </w:r>
          <w:bookmarkEnd w:id="220"/>
          <w:r>
            <w:t xml:space="preserve"> </w:t>
          </w:r>
          <w:r w:rsidRPr="005470F4">
            <w:rPr>
              <w:i/>
            </w:rPr>
            <w:t>An Introduction to Neural Networks</w:t>
          </w:r>
          <w:r w:rsidRPr="005470F4">
            <w:t xml:space="preserve">. Hoboken: CRC Press. </w:t>
          </w:r>
        </w:p>
        <w:p w14:paraId="41498536" w14:textId="77777777" w:rsidR="005470F4" w:rsidRDefault="005470F4" w:rsidP="005470F4">
          <w:pPr>
            <w:pStyle w:val="CitaviBibliographyEntry"/>
          </w:pPr>
          <w:bookmarkStart w:id="221" w:name="_CTVL0010b9917081b69417498147edab6f32c00"/>
          <w:r>
            <w:t>Hanin, B. (2019). Universal Function Approximation by Deep Neural Nets with Bounded Width and ReLU Activations.</w:t>
          </w:r>
          <w:bookmarkEnd w:id="221"/>
          <w:r>
            <w:t xml:space="preserve"> </w:t>
          </w:r>
          <w:r w:rsidRPr="005470F4">
            <w:rPr>
              <w:i/>
            </w:rPr>
            <w:t>Mathematics</w:t>
          </w:r>
          <w:r w:rsidRPr="005470F4">
            <w:t xml:space="preserve">, </w:t>
          </w:r>
          <w:r w:rsidRPr="005470F4">
            <w:rPr>
              <w:i/>
            </w:rPr>
            <w:t>7</w:t>
          </w:r>
          <w:r w:rsidRPr="005470F4">
            <w:t>(10), 992. https://doi.org/10.3390/math7100992</w:t>
          </w:r>
        </w:p>
        <w:p w14:paraId="1BD4D753" w14:textId="77777777" w:rsidR="005470F4" w:rsidRDefault="005470F4" w:rsidP="005470F4">
          <w:pPr>
            <w:pStyle w:val="CitaviBibliographyEntry"/>
          </w:pPr>
          <w:bookmarkStart w:id="222" w:name="_CTVL001634d98acf50144469825ebc062ca962b"/>
          <w:r>
            <w:t>Harenslak, B., &amp; Ruiter, J. de (2021).</w:t>
          </w:r>
          <w:bookmarkEnd w:id="222"/>
          <w:r>
            <w:t xml:space="preserve"> </w:t>
          </w:r>
          <w:r w:rsidRPr="005470F4">
            <w:rPr>
              <w:i/>
            </w:rPr>
            <w:t>Data Pipelines with Apache Airflow</w:t>
          </w:r>
          <w:r w:rsidRPr="005470F4">
            <w:t xml:space="preserve"> (1st edition). Manning Publications. </w:t>
          </w:r>
        </w:p>
        <w:p w14:paraId="6C0D5AE2" w14:textId="77777777" w:rsidR="005470F4" w:rsidRDefault="005470F4" w:rsidP="005470F4">
          <w:pPr>
            <w:pStyle w:val="CitaviBibliographyEntry"/>
          </w:pPr>
          <w:bookmarkStart w:id="223" w:name="_CTVL00136b8502ded834304baa155db44b47126"/>
          <w:r>
            <w:lastRenderedPageBreak/>
            <w:t>Harper, F. M., &amp; Konstan, J. A. (2016). The MovieLens Datasets.</w:t>
          </w:r>
          <w:bookmarkEnd w:id="223"/>
          <w:r>
            <w:t xml:space="preserve"> </w:t>
          </w:r>
          <w:r w:rsidRPr="005470F4">
            <w:rPr>
              <w:i/>
            </w:rPr>
            <w:t>ACM Transactions on Interactive Intelligent Systems</w:t>
          </w:r>
          <w:r w:rsidRPr="005470F4">
            <w:t xml:space="preserve">, </w:t>
          </w:r>
          <w:r w:rsidRPr="005470F4">
            <w:rPr>
              <w:i/>
            </w:rPr>
            <w:t>5</w:t>
          </w:r>
          <w:r w:rsidRPr="005470F4">
            <w:t>(4), 1–19. https://doi.org/10.1145/2827872</w:t>
          </w:r>
        </w:p>
        <w:p w14:paraId="5EA1BEA6" w14:textId="77777777" w:rsidR="005470F4" w:rsidRDefault="005470F4" w:rsidP="005470F4">
          <w:pPr>
            <w:pStyle w:val="CitaviBibliographyEntry"/>
          </w:pPr>
          <w:bookmarkStart w:id="224" w:name="_CTVL001cbf109a3b5f343beb3a89a206939a584"/>
          <w:r>
            <w:t>Heaton, J. (2012).</w:t>
          </w:r>
          <w:bookmarkEnd w:id="224"/>
          <w:r>
            <w:t xml:space="preserve"> </w:t>
          </w:r>
          <w:r w:rsidRPr="005470F4">
            <w:rPr>
              <w:i/>
            </w:rPr>
            <w:t>Introduction to the Math of Neural Networks</w:t>
          </w:r>
          <w:r w:rsidRPr="005470F4">
            <w:t xml:space="preserve">. Heaton Research. </w:t>
          </w:r>
        </w:p>
        <w:p w14:paraId="2AF98C73" w14:textId="77777777" w:rsidR="005470F4" w:rsidRDefault="005470F4" w:rsidP="005470F4">
          <w:pPr>
            <w:pStyle w:val="CitaviBibliographyEntry"/>
          </w:pPr>
          <w:bookmarkStart w:id="225" w:name="_CTVL0010daafa33d72a4042bead89db40d7ec70"/>
          <w:r>
            <w:t>Hevner, March, Park, &amp; Ram (2004). Design Science in Information Systems Research.</w:t>
          </w:r>
          <w:bookmarkEnd w:id="225"/>
          <w:r>
            <w:t xml:space="preserve"> </w:t>
          </w:r>
          <w:r w:rsidRPr="005470F4">
            <w:rPr>
              <w:i/>
            </w:rPr>
            <w:t>MIS Quarterly</w:t>
          </w:r>
          <w:r w:rsidRPr="005470F4">
            <w:t xml:space="preserve">, </w:t>
          </w:r>
          <w:r w:rsidRPr="005470F4">
            <w:rPr>
              <w:i/>
            </w:rPr>
            <w:t>28</w:t>
          </w:r>
          <w:r w:rsidRPr="005470F4">
            <w:t>(1), 75. https://doi.org/10.2307/25148625</w:t>
          </w:r>
        </w:p>
        <w:p w14:paraId="5AC3E959" w14:textId="77777777" w:rsidR="005470F4" w:rsidRDefault="005470F4" w:rsidP="005470F4">
          <w:pPr>
            <w:pStyle w:val="CitaviBibliographyEntry"/>
          </w:pPr>
          <w:bookmarkStart w:id="226" w:name="_CTVL0017cad381a320f42cba9baf9c17761c6c5"/>
          <w:r>
            <w:t>Hevner, A. (2007). A Three Cycle View of Design Science Research.</w:t>
          </w:r>
          <w:bookmarkEnd w:id="226"/>
          <w:r>
            <w:t xml:space="preserve"> </w:t>
          </w:r>
          <w:r w:rsidRPr="005470F4">
            <w:rPr>
              <w:i/>
            </w:rPr>
            <w:t>Scandinavian Journal of Information Systems</w:t>
          </w:r>
          <w:r w:rsidRPr="005470F4">
            <w:t xml:space="preserve">, </w:t>
          </w:r>
          <w:r w:rsidRPr="005470F4">
            <w:rPr>
              <w:i/>
            </w:rPr>
            <w:t>19</w:t>
          </w:r>
          <w:r w:rsidRPr="005470F4">
            <w:t>.</w:t>
          </w:r>
        </w:p>
        <w:p w14:paraId="1D3942AA" w14:textId="77777777" w:rsidR="005470F4" w:rsidRDefault="005470F4" w:rsidP="005470F4">
          <w:pPr>
            <w:pStyle w:val="CitaviBibliographyEntry"/>
          </w:pPr>
          <w:bookmarkStart w:id="227" w:name="_CTVL00110b37f8f93e242b18b6a9f2679d528d6"/>
          <w:r>
            <w:t>Hevner, A., &amp; Chatterjee, S. (Eds.) (2010).</w:t>
          </w:r>
          <w:bookmarkEnd w:id="227"/>
          <w:r>
            <w:t xml:space="preserve"> </w:t>
          </w:r>
          <w:r w:rsidRPr="005470F4">
            <w:rPr>
              <w:i/>
            </w:rPr>
            <w:t>Integrated Series in Information Systems</w:t>
          </w:r>
          <w:r w:rsidRPr="005470F4">
            <w:t xml:space="preserve">. </w:t>
          </w:r>
          <w:r w:rsidRPr="005470F4">
            <w:rPr>
              <w:i/>
            </w:rPr>
            <w:t>Design Research in Information Systems</w:t>
          </w:r>
          <w:r w:rsidRPr="005470F4">
            <w:t>. Boston, MA: Springer US. https://doi.org/10.1007/978-1-4419-5653-8</w:t>
          </w:r>
        </w:p>
        <w:p w14:paraId="3613FD0C" w14:textId="77777777" w:rsidR="005470F4" w:rsidRDefault="005470F4" w:rsidP="005470F4">
          <w:pPr>
            <w:pStyle w:val="CitaviBibliographyEntry"/>
          </w:pPr>
          <w:bookmarkStart w:id="228" w:name="_CTVL0010e9ec149535d4289a0b8d4561bb086da"/>
          <w:r>
            <w:t>Hinton, G. E., Srivastava, N., Krizhevsky, A., Sutskever, I., &amp; Salakhutdinov, R. R. (2012, July 3).</w:t>
          </w:r>
          <w:bookmarkEnd w:id="228"/>
          <w:r>
            <w:t xml:space="preserve"> </w:t>
          </w:r>
          <w:r w:rsidRPr="005470F4">
            <w:rPr>
              <w:i/>
            </w:rPr>
            <w:t>Improving neural networks by preventing co-adaptation of feature detectors</w:t>
          </w:r>
          <w:r w:rsidRPr="005470F4">
            <w:t xml:space="preserve">. Retrieved from http://arxiv.org/pdf/1207.0580v1 </w:t>
          </w:r>
        </w:p>
        <w:p w14:paraId="434F0162" w14:textId="77777777" w:rsidR="005470F4" w:rsidRDefault="005470F4" w:rsidP="005470F4">
          <w:pPr>
            <w:pStyle w:val="CitaviBibliographyEntry"/>
          </w:pPr>
          <w:bookmarkStart w:id="229" w:name="_CTVL00193be1fd5b33945d7a9e331c0c218d643"/>
          <w:r>
            <w:t>Huang, T., She, Q., Wang, Z., &amp; Zhang, J. (2020, July 6).</w:t>
          </w:r>
          <w:bookmarkEnd w:id="229"/>
          <w:r>
            <w:t xml:space="preserve"> </w:t>
          </w:r>
          <w:r w:rsidRPr="005470F4">
            <w:rPr>
              <w:i/>
            </w:rPr>
            <w:t>GateNet: Gating-Enhanced Deep Network for Click-Through Rate Prediction</w:t>
          </w:r>
          <w:r w:rsidRPr="005470F4">
            <w:t xml:space="preserve">. Retrieved from http://arxiv.org/pdf/2007.03519v1 </w:t>
          </w:r>
        </w:p>
        <w:p w14:paraId="7CE024C5" w14:textId="77777777" w:rsidR="005470F4" w:rsidRDefault="005470F4" w:rsidP="005470F4">
          <w:pPr>
            <w:pStyle w:val="CitaviBibliographyEntry"/>
          </w:pPr>
          <w:bookmarkStart w:id="230" w:name="_CTVL001af5f1d1095fe4d8e88f2cd6d9ba53c75"/>
          <w:r>
            <w:t>Hutter, F., Kotthoff, L., &amp; Vanschoren, J. (2019).</w:t>
          </w:r>
          <w:bookmarkEnd w:id="230"/>
          <w:r>
            <w:t xml:space="preserve"> </w:t>
          </w:r>
          <w:r w:rsidRPr="005470F4">
            <w:rPr>
              <w:i/>
            </w:rPr>
            <w:t>Automated Machine Learning</w:t>
          </w:r>
          <w:r w:rsidRPr="005470F4">
            <w:t xml:space="preserve">. Springer Nature. Retrieved from https://doi.org/10.1007/978-3-030-05318-5 </w:t>
          </w:r>
        </w:p>
        <w:p w14:paraId="0DA18916" w14:textId="77777777" w:rsidR="005470F4" w:rsidRDefault="005470F4" w:rsidP="005470F4">
          <w:pPr>
            <w:pStyle w:val="CitaviBibliographyEntry"/>
          </w:pPr>
          <w:bookmarkStart w:id="231" w:name="_CTVL00176a6665db2704d7b9b5282a79f014646"/>
          <w:r>
            <w:t>IMDb (2022). IMDb frontpage.</w:t>
          </w:r>
        </w:p>
        <w:p w14:paraId="5306D94A" w14:textId="77777777" w:rsidR="005470F4" w:rsidRDefault="005470F4" w:rsidP="005470F4">
          <w:pPr>
            <w:pStyle w:val="CitaviBibliographyEntry"/>
          </w:pPr>
          <w:bookmarkStart w:id="232" w:name="_CTVL001886f89abbbba4a8289f0aec45fbb70ac"/>
          <w:bookmarkEnd w:id="231"/>
          <w:r>
            <w:t>International Air Transport Association (2022).</w:t>
          </w:r>
          <w:bookmarkEnd w:id="232"/>
          <w:r>
            <w:t xml:space="preserve"> </w:t>
          </w:r>
          <w:r w:rsidRPr="005470F4">
            <w:rPr>
              <w:i/>
            </w:rPr>
            <w:t>The impact of the war in Ukraine on the aviation industry</w:t>
          </w:r>
          <w:r w:rsidRPr="005470F4">
            <w:t xml:space="preserve">. Retrieved from https://www.iata.org/en/iata-repository/publications/economic-reports/the-impact-of-the-conflict-between-russia-and-ukraine-on-aviation/ </w:t>
          </w:r>
        </w:p>
        <w:p w14:paraId="12BC6650" w14:textId="77777777" w:rsidR="005470F4" w:rsidRDefault="005470F4" w:rsidP="005470F4">
          <w:pPr>
            <w:pStyle w:val="CitaviBibliographyEntry"/>
          </w:pPr>
          <w:bookmarkStart w:id="233" w:name="_CTVL0015edca3f99dda4512955009b73aef6eca"/>
          <w:r>
            <w:t>Jannach, D., &amp; Zanker, M. (2022). Value and Impact of Recommender Systems. In F. Ricci, L. Rokach, &amp; B. Shapira (Eds.),</w:t>
          </w:r>
          <w:bookmarkEnd w:id="233"/>
          <w:r>
            <w:t xml:space="preserve"> </w:t>
          </w:r>
          <w:r w:rsidRPr="005470F4">
            <w:rPr>
              <w:i/>
            </w:rPr>
            <w:t xml:space="preserve">Recommender Systems Handbook </w:t>
          </w:r>
          <w:r w:rsidRPr="005470F4">
            <w:t>(pp. 519–546). New York, NY: Springer US. https://doi.org/10.1007/978-1-0716-2197-4_14</w:t>
          </w:r>
        </w:p>
        <w:p w14:paraId="42A613A2" w14:textId="77777777" w:rsidR="005470F4" w:rsidRDefault="005470F4" w:rsidP="005470F4">
          <w:pPr>
            <w:pStyle w:val="CitaviBibliographyEntry"/>
          </w:pPr>
          <w:bookmarkStart w:id="234" w:name="_CTVL0010b83f2565e124d86b611987ebec659a4"/>
          <w:r>
            <w:t>Jordan, M. I., &amp; Mitchell, T. M. (2015). Machine learning: Trends, perspectives, and prospects.</w:t>
          </w:r>
          <w:bookmarkEnd w:id="234"/>
          <w:r>
            <w:t xml:space="preserve"> </w:t>
          </w:r>
          <w:r w:rsidRPr="005470F4">
            <w:rPr>
              <w:i/>
            </w:rPr>
            <w:t>Science (New York, N.Y.)</w:t>
          </w:r>
          <w:r w:rsidRPr="005470F4">
            <w:t xml:space="preserve">, </w:t>
          </w:r>
          <w:r w:rsidRPr="005470F4">
            <w:rPr>
              <w:i/>
            </w:rPr>
            <w:t>349</w:t>
          </w:r>
          <w:r w:rsidRPr="005470F4">
            <w:t>(6245), 255–260. https://doi.org/10.1126/science.aaa8415</w:t>
          </w:r>
        </w:p>
        <w:p w14:paraId="337946C2" w14:textId="77777777" w:rsidR="005470F4" w:rsidRDefault="005470F4" w:rsidP="005470F4">
          <w:pPr>
            <w:pStyle w:val="CitaviBibliographyEntry"/>
          </w:pPr>
          <w:bookmarkStart w:id="235" w:name="_CTVL001d5515f9eb5e948bdbbf60d88c456d0f7"/>
          <w:r>
            <w:t>Kakantousis, T., Kouzoupis, A., Buso, F., Berthou, G., Dowling, J., &amp; Haridi, S. (2019). Horizontally scalable ml pipelines with a feature store. In</w:t>
          </w:r>
          <w:bookmarkEnd w:id="235"/>
          <w:r>
            <w:t xml:space="preserve"> </w:t>
          </w:r>
          <w:r w:rsidRPr="005470F4">
            <w:rPr>
              <w:i/>
            </w:rPr>
            <w:t>Proceedings of the 2nd SysML Conference, Palo Alto, CA, USA</w:t>
          </w:r>
          <w:r w:rsidRPr="005470F4">
            <w:t>.</w:t>
          </w:r>
        </w:p>
        <w:p w14:paraId="00F104C8" w14:textId="77777777" w:rsidR="005470F4" w:rsidRDefault="005470F4" w:rsidP="005470F4">
          <w:pPr>
            <w:pStyle w:val="CitaviBibliographyEntry"/>
          </w:pPr>
          <w:bookmarkStart w:id="236" w:name="_CTVL001eca74e8050e745bc970d19974d4fd76e"/>
          <w:r>
            <w:t>Karmaker, S. K., Hassan, M. M., Smith, M. J., Xu, L., Zhai, C., &amp; Veeramachaneni, K. (2022). AutoML to Date and Beyond: Challenges and Opportunities.</w:t>
          </w:r>
          <w:bookmarkEnd w:id="236"/>
          <w:r>
            <w:t xml:space="preserve"> </w:t>
          </w:r>
          <w:r w:rsidRPr="005470F4">
            <w:rPr>
              <w:i/>
            </w:rPr>
            <w:t>ACM Computing Surveys</w:t>
          </w:r>
          <w:r w:rsidRPr="005470F4">
            <w:t xml:space="preserve">, </w:t>
          </w:r>
          <w:r w:rsidRPr="005470F4">
            <w:rPr>
              <w:i/>
            </w:rPr>
            <w:t>54</w:t>
          </w:r>
          <w:r w:rsidRPr="005470F4">
            <w:t>(8), 1–36. https://doi.org/10.1145/3470918</w:t>
          </w:r>
        </w:p>
        <w:p w14:paraId="68BD55A9" w14:textId="77777777" w:rsidR="005470F4" w:rsidRDefault="005470F4" w:rsidP="005470F4">
          <w:pPr>
            <w:pStyle w:val="CitaviBibliographyEntry"/>
          </w:pPr>
          <w:bookmarkStart w:id="237" w:name="_CTVL00148ad357a9ebf4a0ca672c995fb3f24c0"/>
          <w:r>
            <w:t>Khusro, S., Ali, Z., &amp; Ullah, I. (2016). Recommender Systems: Issues, Challenges, and Research Opportunities. In K. J. Kim &amp; N. Joukov (Eds.),</w:t>
          </w:r>
          <w:bookmarkEnd w:id="237"/>
          <w:r>
            <w:t xml:space="preserve"> </w:t>
          </w:r>
          <w:r w:rsidRPr="005470F4">
            <w:rPr>
              <w:i/>
            </w:rPr>
            <w:t xml:space="preserve">Lecture Notes in Electrical Engineering. Information Science and Applications (ICISA) 2016 </w:t>
          </w:r>
          <w:r w:rsidRPr="005470F4">
            <w:t xml:space="preserve">(Vol. 376, </w:t>
          </w:r>
          <w:r w:rsidRPr="005470F4">
            <w:lastRenderedPageBreak/>
            <w:t>pp. 1179–1189). Singapore: Springer Singapore. https://doi.org/10.1007/978-981-10-0557-2_112</w:t>
          </w:r>
        </w:p>
        <w:p w14:paraId="0D5ED461" w14:textId="77777777" w:rsidR="005470F4" w:rsidRDefault="005470F4" w:rsidP="005470F4">
          <w:pPr>
            <w:pStyle w:val="CitaviBibliographyEntry"/>
          </w:pPr>
          <w:bookmarkStart w:id="238" w:name="_CTVL0014c55dd7351cd4cd59e8dc46a52a0850c"/>
          <w:r>
            <w:t>Knotek, J., &amp; Pereira, W. (2011). Survey on Concept Drift. Retrieved from https://is.muni.cz/el/1433/podzim2011/PA164/um/drift_detection_methods.pdf</w:t>
          </w:r>
        </w:p>
        <w:p w14:paraId="1EDD513C" w14:textId="77777777" w:rsidR="005470F4" w:rsidRDefault="005470F4" w:rsidP="005470F4">
          <w:pPr>
            <w:pStyle w:val="CitaviBibliographyEntry"/>
          </w:pPr>
          <w:bookmarkStart w:id="239" w:name="_CTVL001e09816deb52c493f9f6555c38fa8d5d7"/>
          <w:bookmarkEnd w:id="238"/>
          <w:r>
            <w:t>Koren, Y. (2009a). The bellkor solution to the netflix grand prize.</w:t>
          </w:r>
          <w:bookmarkEnd w:id="239"/>
          <w:r>
            <w:t xml:space="preserve"> </w:t>
          </w:r>
          <w:r w:rsidRPr="005470F4">
            <w:rPr>
              <w:i/>
            </w:rPr>
            <w:t>Netflix Prize Documentation</w:t>
          </w:r>
          <w:r w:rsidRPr="005470F4">
            <w:t xml:space="preserve">, </w:t>
          </w:r>
          <w:r w:rsidRPr="005470F4">
            <w:rPr>
              <w:i/>
            </w:rPr>
            <w:t>81</w:t>
          </w:r>
          <w:r w:rsidRPr="005470F4">
            <w:t>(2009), 1–10.</w:t>
          </w:r>
        </w:p>
        <w:p w14:paraId="34A3F2C7" w14:textId="77777777" w:rsidR="005470F4" w:rsidRDefault="005470F4" w:rsidP="005470F4">
          <w:pPr>
            <w:pStyle w:val="CitaviBibliographyEntry"/>
          </w:pPr>
          <w:bookmarkStart w:id="240" w:name="_CTVL001a20676b54b8a43989152965decf346ee"/>
          <w:r>
            <w:t>Koren, Y. (2009b). Collaborative Filtering with Temporal Dynamics. In</w:t>
          </w:r>
          <w:bookmarkEnd w:id="240"/>
          <w:r>
            <w:t xml:space="preserve"> </w:t>
          </w:r>
          <w:r w:rsidRPr="005470F4">
            <w:rPr>
              <w:i/>
            </w:rPr>
            <w:t xml:space="preserve">KDD ’09, Proceedings of the 15th ACM SIGKDD International Conference on Knowledge Discovery and Data Mining </w:t>
          </w:r>
          <w:r w:rsidRPr="005470F4">
            <w:t>(pp. 447–456). New York, NY, USA: Association for Computing Machinery. https://doi.org/10.1145/1557019.1557072</w:t>
          </w:r>
        </w:p>
        <w:p w14:paraId="5E58FDF3" w14:textId="77777777" w:rsidR="005470F4" w:rsidRDefault="005470F4" w:rsidP="005470F4">
          <w:pPr>
            <w:pStyle w:val="CitaviBibliographyEntry"/>
          </w:pPr>
          <w:bookmarkStart w:id="241" w:name="_CTVL0013acab353f995448f9001a34f1b7997fa"/>
          <w:r>
            <w:t>Koren, Y., Bell, R., &amp; Volinsky, C. (2009). Matrix factorization techniques for recommender systems.</w:t>
          </w:r>
          <w:bookmarkEnd w:id="241"/>
          <w:r>
            <w:t xml:space="preserve"> </w:t>
          </w:r>
          <w:r w:rsidRPr="005470F4">
            <w:rPr>
              <w:i/>
            </w:rPr>
            <w:t>Computer</w:t>
          </w:r>
          <w:r w:rsidRPr="005470F4">
            <w:t xml:space="preserve">, </w:t>
          </w:r>
          <w:r w:rsidRPr="005470F4">
            <w:rPr>
              <w:i/>
            </w:rPr>
            <w:t>42</w:t>
          </w:r>
          <w:r w:rsidRPr="005470F4">
            <w:t>(8), 30–37.</w:t>
          </w:r>
        </w:p>
        <w:p w14:paraId="35E4D51F" w14:textId="77777777" w:rsidR="005470F4" w:rsidRDefault="005470F4" w:rsidP="005470F4">
          <w:pPr>
            <w:pStyle w:val="CitaviBibliographyEntry"/>
          </w:pPr>
          <w:bookmarkStart w:id="242" w:name="_CTVL0013f7e71e6872e4a60a11e19422ebe11a3"/>
          <w:r>
            <w:t>Koren, Yehuda and Rendle, Steffen and Bell, Robert (2022). Advances in Collaborative Filtering. In Ricci, Francesco and Rokach, Lior and Shapira, Bracha (Ed.),</w:t>
          </w:r>
          <w:bookmarkEnd w:id="242"/>
          <w:r>
            <w:t xml:space="preserve"> </w:t>
          </w:r>
          <w:r w:rsidRPr="005470F4">
            <w:rPr>
              <w:i/>
            </w:rPr>
            <w:t xml:space="preserve">Recommender Systems Handbook </w:t>
          </w:r>
          <w:r w:rsidRPr="005470F4">
            <w:t>(pp. 91–142). New York, NY: Springer US. https://doi.org/10.1007/978-1-0716-2197-4_3</w:t>
          </w:r>
        </w:p>
        <w:p w14:paraId="47D3FF4B" w14:textId="77777777" w:rsidR="005470F4" w:rsidRDefault="005470F4" w:rsidP="005470F4">
          <w:pPr>
            <w:pStyle w:val="CitaviBibliographyEntry"/>
          </w:pPr>
          <w:bookmarkStart w:id="243" w:name="_CTVL0016de0e24082b54dcdbcf79d569c74b13d"/>
          <w:r>
            <w:t>Koychev, I. (2004). Gradual Forgetting for Adaptation to Concept Drift.</w:t>
          </w:r>
          <w:bookmarkEnd w:id="243"/>
          <w:r>
            <w:t xml:space="preserve"> </w:t>
          </w:r>
          <w:r w:rsidRPr="005470F4">
            <w:rPr>
              <w:i/>
            </w:rPr>
            <w:t>ECAI</w:t>
          </w:r>
          <w:r w:rsidRPr="005470F4">
            <w:t>.</w:t>
          </w:r>
        </w:p>
        <w:p w14:paraId="2268626D" w14:textId="77777777" w:rsidR="005470F4" w:rsidRDefault="005470F4" w:rsidP="005470F4">
          <w:pPr>
            <w:pStyle w:val="CitaviBibliographyEntry"/>
          </w:pPr>
          <w:bookmarkStart w:id="244" w:name="_CTVL001fc1c46eadf0f4264a6d46a3f6ad7ea9f"/>
          <w:r>
            <w:t>Kreuzberger, D., Kühl, N., &amp; Hirschl, S. (2022, May 4).</w:t>
          </w:r>
          <w:bookmarkEnd w:id="244"/>
          <w:r>
            <w:t xml:space="preserve"> </w:t>
          </w:r>
          <w:r w:rsidRPr="005470F4">
            <w:rPr>
              <w:i/>
            </w:rPr>
            <w:t>Machine Learning Operations (MLOps): Overview, Definition, and Architecture</w:t>
          </w:r>
          <w:r w:rsidRPr="005470F4">
            <w:t xml:space="preserve">. Retrieved from http://arxiv.org/pdf/2205.02302v3 </w:t>
          </w:r>
        </w:p>
        <w:p w14:paraId="3346D337" w14:textId="77777777" w:rsidR="005470F4" w:rsidRDefault="005470F4" w:rsidP="005470F4">
          <w:pPr>
            <w:pStyle w:val="CitaviBibliographyEntry"/>
          </w:pPr>
          <w:bookmarkStart w:id="245" w:name="_CTVL001429dcecf1b54405497e02fd6d6d23945"/>
          <w:r>
            <w:t>Kubeflow (n.d.). Kubeflow. Retrieved from https://www.kubeflow.org/</w:t>
          </w:r>
        </w:p>
        <w:p w14:paraId="54AB0393" w14:textId="77777777" w:rsidR="005470F4" w:rsidRDefault="005470F4" w:rsidP="005470F4">
          <w:pPr>
            <w:pStyle w:val="CitaviBibliographyEntry"/>
          </w:pPr>
          <w:bookmarkStart w:id="246" w:name="_CTVL00187cf55c5ac384f3fb06d168d5d1a6e17"/>
          <w:bookmarkEnd w:id="245"/>
          <w:r>
            <w:t>LeCun, Y., Boser, B., Denker, J., Henderson, D., Howard, R., Hubbard, W., &amp; Jackel, L. (1989). Handwritten Digit Recognition with a Back-Propagation Network. In D. Touretzky (Ed.),</w:t>
          </w:r>
          <w:bookmarkEnd w:id="246"/>
          <w:r>
            <w:t xml:space="preserve"> </w:t>
          </w:r>
          <w:r w:rsidRPr="005470F4">
            <w:rPr>
              <w:i/>
            </w:rPr>
            <w:t xml:space="preserve">Advances in Neural Information Processing Systems </w:t>
          </w:r>
          <w:r w:rsidRPr="005470F4">
            <w:t>(Vol. 2). Morgan-Kaufmann. Retrieved from https://proceedings.neurips.cc/paper/1989/file/53c3bce66e43be4f209556518c2fcb54-Paper.pdf</w:t>
          </w:r>
        </w:p>
        <w:p w14:paraId="0799AEFD" w14:textId="77777777" w:rsidR="005470F4" w:rsidRDefault="005470F4" w:rsidP="005470F4">
          <w:pPr>
            <w:pStyle w:val="CitaviBibliographyEntry"/>
          </w:pPr>
          <w:bookmarkStart w:id="247" w:name="_CTVL001218861bc42aa479cad09dcbe4c912b05"/>
          <w:r>
            <w:t>Lian, J., Zhou, X., Zhang, F., Chen, Z., Xie, X., &amp; Sun, G. (2018). xDeepFM. In Y. Guo &amp; F. Farooq (Eds.),</w:t>
          </w:r>
          <w:bookmarkEnd w:id="247"/>
          <w:r>
            <w:t xml:space="preserve"> </w:t>
          </w:r>
          <w:r w:rsidRPr="005470F4">
            <w:rPr>
              <w:i/>
            </w:rPr>
            <w:t xml:space="preserve">Proceedings of the 24th ACM SIGKDD International Conference on Knowledge Discovery &amp; Data Mining </w:t>
          </w:r>
          <w:r w:rsidRPr="005470F4">
            <w:t>(pp. 1754–1763). New York, NY, USA: ACM. https://doi.org/10.1145/3219819.3220023</w:t>
          </w:r>
        </w:p>
        <w:p w14:paraId="298E5A8B" w14:textId="77777777" w:rsidR="005470F4" w:rsidRDefault="005470F4" w:rsidP="005470F4">
          <w:pPr>
            <w:pStyle w:val="CitaviBibliographyEntry"/>
          </w:pPr>
          <w:bookmarkStart w:id="248" w:name="_CTVL0010cc5d094902949ab8a64bf8e2b94e237"/>
          <w:r>
            <w:t>Liu, A., Zhang, G., &amp; Lu, J. (2017). Fuzzy time windowing for gradual concept drift adaptation. In</w:t>
          </w:r>
          <w:bookmarkEnd w:id="248"/>
          <w:r>
            <w:t xml:space="preserve"> </w:t>
          </w:r>
          <w:r w:rsidRPr="005470F4">
            <w:rPr>
              <w:i/>
            </w:rPr>
            <w:t xml:space="preserve">2017 IEEE International Conference on Fuzzy Systems (FUZZ-IEEE). </w:t>
          </w:r>
          <w:r w:rsidRPr="005470F4">
            <w:t>Symposium conducted at the meeting of IEEE.</w:t>
          </w:r>
        </w:p>
        <w:p w14:paraId="4D4C1420" w14:textId="77777777" w:rsidR="005470F4" w:rsidRDefault="005470F4" w:rsidP="005470F4">
          <w:pPr>
            <w:pStyle w:val="CitaviBibliographyEntry"/>
          </w:pPr>
          <w:bookmarkStart w:id="249"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49"/>
          <w:r>
            <w:t xml:space="preserve"> </w:t>
          </w:r>
          <w:r w:rsidRPr="005470F4">
            <w:rPr>
              <w:i/>
            </w:rPr>
            <w:t>IEEE Transactions on Computational Social Systems</w:t>
          </w:r>
          <w:r w:rsidRPr="005470F4">
            <w:t xml:space="preserve">, </w:t>
          </w:r>
          <w:r w:rsidRPr="005470F4">
            <w:rPr>
              <w:i/>
            </w:rPr>
            <w:t>5</w:t>
          </w:r>
          <w:r w:rsidRPr="005470F4">
            <w:t>(1), 156–168. https://doi.org/10.1109/TCSS.2017.2772295</w:t>
          </w:r>
        </w:p>
        <w:p w14:paraId="41DDBB6F" w14:textId="77777777" w:rsidR="005470F4" w:rsidRDefault="005470F4" w:rsidP="005470F4">
          <w:pPr>
            <w:pStyle w:val="CitaviBibliographyEntry"/>
          </w:pPr>
          <w:bookmarkStart w:id="250" w:name="_CTVL001907f684504304dfda8468f963615ced1"/>
          <w:r>
            <w:lastRenderedPageBreak/>
            <w:t>Loehlin, J. C., &amp; Beaujean, A. A. (2017).</w:t>
          </w:r>
          <w:bookmarkEnd w:id="250"/>
          <w:r>
            <w:t xml:space="preserve"> </w:t>
          </w:r>
          <w:r w:rsidRPr="005470F4">
            <w:rPr>
              <w:i/>
            </w:rPr>
            <w:t>Latent variable models: An introduction to factor, path, and structural equation analysis</w:t>
          </w:r>
          <w:r w:rsidRPr="005470F4">
            <w:t xml:space="preserve"> (5. ed.). New York: Routledge. </w:t>
          </w:r>
        </w:p>
        <w:p w14:paraId="1EFD9670" w14:textId="77777777" w:rsidR="005470F4" w:rsidRDefault="005470F4" w:rsidP="005470F4">
          <w:pPr>
            <w:pStyle w:val="CitaviBibliographyEntry"/>
          </w:pPr>
          <w:bookmarkStart w:id="251" w:name="_CTVL001c1291579a90f4b3a882ef078b2b83a48"/>
          <w:r>
            <w:t>López-Sánchez, D., Herrero, J. R., Arrieta, A. G., &amp; Corchado, J. M. (2018). Hybridizing metric learning and case-based reasoning for adaptable clickbait detection.</w:t>
          </w:r>
          <w:bookmarkEnd w:id="251"/>
          <w:r>
            <w:t xml:space="preserve"> </w:t>
          </w:r>
          <w:r w:rsidRPr="005470F4">
            <w:rPr>
              <w:i/>
            </w:rPr>
            <w:t>Applied Intelligence</w:t>
          </w:r>
          <w:r w:rsidRPr="005470F4">
            <w:t xml:space="preserve">, </w:t>
          </w:r>
          <w:r w:rsidRPr="005470F4">
            <w:rPr>
              <w:i/>
            </w:rPr>
            <w:t>48</w:t>
          </w:r>
          <w:r w:rsidRPr="005470F4">
            <w:t>(9), 2967–2982. https://doi.org/10.1007/s10489-017-1109-7</w:t>
          </w:r>
        </w:p>
        <w:p w14:paraId="624BC3CC" w14:textId="77777777" w:rsidR="005470F4" w:rsidRDefault="005470F4" w:rsidP="005470F4">
          <w:pPr>
            <w:pStyle w:val="CitaviBibliographyEntry"/>
          </w:pPr>
          <w:bookmarkStart w:id="252" w:name="_CTVL001fbc0401ba2d940d2a5b055a605ddb8ca"/>
          <w:r>
            <w:t>Lu, J., Liu, A., Dong, F., Gu, F., Gama, J. [Joao], &amp; Zhang, G. (2018). Learning under Concept Drift: A Review.</w:t>
          </w:r>
          <w:bookmarkEnd w:id="252"/>
          <w:r>
            <w:t xml:space="preserve"> </w:t>
          </w:r>
          <w:r w:rsidRPr="005470F4">
            <w:rPr>
              <w:i/>
            </w:rPr>
            <w:t>IEEE Transactions on Knowledge and Data Engineering</w:t>
          </w:r>
          <w:r w:rsidRPr="005470F4">
            <w:t>, 1. https://doi.org/10.1109/TKDE.2018.2876857</w:t>
          </w:r>
        </w:p>
        <w:p w14:paraId="5FB92383" w14:textId="77777777" w:rsidR="005470F4" w:rsidRDefault="005470F4" w:rsidP="005470F4">
          <w:pPr>
            <w:pStyle w:val="CitaviBibliographyEntry"/>
          </w:pPr>
          <w:bookmarkStart w:id="253" w:name="_CTVL001923257e88f2f4d49a43054f27157a790"/>
          <w:r>
            <w:t>Makinen, S., Skogstrom, H., Laaksonen, E., &amp; Mikkonen, T. (2021). Who Needs MLOps: What Data Scientists Seek to Accomplish and How Can MLOps Help? In</w:t>
          </w:r>
          <w:bookmarkEnd w:id="253"/>
          <w:r>
            <w:t xml:space="preserve"> </w:t>
          </w:r>
          <w:r w:rsidRPr="005470F4">
            <w:rPr>
              <w:i/>
            </w:rPr>
            <w:t xml:space="preserve">2021 IEEE/ACM 1st Workshop on AI Engineering - Software Engineering for AI (WAIN) </w:t>
          </w:r>
          <w:r w:rsidRPr="005470F4">
            <w:t>(pp. 109–112). IEEE. https://doi.org/10.1109/WAIN52551.2021.00024</w:t>
          </w:r>
        </w:p>
        <w:p w14:paraId="099B2497" w14:textId="77777777" w:rsidR="005470F4" w:rsidRDefault="005470F4" w:rsidP="005470F4">
          <w:pPr>
            <w:pStyle w:val="CitaviBibliographyEntry"/>
          </w:pPr>
          <w:bookmarkStart w:id="254" w:name="_CTVL0012bb9aad68db3461e8217ecb3623bdd01"/>
          <w:r>
            <w:t>May, R. J., Maier, H. R., &amp; Dandy, G. C. (2010). Data splitting for artificial neural networks using SOM-based stratified sampling.</w:t>
          </w:r>
          <w:bookmarkEnd w:id="254"/>
          <w:r>
            <w:t xml:space="preserve"> </w:t>
          </w:r>
          <w:r w:rsidRPr="005470F4">
            <w:rPr>
              <w:i/>
            </w:rPr>
            <w:t>Neural Networks : The Official Journal of the International Neural Network Society</w:t>
          </w:r>
          <w:r w:rsidRPr="005470F4">
            <w:t xml:space="preserve">, </w:t>
          </w:r>
          <w:r w:rsidRPr="005470F4">
            <w:rPr>
              <w:i/>
            </w:rPr>
            <w:t>23</w:t>
          </w:r>
          <w:r w:rsidRPr="005470F4">
            <w:t>(2), 283–294. https://doi.org/10.1016/j.neunet.2009.11.009</w:t>
          </w:r>
        </w:p>
        <w:p w14:paraId="496D2C8B" w14:textId="77777777" w:rsidR="005470F4" w:rsidRDefault="005470F4" w:rsidP="005470F4">
          <w:pPr>
            <w:pStyle w:val="CitaviBibliographyEntry"/>
          </w:pPr>
          <w:bookmarkStart w:id="255" w:name="_CTVL0010e2d588e030b4862bdf22c8ec21c1879"/>
          <w:r>
            <w:t>Minsky, M. (1961). Steps toward Artificial Intelligence.</w:t>
          </w:r>
          <w:bookmarkEnd w:id="255"/>
          <w:r>
            <w:t xml:space="preserve"> </w:t>
          </w:r>
          <w:r w:rsidRPr="005470F4">
            <w:rPr>
              <w:i/>
            </w:rPr>
            <w:t>Proceedings of the IRE</w:t>
          </w:r>
          <w:r w:rsidRPr="005470F4">
            <w:t xml:space="preserve">, </w:t>
          </w:r>
          <w:r w:rsidRPr="005470F4">
            <w:rPr>
              <w:i/>
            </w:rPr>
            <w:t>49</w:t>
          </w:r>
          <w:r w:rsidRPr="005470F4">
            <w:t>(1), 8–30. https://doi.org/10.1109/JRPROC.1961.287775</w:t>
          </w:r>
        </w:p>
        <w:p w14:paraId="771ED540" w14:textId="77777777" w:rsidR="005470F4" w:rsidRDefault="005470F4" w:rsidP="005470F4">
          <w:pPr>
            <w:pStyle w:val="CitaviBibliographyEntry"/>
          </w:pPr>
          <w:bookmarkStart w:id="256" w:name="_CTVL00109a964abb6b84f43a966831903f60a22"/>
          <w:r>
            <w:t>Miranda, L. J. (2021). Towards data-centric machine learning: a short review.</w:t>
          </w:r>
          <w:bookmarkEnd w:id="256"/>
          <w:r>
            <w:t xml:space="preserve"> </w:t>
          </w:r>
          <w:r w:rsidRPr="005470F4">
            <w:rPr>
              <w:i/>
            </w:rPr>
            <w:t>Ljvmiranda921. Github. Io</w:t>
          </w:r>
          <w:r w:rsidRPr="005470F4">
            <w:t>.</w:t>
          </w:r>
        </w:p>
        <w:p w14:paraId="64FFF8CE" w14:textId="77777777" w:rsidR="005470F4" w:rsidRDefault="005470F4" w:rsidP="005470F4">
          <w:pPr>
            <w:pStyle w:val="CitaviBibliographyEntry"/>
          </w:pPr>
          <w:bookmarkStart w:id="257" w:name="_CTVL0015a391e413c5a40859500b06eaa59c969"/>
          <w:r>
            <w:t>Nair, V., &amp; Hinton, G. E. (2010). Rectified linear units improve restricted boltzmann machines. In</w:t>
          </w:r>
          <w:bookmarkEnd w:id="257"/>
          <w:r>
            <w:t xml:space="preserve"> </w:t>
          </w:r>
          <w:r w:rsidRPr="005470F4">
            <w:rPr>
              <w:i/>
            </w:rPr>
            <w:t>Icml</w:t>
          </w:r>
          <w:r w:rsidRPr="005470F4">
            <w:t>.</w:t>
          </w:r>
        </w:p>
        <w:p w14:paraId="532542D8" w14:textId="77777777" w:rsidR="005470F4" w:rsidRDefault="005470F4" w:rsidP="005470F4">
          <w:pPr>
            <w:pStyle w:val="CitaviBibliographyEntry"/>
          </w:pPr>
          <w:bookmarkStart w:id="258"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1E20A47E" w14:textId="77777777" w:rsidR="005470F4" w:rsidRDefault="005470F4" w:rsidP="005470F4">
          <w:pPr>
            <w:pStyle w:val="CitaviBibliographyEntry"/>
          </w:pPr>
          <w:bookmarkStart w:id="259" w:name="_CTVL001d58c64bc525b456e8ec2c748df0c8f82"/>
          <w:bookmarkEnd w:id="258"/>
          <w:r>
            <w:t>Pandas (n.d.). pandas. Retrieved from https://pandas.pydata.org/</w:t>
          </w:r>
        </w:p>
        <w:p w14:paraId="631D6333" w14:textId="77777777" w:rsidR="005470F4" w:rsidRDefault="005470F4" w:rsidP="005470F4">
          <w:pPr>
            <w:pStyle w:val="CitaviBibliographyEntry"/>
          </w:pPr>
          <w:bookmarkStart w:id="260" w:name="_CTVL001eba84538ac07417892f6534d797d40ab"/>
          <w:bookmarkEnd w:id="259"/>
          <w:r>
            <w:t>Qahtan, A. A., Alharbi, B., Wang, S., &amp; Zhang, X. [Xiangliang] (2015). A PCA-Based Change Detection Framework for Multidimensional Data Streams: Change Detection in Multidimensional Data Streams. In</w:t>
          </w:r>
          <w:bookmarkEnd w:id="260"/>
          <w:r>
            <w:t xml:space="preserve"> </w:t>
          </w:r>
          <w:r w:rsidRPr="005470F4">
            <w:rPr>
              <w:i/>
            </w:rPr>
            <w:t xml:space="preserve">KDD ’15, Proceedings of the 21th ACM SIGKDD International Conference on Knowledge Discovery and Data Mining </w:t>
          </w:r>
          <w:r w:rsidRPr="005470F4">
            <w:t>(pp. 935–944). New York, NY, USA: Association for Computing Machinery. https://doi.org/10.1145/2783258.2783359</w:t>
          </w:r>
        </w:p>
        <w:p w14:paraId="451EE737" w14:textId="77777777" w:rsidR="005470F4" w:rsidRDefault="005470F4" w:rsidP="005470F4">
          <w:pPr>
            <w:pStyle w:val="CitaviBibliographyEntry"/>
          </w:pPr>
          <w:bookmarkStart w:id="261" w:name="_CTVL001d7b32e07c55f47bf90cea967c13decb7"/>
          <w:r>
            <w:t>Refinitiv (2020).</w:t>
          </w:r>
          <w:bookmarkEnd w:id="261"/>
          <w:r>
            <w:t xml:space="preserve"> </w:t>
          </w:r>
          <w:r w:rsidRPr="005470F4">
            <w:rPr>
              <w:i/>
            </w:rPr>
            <w:t>THE RISE OF THE DATA SCIENTIST:: Machine learning models for the future</w:t>
          </w:r>
          <w:r w:rsidRPr="005470F4">
            <w:t xml:space="preserve">. Retrieved from https://www.refinitiv.com/en/resources/special-report/refinitiv-2020-artificial-intelligence-machine-learning-global-study </w:t>
          </w:r>
        </w:p>
        <w:p w14:paraId="7DF4B043" w14:textId="77777777" w:rsidR="005470F4" w:rsidRDefault="005470F4" w:rsidP="005470F4">
          <w:pPr>
            <w:pStyle w:val="CitaviBibliographyEntry"/>
          </w:pPr>
          <w:bookmarkStart w:id="262" w:name="_CTVL0011c377dae22404f24b133b8953277f652"/>
          <w:r>
            <w:t>Rendle, S., Krichene, W., Zhang, L., &amp; Anderson, J. (2020). Neural Collaborative Filtering vs. Matrix Factorization Revisited. In</w:t>
          </w:r>
          <w:bookmarkEnd w:id="262"/>
          <w:r>
            <w:t xml:space="preserve"> </w:t>
          </w:r>
          <w:r w:rsidRPr="005470F4">
            <w:rPr>
              <w:i/>
            </w:rPr>
            <w:t xml:space="preserve">Fourteenth ACM Conference on Recommender Systems </w:t>
          </w:r>
          <w:r w:rsidRPr="005470F4">
            <w:t>(pp. 240–248). New York, NY, USA: Association for Computing Machinery. https://doi.org/10.1145/3383313.3412488</w:t>
          </w:r>
        </w:p>
        <w:p w14:paraId="3AFBBA79" w14:textId="77777777" w:rsidR="005470F4" w:rsidRDefault="005470F4" w:rsidP="005470F4">
          <w:pPr>
            <w:pStyle w:val="CitaviBibliographyEntry"/>
          </w:pPr>
          <w:bookmarkStart w:id="263" w:name="_CTVL001f5088e61a86547eebc9ca98fef3c4212"/>
          <w:r>
            <w:lastRenderedPageBreak/>
            <w:t>Renggli, C., Rimanic, L., Gürel, N. M., Karlaš, B., Wu, W., &amp; Zhang, C. (2021, February 15).</w:t>
          </w:r>
          <w:bookmarkEnd w:id="263"/>
          <w:r>
            <w:t xml:space="preserve"> </w:t>
          </w:r>
          <w:r w:rsidRPr="005470F4">
            <w:rPr>
              <w:i/>
            </w:rPr>
            <w:t>A Data Quality-Driven View of MLOps</w:t>
          </w:r>
          <w:r w:rsidRPr="005470F4">
            <w:t xml:space="preserve">. Retrieved from http://arxiv.org/pdf/2102.07750v1 </w:t>
          </w:r>
        </w:p>
        <w:p w14:paraId="49C8CD40" w14:textId="77777777" w:rsidR="005470F4" w:rsidRDefault="005470F4" w:rsidP="005470F4">
          <w:pPr>
            <w:pStyle w:val="CitaviBibliographyEntry"/>
          </w:pPr>
          <w:bookmarkStart w:id="264" w:name="_CTVL001afe4070d69ce4362aa65c65d75cc5021"/>
          <w:r>
            <w:t>Rimol, M. (2021, November 22).</w:t>
          </w:r>
          <w:bookmarkEnd w:id="264"/>
          <w:r>
            <w:t xml:space="preserve"> </w:t>
          </w:r>
          <w:r w:rsidRPr="005470F4">
            <w:rPr>
              <w:i/>
            </w:rPr>
            <w:t>Gartner Forecasts Worldwide Artificial Intelligence Software Market to Reach $62 Billion in 2022</w:t>
          </w:r>
          <w:r w:rsidRPr="005470F4">
            <w:t xml:space="preserve">. Retrieved from Gartner website: https://www.gartner.com/en/newsroom/press-releases/2021-11-22-gartner-forecasts-worldwide-artificial-intelligence-software-market-to-reach-62-billion-in-2022 </w:t>
          </w:r>
        </w:p>
        <w:p w14:paraId="6DA186E5" w14:textId="77777777" w:rsidR="005470F4" w:rsidRDefault="005470F4" w:rsidP="005470F4">
          <w:pPr>
            <w:pStyle w:val="CitaviBibliographyEntry"/>
            <w:rPr>
              <w:i/>
            </w:rPr>
          </w:pPr>
          <w:bookmarkStart w:id="265" w:name="_CTVL0011b70ababf0ef401d957781d605e2c3e7"/>
          <w:r>
            <w:t>Rosenblatt, F. (1961).</w:t>
          </w:r>
          <w:bookmarkEnd w:id="265"/>
          <w:r>
            <w:t xml:space="preserve"> </w:t>
          </w:r>
          <w:r w:rsidRPr="005470F4">
            <w:rPr>
              <w:i/>
            </w:rPr>
            <w:t xml:space="preserve">Principles of neurodynamics. perceptrons and the theory of brain mechanisms. </w:t>
          </w:r>
        </w:p>
        <w:p w14:paraId="0229B92D" w14:textId="77777777" w:rsidR="005470F4" w:rsidRDefault="005470F4" w:rsidP="005470F4">
          <w:pPr>
            <w:pStyle w:val="CitaviBibliographyEntry"/>
          </w:pPr>
          <w:bookmarkStart w:id="266" w:name="_CTVL001fda79fb0273c4e0dadd2eb66caed3747"/>
          <w:r>
            <w:t>Ruf, P., Madan, M., Reich, C., &amp; Ould-Abdeslam, D. (2021). Demystifying MLOps and Presenting a Recipe for the Selection of Open-Source Tools.</w:t>
          </w:r>
          <w:bookmarkEnd w:id="266"/>
          <w:r>
            <w:t xml:space="preserve"> </w:t>
          </w:r>
          <w:r w:rsidRPr="005470F4">
            <w:rPr>
              <w:i/>
            </w:rPr>
            <w:t>Applied Sciences</w:t>
          </w:r>
          <w:r w:rsidRPr="005470F4">
            <w:t xml:space="preserve">, </w:t>
          </w:r>
          <w:r w:rsidRPr="005470F4">
            <w:rPr>
              <w:i/>
            </w:rPr>
            <w:t>11</w:t>
          </w:r>
          <w:r w:rsidRPr="005470F4">
            <w:t>(19), 8861. https://doi.org/10.3390/app11198861</w:t>
          </w:r>
        </w:p>
        <w:p w14:paraId="6FB38BCA" w14:textId="77777777" w:rsidR="005470F4" w:rsidRDefault="005470F4" w:rsidP="005470F4">
          <w:pPr>
            <w:pStyle w:val="CitaviBibliographyEntry"/>
          </w:pPr>
          <w:bookmarkStart w:id="267"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18375D43" w14:textId="77777777" w:rsidR="005470F4" w:rsidRDefault="005470F4" w:rsidP="005470F4">
          <w:pPr>
            <w:pStyle w:val="CitaviBibliographyEntry"/>
          </w:pPr>
          <w:bookmarkStart w:id="268" w:name="_CTVL0018c0e0b3fa7c240d7ac6e9536b78b8304"/>
          <w:bookmarkEnd w:id="267"/>
          <w:r>
            <w:t>Sculley, D., Holt, G., Golovin, D., Davydov, E., Phillips, T., Ebner, D., . . . Dennison, D. (2015). Hidden technical debt in machine learning systems.</w:t>
          </w:r>
          <w:bookmarkEnd w:id="268"/>
          <w:r>
            <w:t xml:space="preserve"> </w:t>
          </w:r>
          <w:r w:rsidRPr="005470F4">
            <w:rPr>
              <w:i/>
            </w:rPr>
            <w:t>Advances in Neural Information Processing Systems</w:t>
          </w:r>
          <w:r w:rsidRPr="005470F4">
            <w:t xml:space="preserve">, </w:t>
          </w:r>
          <w:r w:rsidRPr="005470F4">
            <w:rPr>
              <w:i/>
            </w:rPr>
            <w:t>28</w:t>
          </w:r>
          <w:r w:rsidRPr="005470F4">
            <w:t>(2), 2503–2511.</w:t>
          </w:r>
        </w:p>
        <w:p w14:paraId="733255AC" w14:textId="77777777" w:rsidR="005470F4" w:rsidRDefault="005470F4" w:rsidP="005470F4">
          <w:pPr>
            <w:pStyle w:val="CitaviBibliographyEntry"/>
          </w:pPr>
          <w:bookmarkStart w:id="269" w:name="_CTVL001bf6fe32adde348f7870c8c5e52d6b439"/>
          <w:r>
            <w:t>Serban, A., van der Blom, K., Hoos, H., &amp; Visser, J. (2020). Adoption and Effects of Software Engineering Best Practices in Machine Learning,</w:t>
          </w:r>
          <w:bookmarkEnd w:id="269"/>
          <w:r>
            <w:t xml:space="preserve"> </w:t>
          </w:r>
          <w:r w:rsidRPr="005470F4">
            <w:rPr>
              <w:i/>
            </w:rPr>
            <w:t>1</w:t>
          </w:r>
          <w:r w:rsidRPr="005470F4">
            <w:t>, 1–12. https://doi.org/10.1145/3382494.3410681</w:t>
          </w:r>
        </w:p>
        <w:p w14:paraId="6D726D3A" w14:textId="77777777" w:rsidR="005470F4" w:rsidRDefault="005470F4" w:rsidP="005470F4">
          <w:pPr>
            <w:pStyle w:val="CitaviBibliographyEntry"/>
          </w:pPr>
          <w:bookmarkStart w:id="270" w:name="_CTVL0010ea2218ffdb74a62a854f437b2d7d86c"/>
          <w:r>
            <w:t>Shan, Y., Hoens, T. R., Jiao, J., Wang, H., Yu, D., &amp; Mao, J. C. (2016). Deep Crossing. In B. Krishnapuram, M. Shah, A. Smola, C. Aggarwal, D. Shen, &amp; R. Rastogi (Eds.),</w:t>
          </w:r>
          <w:bookmarkEnd w:id="270"/>
          <w:r>
            <w:t xml:space="preserve"> </w:t>
          </w:r>
          <w:r w:rsidRPr="005470F4">
            <w:rPr>
              <w:i/>
            </w:rPr>
            <w:t xml:space="preserve">Proceedings of the 22nd ACM SIGKDD International Conference on Knowledge Discovery and Data Mining </w:t>
          </w:r>
          <w:r w:rsidRPr="005470F4">
            <w:t>(pp. 255–262). New York, NY, USA: ACM. https://doi.org/10.1145/2939672.2939704</w:t>
          </w:r>
        </w:p>
        <w:p w14:paraId="51018DD9" w14:textId="77777777" w:rsidR="005470F4" w:rsidRDefault="005470F4" w:rsidP="005470F4">
          <w:pPr>
            <w:pStyle w:val="CitaviBibliographyEntry"/>
          </w:pPr>
          <w:bookmarkStart w:id="271" w:name="_CTVL001f3c9377022c340969aa07cf5a944794c"/>
          <w:r>
            <w:t>Singh, P. K., Choudhury, P., Dey, A. K., &amp; Pramanik, P. K. D. (2021). Recommender systems: an overview, research trends, and future directions.</w:t>
          </w:r>
          <w:bookmarkEnd w:id="271"/>
          <w:r>
            <w:t xml:space="preserve"> </w:t>
          </w:r>
          <w:r w:rsidRPr="005470F4">
            <w:rPr>
              <w:i/>
            </w:rPr>
            <w:t>International Journal of Business and Systems Research</w:t>
          </w:r>
          <w:r w:rsidRPr="005470F4">
            <w:t xml:space="preserve">, </w:t>
          </w:r>
          <w:r w:rsidRPr="005470F4">
            <w:rPr>
              <w:i/>
            </w:rPr>
            <w:t>15</w:t>
          </w:r>
          <w:r w:rsidRPr="005470F4">
            <w:t>(1), 14. https://doi.org/10.1504/ijbsr.2021.10033303</w:t>
          </w:r>
        </w:p>
        <w:p w14:paraId="5501BA06" w14:textId="77777777" w:rsidR="005470F4" w:rsidRDefault="005470F4" w:rsidP="005470F4">
          <w:pPr>
            <w:pStyle w:val="CitaviBibliographyEntry"/>
          </w:pPr>
          <w:bookmarkStart w:id="272"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72"/>
          <w:r>
            <w:t xml:space="preserve"> </w:t>
          </w:r>
          <w:r w:rsidRPr="005470F4">
            <w:rPr>
              <w:i/>
            </w:rPr>
            <w:t>Machine Learning and Knowledge Extraction</w:t>
          </w:r>
          <w:r w:rsidRPr="005470F4">
            <w:t xml:space="preserve">, </w:t>
          </w:r>
          <w:r w:rsidRPr="005470F4">
            <w:rPr>
              <w:i/>
            </w:rPr>
            <w:t>3</w:t>
          </w:r>
          <w:r w:rsidRPr="005470F4">
            <w:t>(2), 392–413. https://doi.org/10.3390/make3020020</w:t>
          </w:r>
        </w:p>
        <w:p w14:paraId="0034A218" w14:textId="77777777" w:rsidR="005470F4" w:rsidRDefault="005470F4" w:rsidP="005470F4">
          <w:pPr>
            <w:pStyle w:val="CitaviBibliographyEntry"/>
          </w:pPr>
          <w:bookmarkStart w:id="273" w:name="_CTVL001d901da9015e84747bfcb5647573b2436"/>
          <w:r>
            <w:t>Su, X., &amp; Khoshgoftaar, T. M. (2009). A Survey of Collaborative Filtering Techniques.</w:t>
          </w:r>
          <w:bookmarkEnd w:id="273"/>
          <w:r>
            <w:t xml:space="preserve"> </w:t>
          </w:r>
          <w:r w:rsidRPr="005470F4">
            <w:rPr>
              <w:i/>
            </w:rPr>
            <w:t>Advances in Artificial Intelligence</w:t>
          </w:r>
          <w:r w:rsidRPr="005470F4">
            <w:t xml:space="preserve">, </w:t>
          </w:r>
          <w:r w:rsidRPr="005470F4">
            <w:rPr>
              <w:i/>
            </w:rPr>
            <w:t>2009</w:t>
          </w:r>
          <w:r w:rsidRPr="005470F4">
            <w:t>, 1–19. https://doi.org/10.1155/2009/421425</w:t>
          </w:r>
        </w:p>
        <w:p w14:paraId="247DA00A" w14:textId="77777777" w:rsidR="005470F4" w:rsidRDefault="005470F4" w:rsidP="005470F4">
          <w:pPr>
            <w:pStyle w:val="CitaviBibliographyEntry"/>
          </w:pPr>
          <w:bookmarkStart w:id="274" w:name="_CTVL0014d0825e1efea49a4a221d4a6aa77abec"/>
          <w:r>
            <w:lastRenderedPageBreak/>
            <w:t>Symeonidis, G., Nerantzis, E., Kazakis, A., &amp; Papakostas, G. A. (2022). MLOps - Definitions, Tools and Challenges. In</w:t>
          </w:r>
          <w:bookmarkEnd w:id="274"/>
          <w:r>
            <w:t xml:space="preserve"> </w:t>
          </w:r>
          <w:r w:rsidRPr="005470F4">
            <w:rPr>
              <w:i/>
            </w:rPr>
            <w:t xml:space="preserve">2022 IEEE 12th Annual Computing and Communication Workshop and Conference (CCWC) </w:t>
          </w:r>
          <w:r w:rsidRPr="005470F4">
            <w:t>(pp. 453–460). IEEE. https://doi.org/10.1109/CCWC54503.2022.9720902</w:t>
          </w:r>
        </w:p>
        <w:p w14:paraId="32BE1334" w14:textId="77777777" w:rsidR="005470F4" w:rsidRDefault="005470F4" w:rsidP="005470F4">
          <w:pPr>
            <w:pStyle w:val="CitaviBibliographyEntry"/>
          </w:pPr>
          <w:bookmarkStart w:id="275" w:name="_CTVL001be73c4f845cc48e1b8ca161c0d73770a"/>
          <w:r>
            <w:t>Tamburri, D. A. (2020). Sustainable MLOps: Trends and Challenges. In</w:t>
          </w:r>
          <w:bookmarkEnd w:id="275"/>
          <w:r>
            <w:t xml:space="preserve"> </w:t>
          </w:r>
          <w:r w:rsidRPr="005470F4">
            <w:rPr>
              <w:i/>
            </w:rPr>
            <w:t xml:space="preserve">2020 22nd International Symposium on Symbolic and Numeric Algorithms for Scientific Computing (SYNASC) </w:t>
          </w:r>
          <w:r w:rsidRPr="005470F4">
            <w:t>(pp. 17–23). IEEE. https://doi.org/10.1109/SYNASC51798.2020.00015</w:t>
          </w:r>
        </w:p>
        <w:p w14:paraId="738B499C" w14:textId="77777777" w:rsidR="005470F4" w:rsidRDefault="005470F4" w:rsidP="005470F4">
          <w:pPr>
            <w:pStyle w:val="CitaviBibliographyEntry"/>
          </w:pPr>
          <w:bookmarkStart w:id="276" w:name="_CTVL001ca86fb2216cc4684a0165370b7561d52"/>
          <w:r>
            <w:t>TensorFlow (n.d.). TensorFlow Recommenders. Retrieved from https://www.tensorflow.org/recommenders</w:t>
          </w:r>
        </w:p>
        <w:p w14:paraId="46E2942B" w14:textId="77777777" w:rsidR="005470F4" w:rsidRDefault="005470F4" w:rsidP="005470F4">
          <w:pPr>
            <w:pStyle w:val="CitaviBibliographyEntry"/>
          </w:pPr>
          <w:bookmarkStart w:id="277" w:name="_CTVL0014f6a45c63ee14703a167af60e42ede23"/>
          <w:bookmarkEnd w:id="276"/>
          <w:r>
            <w:t>TensorFlow (2022a). Deep &amp; Cross Network (DCN). Retrieved from https://www.tensorflow.org/recommenders/examples/dcn</w:t>
          </w:r>
        </w:p>
        <w:p w14:paraId="76BE864F" w14:textId="77777777" w:rsidR="005470F4" w:rsidRDefault="005470F4" w:rsidP="005470F4">
          <w:pPr>
            <w:pStyle w:val="CitaviBibliographyEntry"/>
          </w:pPr>
          <w:bookmarkStart w:id="278" w:name="_CTVL00152fb0ebe12bf4715811c42ff098d666d"/>
          <w:bookmarkEnd w:id="277"/>
          <w:r>
            <w:t>TensorFlow (2022b). TFRS API: All symbols in TensorFlow Recommenders. Retrieved from https://www.tensorflow.org/recommenders/api_docs/python/tfrs/all_symbols</w:t>
          </w:r>
        </w:p>
        <w:p w14:paraId="394D1ADA" w14:textId="77777777" w:rsidR="005470F4" w:rsidRDefault="005470F4" w:rsidP="005470F4">
          <w:pPr>
            <w:pStyle w:val="CitaviBibliographyEntry"/>
          </w:pPr>
          <w:bookmarkStart w:id="279" w:name="_CTVL0010396afe5ba6442bbb8faaa092f83e6ed"/>
          <w:bookmarkEnd w:id="278"/>
          <w:r>
            <w:t>Theodoridis, J., &amp; Grießhaber, D. (n.d.). Deeplearning Cluster - Docs. Retrieved from https://deeplearn.pages.mi.hdm-stuttgart.de/docs/</w:t>
          </w:r>
        </w:p>
        <w:p w14:paraId="2E06121D" w14:textId="77777777" w:rsidR="005470F4" w:rsidRDefault="005470F4" w:rsidP="005470F4">
          <w:pPr>
            <w:pStyle w:val="CitaviBibliographyEntry"/>
          </w:pPr>
          <w:bookmarkStart w:id="280" w:name="_CTVL0017b613a10395c40f9b01f41448c8ad104"/>
          <w:bookmarkEnd w:id="279"/>
          <w:r>
            <w:t>Vellido, A., Lisboa, P. J., &amp; Meehan, K. (2000). Quantitative Characterization and Prediction of On-Line Purchasing Behavior: A Latent Variable Approach.</w:t>
          </w:r>
          <w:bookmarkEnd w:id="280"/>
          <w:r>
            <w:t xml:space="preserve"> </w:t>
          </w:r>
          <w:r w:rsidRPr="005470F4">
            <w:rPr>
              <w:i/>
            </w:rPr>
            <w:t>International Journal of Electronic Commerce</w:t>
          </w:r>
          <w:r w:rsidRPr="005470F4">
            <w:t xml:space="preserve">, </w:t>
          </w:r>
          <w:r w:rsidRPr="005470F4">
            <w:rPr>
              <w:i/>
            </w:rPr>
            <w:t>4</w:t>
          </w:r>
          <w:r w:rsidRPr="005470F4">
            <w:t>(4), 83–104. https://doi.org/10.1080/10864415.2000.11518380</w:t>
          </w:r>
        </w:p>
        <w:p w14:paraId="0FCC5B1B" w14:textId="77777777" w:rsidR="005470F4" w:rsidRDefault="005470F4" w:rsidP="005470F4">
          <w:pPr>
            <w:pStyle w:val="CitaviBibliographyEntry"/>
          </w:pPr>
          <w:bookmarkStart w:id="281" w:name="_CTVL00107b59ad7728a4751ac1c97f8b0ba36fb"/>
          <w:r>
            <w:t>Wang, R., Fu, B., Fu, G., &amp; Wang, M. (2017, August 17).</w:t>
          </w:r>
          <w:bookmarkEnd w:id="281"/>
          <w:r>
            <w:t xml:space="preserve"> </w:t>
          </w:r>
          <w:r w:rsidRPr="005470F4">
            <w:rPr>
              <w:i/>
            </w:rPr>
            <w:t>Deep &amp; Cross Network for Ad Click Predictions</w:t>
          </w:r>
          <w:r w:rsidRPr="005470F4">
            <w:t>. Retrieved from http://arxiv.org/pdf/1708.05123v1 https://doi.org/AdKDD</w:t>
          </w:r>
        </w:p>
        <w:p w14:paraId="0B8279C0" w14:textId="77777777" w:rsidR="005470F4" w:rsidRDefault="005470F4" w:rsidP="005470F4">
          <w:pPr>
            <w:pStyle w:val="CitaviBibliographyEntry"/>
          </w:pPr>
          <w:bookmarkStart w:id="282"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82"/>
          <w:r>
            <w:t xml:space="preserve"> </w:t>
          </w:r>
          <w:r w:rsidRPr="005470F4">
            <w:rPr>
              <w:i/>
            </w:rPr>
            <w:t xml:space="preserve">Proceedings of the Web Conference 2021 </w:t>
          </w:r>
          <w:r w:rsidRPr="005470F4">
            <w:t>(pp. 1785–1797). New York, NY, USA: ACM. https://doi.org/10.1145/3442381.3450078</w:t>
          </w:r>
        </w:p>
        <w:p w14:paraId="0FA7B72C" w14:textId="77777777" w:rsidR="005470F4" w:rsidRDefault="005470F4" w:rsidP="005470F4">
          <w:pPr>
            <w:pStyle w:val="CitaviBibliographyEntry"/>
          </w:pPr>
          <w:bookmarkStart w:id="283" w:name="_CTVL0014c2e6615c4b542419b7a225008c0f5c7"/>
          <w:r>
            <w:t>Yan, Y., &amp; Li, L. (2020). xDeepInt: a hybrid architecture for modeling the vector-wise and bit-wise feature interactions.</w:t>
          </w:r>
        </w:p>
        <w:p w14:paraId="6C546B3A" w14:textId="302AD66C" w:rsidR="00B32AE3" w:rsidRDefault="005470F4" w:rsidP="005470F4">
          <w:pPr>
            <w:pStyle w:val="CitaviBibliographyEntry"/>
          </w:pPr>
          <w:bookmarkStart w:id="284" w:name="_CTVL001dbb186a3b223468da3083f0961f01254"/>
          <w:bookmarkEnd w:id="283"/>
          <w:r>
            <w:t>Yavuz, B., &amp; Chockalingam, P. (2019). Introducing Delta Time Travel for Large Scale Data Lakes. Retrieved from https://databricks.com/de/blog/2019/02/04/introducing-delta-time-travel-for-large-scale-data-lakes.htm</w:t>
          </w:r>
          <w:bookmarkEnd w:id="284"/>
          <w:r>
            <w:t>l</w:t>
          </w:r>
          <w:r w:rsidR="00B32AE3">
            <w:fldChar w:fldCharType="end"/>
          </w:r>
        </w:p>
      </w:sdtContent>
    </w:sdt>
    <w:p w14:paraId="00F76676" w14:textId="564FC5FF" w:rsidR="00B32AE3" w:rsidRDefault="00B32AE3" w:rsidP="00B32AE3"/>
    <w:sectPr w:rsidR="00B32AE3" w:rsidSect="009F6A4E">
      <w:headerReference w:type="even" r:id="rId51"/>
      <w:headerReference w:type="default" r:id="rId52"/>
      <w:footerReference w:type="even" r:id="rId53"/>
      <w:footerReference w:type="default" r:id="rId54"/>
      <w:headerReference w:type="first" r:id="rId55"/>
      <w:footerReference w:type="first" r:id="rId56"/>
      <w:type w:val="continuous"/>
      <w:pgSz w:w="11906" w:h="16838" w:code="9"/>
      <w:pgMar w:top="1418" w:right="1418" w:bottom="1134" w:left="1985"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E958AB" w14:textId="77777777" w:rsidR="00F4783F" w:rsidRDefault="00F4783F">
      <w:pPr>
        <w:spacing w:before="0" w:line="240" w:lineRule="auto"/>
      </w:pPr>
      <w:r>
        <w:separator/>
      </w:r>
    </w:p>
  </w:endnote>
  <w:endnote w:type="continuationSeparator" w:id="0">
    <w:p w14:paraId="046CD1C5" w14:textId="77777777" w:rsidR="00F4783F" w:rsidRDefault="00F4783F">
      <w:pPr>
        <w:spacing w:before="0" w:line="240" w:lineRule="auto"/>
      </w:pPr>
      <w:r>
        <w:continuationSeparator/>
      </w:r>
    </w:p>
  </w:endnote>
  <w:endnote w:type="continuationNotice" w:id="1">
    <w:p w14:paraId="7CCC0356" w14:textId="77777777" w:rsidR="00F4783F" w:rsidRDefault="00F4783F">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38962" w14:textId="77777777" w:rsidR="009F6A4E" w:rsidRDefault="009F6A4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60C61" w14:textId="77777777" w:rsidR="009F6A4E" w:rsidRDefault="009F6A4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47822" w14:textId="77777777" w:rsidR="009F6A4E" w:rsidRDefault="009F6A4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EB64BE" w14:textId="77777777" w:rsidR="00F4783F" w:rsidRDefault="00F4783F">
      <w:pPr>
        <w:spacing w:before="0" w:line="240" w:lineRule="auto"/>
      </w:pPr>
      <w:r>
        <w:separator/>
      </w:r>
    </w:p>
  </w:footnote>
  <w:footnote w:type="continuationSeparator" w:id="0">
    <w:p w14:paraId="1A1EFCAB" w14:textId="77777777" w:rsidR="00F4783F" w:rsidRDefault="00F4783F">
      <w:pPr>
        <w:spacing w:before="0" w:line="240" w:lineRule="auto"/>
      </w:pPr>
      <w:r>
        <w:continuationSeparator/>
      </w:r>
    </w:p>
  </w:footnote>
  <w:footnote w:type="continuationNotice" w:id="1">
    <w:p w14:paraId="0E4347F3" w14:textId="77777777" w:rsidR="00F4783F" w:rsidRDefault="00F4783F">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19B67C79"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FF1EC0">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0BC4E033"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FF1EC0">
            <w:t>Hinton, Srivastava, Krizhevsky, Sutskever, and Salakhutdinov (2012)</w:t>
          </w:r>
          <w:r w:rsidR="003B55EC">
            <w:fldChar w:fldCharType="end"/>
          </w:r>
        </w:sdtContent>
      </w:sdt>
      <w:r w:rsidR="000A108A">
        <w:t>.</w:t>
      </w:r>
    </w:p>
  </w:footnote>
  <w:footnote w:id="7">
    <w:p w14:paraId="06199A37" w14:textId="319409D3"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Content>
          <w:r w:rsidR="000B4A08">
            <w:t>(</w:t>
          </w:r>
          <w:r w:rsidR="000B4A08">
            <w:fldChar w:fldCharType="begin"/>
          </w:r>
          <w:r w:rsidR="00D80B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hUMTU6MDc6NDA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FF1EC0">
            <w:t>Lian et al. (2018); Huang, She, Wang, and Zhang (2020); Yan and Li (2020)</w:t>
          </w:r>
          <w:r w:rsidR="000B4A08">
            <w:fldChar w:fldCharType="end"/>
          </w:r>
        </w:sdtContent>
      </w:sdt>
      <w:r w:rsidR="00506838">
        <w:t>.</w:t>
      </w:r>
    </w:p>
  </w:footnote>
  <w:footnote w:id="8">
    <w:p w14:paraId="6BAEB846" w14:textId="31EC27AB"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FF1EC0">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7E1CE551"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FF1EC0">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2C0AFCAD" w14:textId="605BBA36" w:rsidR="0046739C" w:rsidRPr="0046739C" w:rsidRDefault="0046739C">
      <w:pPr>
        <w:pStyle w:val="Funotentext"/>
        <w:rPr>
          <w:lang w:val="de-DE"/>
          <w:rPrChange w:id="98" w:author="Sebastian Sätzler" w:date="2022-08-08T14:37:00Z">
            <w:rPr/>
          </w:rPrChange>
        </w:rPr>
      </w:pPr>
      <w:r>
        <w:rPr>
          <w:rStyle w:val="Funotenzeichen"/>
        </w:rPr>
        <w:footnoteRef/>
      </w:r>
      <w:r>
        <w:t xml:space="preserve"> </w:t>
      </w:r>
      <w:r w:rsidR="00784107" w:rsidRPr="00784107">
        <w:t>One-hot encoding arranges categorical features into a vector of categorical columns, which are binary encoded. The value of 1 is given to the column of the present category, all remaining columns are assigned the value 0.</w:t>
      </w:r>
    </w:p>
  </w:footnote>
  <w:footnote w:id="14">
    <w:p w14:paraId="5748C290" w14:textId="543650DE" w:rsidR="00555B34" w:rsidRPr="00555B34" w:rsidRDefault="00555B34">
      <w:pPr>
        <w:pStyle w:val="Funotentext"/>
        <w:rPr>
          <w:lang w:val="de-DE"/>
        </w:rPr>
      </w:pPr>
      <w:r>
        <w:rPr>
          <w:rStyle w:val="Funotenzeichen"/>
        </w:rPr>
        <w:footnoteRef/>
      </w:r>
      <w:r>
        <w:t xml:space="preserve"> CD evaluation </w:t>
      </w:r>
      <w:r w:rsidR="00DA0C11">
        <w:t>pipeline and CD awareness pipeline are used synonymous in this thesis.</w:t>
      </w:r>
    </w:p>
  </w:footnote>
  <w:footnote w:id="15">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 w:id="16">
    <w:p w14:paraId="1F6D06EB" w14:textId="2BECFA8F" w:rsidR="00F20132" w:rsidRPr="00F20132" w:rsidRDefault="00F20132">
      <w:pPr>
        <w:pStyle w:val="Funotentext"/>
      </w:pPr>
      <w:r>
        <w:rPr>
          <w:rStyle w:val="Funotenzeichen"/>
        </w:rPr>
        <w:footnoteRef/>
      </w:r>
      <w:r>
        <w:t xml:space="preserve"> ‘@daily’ is a substitute for </w:t>
      </w:r>
      <w:r w:rsidR="00074ADF">
        <w:t xml:space="preserve">‘0 0 * * *’ in </w:t>
      </w:r>
      <w:r w:rsidR="00F70CEC">
        <w:t>Cron no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CF20F" w14:textId="77777777" w:rsidR="009F6A4E" w:rsidRDefault="009F6A4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64A6FCFB"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fldSimple w:instr=" STYLEREF &quot;Überschrift 1&quot; \n \* MERGEFORMAT ">
      <w:r w:rsidR="00515F61" w:rsidRPr="00515F61">
        <w:rPr>
          <w:b/>
          <w:bCs/>
          <w:noProof/>
          <w:lang w:val="en-GB"/>
        </w:rPr>
        <w:instrText>4</w:instrText>
      </w:r>
    </w:fldSimple>
    <w:r>
      <w:instrText xml:space="preserve">&lt;&gt;"0" </w:instrText>
    </w:r>
    <w:r>
      <w:fldChar w:fldCharType="begin"/>
    </w:r>
    <w:r>
      <w:instrText xml:space="preserve"> QUOTE </w:instrText>
    </w:r>
    <w:fldSimple w:instr=" STYLEREF &quot;Überschrift 1&quot; \n \* MERGEFORMAT ">
      <w:r w:rsidR="00515F61" w:rsidRPr="00515F61">
        <w:rPr>
          <w:b/>
          <w:bCs/>
          <w:noProof/>
          <w:lang w:val="en-GB"/>
        </w:rPr>
        <w:instrText>4</w:instrText>
      </w:r>
    </w:fldSimple>
    <w:r>
      <w:instrText xml:space="preserve"> " " \* MERGEFORMAT </w:instrText>
    </w:r>
    <w:r>
      <w:fldChar w:fldCharType="separate"/>
    </w:r>
    <w:r w:rsidR="00515F61" w:rsidRPr="00515F61">
      <w:rPr>
        <w:noProof/>
      </w:rPr>
      <w:instrText>4</w:instrText>
    </w:r>
    <w:r w:rsidR="00515F61">
      <w:instrText xml:space="preserve"> </w:instrText>
    </w:r>
    <w:r>
      <w:fldChar w:fldCharType="end"/>
    </w:r>
    <w:r>
      <w:instrText xml:space="preserve"> \* MERGEFORMAT </w:instrText>
    </w:r>
    <w:r w:rsidR="00515F61">
      <w:fldChar w:fldCharType="separate"/>
    </w:r>
    <w:r w:rsidR="00515F61" w:rsidRPr="00515F61">
      <w:rPr>
        <w:noProof/>
      </w:rPr>
      <w:t>4</w:t>
    </w:r>
    <w:r w:rsidR="00515F61">
      <w:rPr>
        <w:noProof/>
      </w:rPr>
      <w:t xml:space="preserve"> </w:t>
    </w:r>
    <w:r>
      <w:fldChar w:fldCharType="end"/>
    </w:r>
    <w:fldSimple w:instr=" STYLEREF &quot;Überschrift 1&quot; \* MERGEFORMAT ">
      <w:r w:rsidR="00515F61" w:rsidRPr="00515F61">
        <w:rPr>
          <w:b/>
          <w:bCs/>
          <w:noProof/>
          <w:lang w:val="en-GB"/>
        </w:rPr>
        <w:t>Design</w:t>
      </w:r>
      <w:r w:rsidR="00515F61">
        <w:rPr>
          <w:noProof/>
        </w:rPr>
        <w:t xml:space="preserve"> &amp; Development</w:t>
      </w:r>
    </w:fldSimple>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51C07" w14:textId="77777777" w:rsidR="009F6A4E" w:rsidRDefault="009F6A4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bastian Sätzler">
    <w15:presenceInfo w15:providerId="Windows Live" w15:userId="b227dec7b06d15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1FD4"/>
    <w:rsid w:val="00002051"/>
    <w:rsid w:val="000022D1"/>
    <w:rsid w:val="00002A53"/>
    <w:rsid w:val="00002AB5"/>
    <w:rsid w:val="00002C90"/>
    <w:rsid w:val="0000300F"/>
    <w:rsid w:val="000030AB"/>
    <w:rsid w:val="0000310B"/>
    <w:rsid w:val="000037C7"/>
    <w:rsid w:val="0000418A"/>
    <w:rsid w:val="000047D1"/>
    <w:rsid w:val="000048CC"/>
    <w:rsid w:val="00004C83"/>
    <w:rsid w:val="00004E0C"/>
    <w:rsid w:val="000051A8"/>
    <w:rsid w:val="00005675"/>
    <w:rsid w:val="000057EA"/>
    <w:rsid w:val="00005A91"/>
    <w:rsid w:val="00005AEC"/>
    <w:rsid w:val="000064E1"/>
    <w:rsid w:val="00006AD2"/>
    <w:rsid w:val="00006B03"/>
    <w:rsid w:val="00006B4D"/>
    <w:rsid w:val="00006BD2"/>
    <w:rsid w:val="00006DC9"/>
    <w:rsid w:val="00006E0F"/>
    <w:rsid w:val="00007211"/>
    <w:rsid w:val="000076BF"/>
    <w:rsid w:val="000077CF"/>
    <w:rsid w:val="00007A6E"/>
    <w:rsid w:val="00007FC6"/>
    <w:rsid w:val="0001008E"/>
    <w:rsid w:val="000104D3"/>
    <w:rsid w:val="00010704"/>
    <w:rsid w:val="0001070D"/>
    <w:rsid w:val="000109C9"/>
    <w:rsid w:val="00010ABD"/>
    <w:rsid w:val="000111F8"/>
    <w:rsid w:val="000112D2"/>
    <w:rsid w:val="000114F5"/>
    <w:rsid w:val="00011667"/>
    <w:rsid w:val="0001167B"/>
    <w:rsid w:val="00011858"/>
    <w:rsid w:val="00011F34"/>
    <w:rsid w:val="00012897"/>
    <w:rsid w:val="00012A43"/>
    <w:rsid w:val="00012B9A"/>
    <w:rsid w:val="00012D31"/>
    <w:rsid w:val="000131D7"/>
    <w:rsid w:val="00013423"/>
    <w:rsid w:val="000134CF"/>
    <w:rsid w:val="000139ED"/>
    <w:rsid w:val="00013B83"/>
    <w:rsid w:val="000147AC"/>
    <w:rsid w:val="000151C4"/>
    <w:rsid w:val="0001594F"/>
    <w:rsid w:val="00015E2A"/>
    <w:rsid w:val="00015FCB"/>
    <w:rsid w:val="000160BE"/>
    <w:rsid w:val="000163C5"/>
    <w:rsid w:val="000173CE"/>
    <w:rsid w:val="0001755C"/>
    <w:rsid w:val="00017585"/>
    <w:rsid w:val="00020369"/>
    <w:rsid w:val="0002041F"/>
    <w:rsid w:val="00020F19"/>
    <w:rsid w:val="000220C7"/>
    <w:rsid w:val="000220CD"/>
    <w:rsid w:val="0002265A"/>
    <w:rsid w:val="000226E4"/>
    <w:rsid w:val="00022BBF"/>
    <w:rsid w:val="00022C60"/>
    <w:rsid w:val="00023CBC"/>
    <w:rsid w:val="00023ED3"/>
    <w:rsid w:val="0002424E"/>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672"/>
    <w:rsid w:val="000278F8"/>
    <w:rsid w:val="00027C4E"/>
    <w:rsid w:val="00027FA5"/>
    <w:rsid w:val="00027FBE"/>
    <w:rsid w:val="00030C7E"/>
    <w:rsid w:val="0003118B"/>
    <w:rsid w:val="000311EA"/>
    <w:rsid w:val="00031283"/>
    <w:rsid w:val="0003136F"/>
    <w:rsid w:val="000317C6"/>
    <w:rsid w:val="00031CDD"/>
    <w:rsid w:val="00031F58"/>
    <w:rsid w:val="00031F6E"/>
    <w:rsid w:val="0003242D"/>
    <w:rsid w:val="00032443"/>
    <w:rsid w:val="00032496"/>
    <w:rsid w:val="000326F9"/>
    <w:rsid w:val="00032750"/>
    <w:rsid w:val="000329B0"/>
    <w:rsid w:val="00032AA7"/>
    <w:rsid w:val="000339EB"/>
    <w:rsid w:val="00033B9A"/>
    <w:rsid w:val="00033EB5"/>
    <w:rsid w:val="000344A1"/>
    <w:rsid w:val="0003482C"/>
    <w:rsid w:val="00034A1E"/>
    <w:rsid w:val="00034B6A"/>
    <w:rsid w:val="000353F8"/>
    <w:rsid w:val="0003576F"/>
    <w:rsid w:val="00035F3D"/>
    <w:rsid w:val="00036172"/>
    <w:rsid w:val="00036493"/>
    <w:rsid w:val="000366CA"/>
    <w:rsid w:val="00036BA3"/>
    <w:rsid w:val="00036D8A"/>
    <w:rsid w:val="0003719E"/>
    <w:rsid w:val="0003731E"/>
    <w:rsid w:val="000376CF"/>
    <w:rsid w:val="00037987"/>
    <w:rsid w:val="00037A56"/>
    <w:rsid w:val="00040130"/>
    <w:rsid w:val="00040401"/>
    <w:rsid w:val="00040731"/>
    <w:rsid w:val="0004075A"/>
    <w:rsid w:val="00041301"/>
    <w:rsid w:val="000414D3"/>
    <w:rsid w:val="00041683"/>
    <w:rsid w:val="000417BC"/>
    <w:rsid w:val="00041A2E"/>
    <w:rsid w:val="00041A34"/>
    <w:rsid w:val="00041F5D"/>
    <w:rsid w:val="00041FE9"/>
    <w:rsid w:val="000425F5"/>
    <w:rsid w:val="00042CA3"/>
    <w:rsid w:val="000433AE"/>
    <w:rsid w:val="00043484"/>
    <w:rsid w:val="00043628"/>
    <w:rsid w:val="000439BD"/>
    <w:rsid w:val="00043DE0"/>
    <w:rsid w:val="00043FB6"/>
    <w:rsid w:val="00044313"/>
    <w:rsid w:val="000444E4"/>
    <w:rsid w:val="00044DC5"/>
    <w:rsid w:val="00044F1C"/>
    <w:rsid w:val="00044FEA"/>
    <w:rsid w:val="00045380"/>
    <w:rsid w:val="00045E67"/>
    <w:rsid w:val="00045EB2"/>
    <w:rsid w:val="000460FA"/>
    <w:rsid w:val="00047563"/>
    <w:rsid w:val="000476DF"/>
    <w:rsid w:val="000479EC"/>
    <w:rsid w:val="00047E2D"/>
    <w:rsid w:val="0005004B"/>
    <w:rsid w:val="00050499"/>
    <w:rsid w:val="00050833"/>
    <w:rsid w:val="000508F6"/>
    <w:rsid w:val="00050A2F"/>
    <w:rsid w:val="00050C41"/>
    <w:rsid w:val="000510C0"/>
    <w:rsid w:val="000513B4"/>
    <w:rsid w:val="0005143A"/>
    <w:rsid w:val="0005232B"/>
    <w:rsid w:val="00052531"/>
    <w:rsid w:val="0005264E"/>
    <w:rsid w:val="00052856"/>
    <w:rsid w:val="00052936"/>
    <w:rsid w:val="00052D52"/>
    <w:rsid w:val="00052F3C"/>
    <w:rsid w:val="00053BB1"/>
    <w:rsid w:val="00053DCF"/>
    <w:rsid w:val="0005400E"/>
    <w:rsid w:val="00054188"/>
    <w:rsid w:val="0005430B"/>
    <w:rsid w:val="00054928"/>
    <w:rsid w:val="00054A4B"/>
    <w:rsid w:val="00055094"/>
    <w:rsid w:val="00055382"/>
    <w:rsid w:val="00055834"/>
    <w:rsid w:val="00055A86"/>
    <w:rsid w:val="00056575"/>
    <w:rsid w:val="00056589"/>
    <w:rsid w:val="00056785"/>
    <w:rsid w:val="00056A8A"/>
    <w:rsid w:val="00056C01"/>
    <w:rsid w:val="00056DDB"/>
    <w:rsid w:val="00056EA0"/>
    <w:rsid w:val="0005717C"/>
    <w:rsid w:val="0005752A"/>
    <w:rsid w:val="00057A4A"/>
    <w:rsid w:val="0006025D"/>
    <w:rsid w:val="00060300"/>
    <w:rsid w:val="00060836"/>
    <w:rsid w:val="0006087A"/>
    <w:rsid w:val="00060D86"/>
    <w:rsid w:val="00060ED5"/>
    <w:rsid w:val="00061245"/>
    <w:rsid w:val="000614F6"/>
    <w:rsid w:val="000614FF"/>
    <w:rsid w:val="000616E6"/>
    <w:rsid w:val="00061C13"/>
    <w:rsid w:val="00061EA9"/>
    <w:rsid w:val="00062013"/>
    <w:rsid w:val="000622F6"/>
    <w:rsid w:val="0006256B"/>
    <w:rsid w:val="000626FF"/>
    <w:rsid w:val="000627B6"/>
    <w:rsid w:val="00062E20"/>
    <w:rsid w:val="00063274"/>
    <w:rsid w:val="00063290"/>
    <w:rsid w:val="000637EC"/>
    <w:rsid w:val="00063926"/>
    <w:rsid w:val="00063CBD"/>
    <w:rsid w:val="000641A6"/>
    <w:rsid w:val="000646D8"/>
    <w:rsid w:val="0006471A"/>
    <w:rsid w:val="0006472E"/>
    <w:rsid w:val="0006484B"/>
    <w:rsid w:val="000649F0"/>
    <w:rsid w:val="00064E57"/>
    <w:rsid w:val="00064EA4"/>
    <w:rsid w:val="00065174"/>
    <w:rsid w:val="000653B6"/>
    <w:rsid w:val="000654E7"/>
    <w:rsid w:val="0006576F"/>
    <w:rsid w:val="000657BF"/>
    <w:rsid w:val="00065804"/>
    <w:rsid w:val="00065FD3"/>
    <w:rsid w:val="000665C4"/>
    <w:rsid w:val="00066CB6"/>
    <w:rsid w:val="00066DC4"/>
    <w:rsid w:val="00066E09"/>
    <w:rsid w:val="00066E6E"/>
    <w:rsid w:val="000671E3"/>
    <w:rsid w:val="000675BA"/>
    <w:rsid w:val="000677ED"/>
    <w:rsid w:val="00067975"/>
    <w:rsid w:val="00067B6E"/>
    <w:rsid w:val="000702B1"/>
    <w:rsid w:val="00070343"/>
    <w:rsid w:val="00070BD9"/>
    <w:rsid w:val="00070C9F"/>
    <w:rsid w:val="00070DD2"/>
    <w:rsid w:val="00070E39"/>
    <w:rsid w:val="00071381"/>
    <w:rsid w:val="000713A1"/>
    <w:rsid w:val="0007145F"/>
    <w:rsid w:val="00071948"/>
    <w:rsid w:val="000719A8"/>
    <w:rsid w:val="00071D4B"/>
    <w:rsid w:val="00072204"/>
    <w:rsid w:val="00072753"/>
    <w:rsid w:val="00072A0E"/>
    <w:rsid w:val="00072A3E"/>
    <w:rsid w:val="0007302B"/>
    <w:rsid w:val="00073A55"/>
    <w:rsid w:val="00073A71"/>
    <w:rsid w:val="00073D10"/>
    <w:rsid w:val="00074157"/>
    <w:rsid w:val="0007433C"/>
    <w:rsid w:val="000745EE"/>
    <w:rsid w:val="00074797"/>
    <w:rsid w:val="000747FE"/>
    <w:rsid w:val="00074ADF"/>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77DD9"/>
    <w:rsid w:val="0008051B"/>
    <w:rsid w:val="0008066C"/>
    <w:rsid w:val="00080B9A"/>
    <w:rsid w:val="00080CFB"/>
    <w:rsid w:val="000813BA"/>
    <w:rsid w:val="000815B8"/>
    <w:rsid w:val="00081782"/>
    <w:rsid w:val="000818AD"/>
    <w:rsid w:val="00081947"/>
    <w:rsid w:val="00081D4F"/>
    <w:rsid w:val="00081E22"/>
    <w:rsid w:val="00081EE2"/>
    <w:rsid w:val="00081F03"/>
    <w:rsid w:val="00082979"/>
    <w:rsid w:val="00082B1E"/>
    <w:rsid w:val="00082B23"/>
    <w:rsid w:val="00082B2C"/>
    <w:rsid w:val="00082C43"/>
    <w:rsid w:val="00082EA1"/>
    <w:rsid w:val="000833A2"/>
    <w:rsid w:val="000839E1"/>
    <w:rsid w:val="0008414F"/>
    <w:rsid w:val="00084229"/>
    <w:rsid w:val="000842C5"/>
    <w:rsid w:val="00084907"/>
    <w:rsid w:val="00084C65"/>
    <w:rsid w:val="00084DA6"/>
    <w:rsid w:val="000850DD"/>
    <w:rsid w:val="000853CB"/>
    <w:rsid w:val="00085690"/>
    <w:rsid w:val="000856AC"/>
    <w:rsid w:val="00085AAC"/>
    <w:rsid w:val="00085BBE"/>
    <w:rsid w:val="00085BCD"/>
    <w:rsid w:val="00086052"/>
    <w:rsid w:val="00086383"/>
    <w:rsid w:val="00086416"/>
    <w:rsid w:val="00086559"/>
    <w:rsid w:val="0008661E"/>
    <w:rsid w:val="00086719"/>
    <w:rsid w:val="000867AA"/>
    <w:rsid w:val="0008684F"/>
    <w:rsid w:val="00086999"/>
    <w:rsid w:val="00086E6B"/>
    <w:rsid w:val="0008724C"/>
    <w:rsid w:val="000872C4"/>
    <w:rsid w:val="0008738A"/>
    <w:rsid w:val="000873CF"/>
    <w:rsid w:val="0008799F"/>
    <w:rsid w:val="00087FB5"/>
    <w:rsid w:val="000902BD"/>
    <w:rsid w:val="00090609"/>
    <w:rsid w:val="00090667"/>
    <w:rsid w:val="00090805"/>
    <w:rsid w:val="00090986"/>
    <w:rsid w:val="00090E26"/>
    <w:rsid w:val="00090F24"/>
    <w:rsid w:val="000912D5"/>
    <w:rsid w:val="000915A9"/>
    <w:rsid w:val="000921EA"/>
    <w:rsid w:val="0009298C"/>
    <w:rsid w:val="000929B1"/>
    <w:rsid w:val="00092BEA"/>
    <w:rsid w:val="00092C7C"/>
    <w:rsid w:val="0009380A"/>
    <w:rsid w:val="000938E9"/>
    <w:rsid w:val="0009398A"/>
    <w:rsid w:val="00093B22"/>
    <w:rsid w:val="00094236"/>
    <w:rsid w:val="00094299"/>
    <w:rsid w:val="00094428"/>
    <w:rsid w:val="00094582"/>
    <w:rsid w:val="00094813"/>
    <w:rsid w:val="00094E5F"/>
    <w:rsid w:val="00095F2F"/>
    <w:rsid w:val="0009636E"/>
    <w:rsid w:val="00096417"/>
    <w:rsid w:val="0009695B"/>
    <w:rsid w:val="000970E1"/>
    <w:rsid w:val="00097318"/>
    <w:rsid w:val="00097B2B"/>
    <w:rsid w:val="00097D93"/>
    <w:rsid w:val="00097ECA"/>
    <w:rsid w:val="00097FFA"/>
    <w:rsid w:val="000A0328"/>
    <w:rsid w:val="000A0566"/>
    <w:rsid w:val="000A0C72"/>
    <w:rsid w:val="000A0E53"/>
    <w:rsid w:val="000A0FE5"/>
    <w:rsid w:val="000A108A"/>
    <w:rsid w:val="000A1112"/>
    <w:rsid w:val="000A124F"/>
    <w:rsid w:val="000A165F"/>
    <w:rsid w:val="000A1C19"/>
    <w:rsid w:val="000A202D"/>
    <w:rsid w:val="000A229A"/>
    <w:rsid w:val="000A2592"/>
    <w:rsid w:val="000A2684"/>
    <w:rsid w:val="000A273A"/>
    <w:rsid w:val="000A2A94"/>
    <w:rsid w:val="000A30DA"/>
    <w:rsid w:val="000A31E1"/>
    <w:rsid w:val="000A31E5"/>
    <w:rsid w:val="000A3A1A"/>
    <w:rsid w:val="000A3C0D"/>
    <w:rsid w:val="000A3DE1"/>
    <w:rsid w:val="000A4180"/>
    <w:rsid w:val="000A44CF"/>
    <w:rsid w:val="000A4657"/>
    <w:rsid w:val="000A46FB"/>
    <w:rsid w:val="000A4A05"/>
    <w:rsid w:val="000A4AC8"/>
    <w:rsid w:val="000A4B5B"/>
    <w:rsid w:val="000A4CDB"/>
    <w:rsid w:val="000A4E01"/>
    <w:rsid w:val="000A521B"/>
    <w:rsid w:val="000A56E6"/>
    <w:rsid w:val="000A7214"/>
    <w:rsid w:val="000A723B"/>
    <w:rsid w:val="000A7302"/>
    <w:rsid w:val="000A75C7"/>
    <w:rsid w:val="000A784F"/>
    <w:rsid w:val="000A7A5A"/>
    <w:rsid w:val="000A7E58"/>
    <w:rsid w:val="000B00E2"/>
    <w:rsid w:val="000B035F"/>
    <w:rsid w:val="000B0901"/>
    <w:rsid w:val="000B126B"/>
    <w:rsid w:val="000B137B"/>
    <w:rsid w:val="000B13BB"/>
    <w:rsid w:val="000B1456"/>
    <w:rsid w:val="000B1919"/>
    <w:rsid w:val="000B1A38"/>
    <w:rsid w:val="000B1C9C"/>
    <w:rsid w:val="000B1FDE"/>
    <w:rsid w:val="000B203E"/>
    <w:rsid w:val="000B3142"/>
    <w:rsid w:val="000B31CC"/>
    <w:rsid w:val="000B3768"/>
    <w:rsid w:val="000B3BE3"/>
    <w:rsid w:val="000B3C65"/>
    <w:rsid w:val="000B3CB4"/>
    <w:rsid w:val="000B41FB"/>
    <w:rsid w:val="000B43F0"/>
    <w:rsid w:val="000B4A08"/>
    <w:rsid w:val="000B4E5E"/>
    <w:rsid w:val="000B4ECF"/>
    <w:rsid w:val="000B50D9"/>
    <w:rsid w:val="000B5420"/>
    <w:rsid w:val="000B5BDC"/>
    <w:rsid w:val="000B65C3"/>
    <w:rsid w:val="000B6D2F"/>
    <w:rsid w:val="000B705C"/>
    <w:rsid w:val="000B723E"/>
    <w:rsid w:val="000B7B0E"/>
    <w:rsid w:val="000B7C32"/>
    <w:rsid w:val="000B7DF1"/>
    <w:rsid w:val="000C0A04"/>
    <w:rsid w:val="000C0C48"/>
    <w:rsid w:val="000C0C7E"/>
    <w:rsid w:val="000C0C9A"/>
    <w:rsid w:val="000C0CCE"/>
    <w:rsid w:val="000C0DB1"/>
    <w:rsid w:val="000C0FAB"/>
    <w:rsid w:val="000C15E7"/>
    <w:rsid w:val="000C278D"/>
    <w:rsid w:val="000C28FA"/>
    <w:rsid w:val="000C2D98"/>
    <w:rsid w:val="000C2DE5"/>
    <w:rsid w:val="000C3078"/>
    <w:rsid w:val="000C32B2"/>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6D"/>
    <w:rsid w:val="000C4DB8"/>
    <w:rsid w:val="000C510C"/>
    <w:rsid w:val="000C52C5"/>
    <w:rsid w:val="000C54A4"/>
    <w:rsid w:val="000C5576"/>
    <w:rsid w:val="000C58C7"/>
    <w:rsid w:val="000C58F7"/>
    <w:rsid w:val="000C593A"/>
    <w:rsid w:val="000C6265"/>
    <w:rsid w:val="000C68B0"/>
    <w:rsid w:val="000C71AC"/>
    <w:rsid w:val="000C76C3"/>
    <w:rsid w:val="000C7749"/>
    <w:rsid w:val="000C7A5F"/>
    <w:rsid w:val="000C7B10"/>
    <w:rsid w:val="000C7C8C"/>
    <w:rsid w:val="000C7CBD"/>
    <w:rsid w:val="000C7E47"/>
    <w:rsid w:val="000C7ED7"/>
    <w:rsid w:val="000D01E0"/>
    <w:rsid w:val="000D049C"/>
    <w:rsid w:val="000D0612"/>
    <w:rsid w:val="000D10A3"/>
    <w:rsid w:val="000D16C1"/>
    <w:rsid w:val="000D1A7B"/>
    <w:rsid w:val="000D1CA3"/>
    <w:rsid w:val="000D2128"/>
    <w:rsid w:val="000D21F3"/>
    <w:rsid w:val="000D2397"/>
    <w:rsid w:val="000D24F4"/>
    <w:rsid w:val="000D2596"/>
    <w:rsid w:val="000D2666"/>
    <w:rsid w:val="000D2721"/>
    <w:rsid w:val="000D2EE4"/>
    <w:rsid w:val="000D30C8"/>
    <w:rsid w:val="000D3A68"/>
    <w:rsid w:val="000D3BDB"/>
    <w:rsid w:val="000D3C5D"/>
    <w:rsid w:val="000D3D2B"/>
    <w:rsid w:val="000D3DA4"/>
    <w:rsid w:val="000D3F09"/>
    <w:rsid w:val="000D4077"/>
    <w:rsid w:val="000D4679"/>
    <w:rsid w:val="000D4697"/>
    <w:rsid w:val="000D494D"/>
    <w:rsid w:val="000D50E6"/>
    <w:rsid w:val="000D5100"/>
    <w:rsid w:val="000D5535"/>
    <w:rsid w:val="000D56E8"/>
    <w:rsid w:val="000D580E"/>
    <w:rsid w:val="000D6079"/>
    <w:rsid w:val="000D631B"/>
    <w:rsid w:val="000D645C"/>
    <w:rsid w:val="000D655E"/>
    <w:rsid w:val="000D6662"/>
    <w:rsid w:val="000D668D"/>
    <w:rsid w:val="000D69C7"/>
    <w:rsid w:val="000D6C06"/>
    <w:rsid w:val="000D6F17"/>
    <w:rsid w:val="000D74BD"/>
    <w:rsid w:val="000D77A2"/>
    <w:rsid w:val="000D7919"/>
    <w:rsid w:val="000D7C03"/>
    <w:rsid w:val="000D7FAB"/>
    <w:rsid w:val="000E10CB"/>
    <w:rsid w:val="000E1B82"/>
    <w:rsid w:val="000E1C82"/>
    <w:rsid w:val="000E2020"/>
    <w:rsid w:val="000E250B"/>
    <w:rsid w:val="000E2720"/>
    <w:rsid w:val="000E2729"/>
    <w:rsid w:val="000E279F"/>
    <w:rsid w:val="000E2840"/>
    <w:rsid w:val="000E2EDB"/>
    <w:rsid w:val="000E2F84"/>
    <w:rsid w:val="000E3192"/>
    <w:rsid w:val="000E31A1"/>
    <w:rsid w:val="000E3348"/>
    <w:rsid w:val="000E3503"/>
    <w:rsid w:val="000E364D"/>
    <w:rsid w:val="000E43E8"/>
    <w:rsid w:val="000E4471"/>
    <w:rsid w:val="000E45B2"/>
    <w:rsid w:val="000E484F"/>
    <w:rsid w:val="000E4D90"/>
    <w:rsid w:val="000E4DF4"/>
    <w:rsid w:val="000E4F9E"/>
    <w:rsid w:val="000E5065"/>
    <w:rsid w:val="000E52D9"/>
    <w:rsid w:val="000E573A"/>
    <w:rsid w:val="000E5741"/>
    <w:rsid w:val="000E589C"/>
    <w:rsid w:val="000E5A07"/>
    <w:rsid w:val="000E5A92"/>
    <w:rsid w:val="000E5B65"/>
    <w:rsid w:val="000E5CB7"/>
    <w:rsid w:val="000E5F17"/>
    <w:rsid w:val="000E64AD"/>
    <w:rsid w:val="000E687F"/>
    <w:rsid w:val="000E6948"/>
    <w:rsid w:val="000E6E02"/>
    <w:rsid w:val="000E6E47"/>
    <w:rsid w:val="000E70CE"/>
    <w:rsid w:val="000E713A"/>
    <w:rsid w:val="000E769C"/>
    <w:rsid w:val="000E783F"/>
    <w:rsid w:val="000E7FC1"/>
    <w:rsid w:val="000F02D3"/>
    <w:rsid w:val="000F059A"/>
    <w:rsid w:val="000F0C15"/>
    <w:rsid w:val="000F0D2A"/>
    <w:rsid w:val="000F0D92"/>
    <w:rsid w:val="000F0EDE"/>
    <w:rsid w:val="000F1438"/>
    <w:rsid w:val="000F1DBA"/>
    <w:rsid w:val="000F2091"/>
    <w:rsid w:val="000F2613"/>
    <w:rsid w:val="000F2A7D"/>
    <w:rsid w:val="000F2BFF"/>
    <w:rsid w:val="000F2DF4"/>
    <w:rsid w:val="000F2ED3"/>
    <w:rsid w:val="000F36E7"/>
    <w:rsid w:val="000F463F"/>
    <w:rsid w:val="000F4856"/>
    <w:rsid w:val="000F4B6C"/>
    <w:rsid w:val="000F4C18"/>
    <w:rsid w:val="000F4D04"/>
    <w:rsid w:val="000F4D15"/>
    <w:rsid w:val="000F53C8"/>
    <w:rsid w:val="000F5864"/>
    <w:rsid w:val="000F5B10"/>
    <w:rsid w:val="000F5C2A"/>
    <w:rsid w:val="000F5F5E"/>
    <w:rsid w:val="000F63ED"/>
    <w:rsid w:val="000F649B"/>
    <w:rsid w:val="000F69CF"/>
    <w:rsid w:val="000F6BFD"/>
    <w:rsid w:val="000F6EC7"/>
    <w:rsid w:val="000F6EDD"/>
    <w:rsid w:val="000F730C"/>
    <w:rsid w:val="000F7746"/>
    <w:rsid w:val="000F7757"/>
    <w:rsid w:val="0010091A"/>
    <w:rsid w:val="00100A0A"/>
    <w:rsid w:val="00100CA2"/>
    <w:rsid w:val="00101021"/>
    <w:rsid w:val="0010107D"/>
    <w:rsid w:val="00101166"/>
    <w:rsid w:val="001012D0"/>
    <w:rsid w:val="0010185A"/>
    <w:rsid w:val="00101872"/>
    <w:rsid w:val="00101933"/>
    <w:rsid w:val="00101DF4"/>
    <w:rsid w:val="001025E7"/>
    <w:rsid w:val="001031A0"/>
    <w:rsid w:val="001032D9"/>
    <w:rsid w:val="001038CE"/>
    <w:rsid w:val="00103AB6"/>
    <w:rsid w:val="00103B2E"/>
    <w:rsid w:val="00104096"/>
    <w:rsid w:val="001043FE"/>
    <w:rsid w:val="00104592"/>
    <w:rsid w:val="001047AC"/>
    <w:rsid w:val="00104922"/>
    <w:rsid w:val="00104AE1"/>
    <w:rsid w:val="00104B8F"/>
    <w:rsid w:val="00104C91"/>
    <w:rsid w:val="0010599A"/>
    <w:rsid w:val="00106074"/>
    <w:rsid w:val="001061D5"/>
    <w:rsid w:val="00106308"/>
    <w:rsid w:val="001064A6"/>
    <w:rsid w:val="00106B82"/>
    <w:rsid w:val="00106CD0"/>
    <w:rsid w:val="00106D53"/>
    <w:rsid w:val="001071C6"/>
    <w:rsid w:val="00107744"/>
    <w:rsid w:val="001078B2"/>
    <w:rsid w:val="00107BB1"/>
    <w:rsid w:val="00107CD0"/>
    <w:rsid w:val="00107D7A"/>
    <w:rsid w:val="00107DD4"/>
    <w:rsid w:val="00110148"/>
    <w:rsid w:val="00110DD2"/>
    <w:rsid w:val="001110F2"/>
    <w:rsid w:val="00111618"/>
    <w:rsid w:val="0011189E"/>
    <w:rsid w:val="00111AC6"/>
    <w:rsid w:val="00111C28"/>
    <w:rsid w:val="001120D2"/>
    <w:rsid w:val="00112112"/>
    <w:rsid w:val="00112114"/>
    <w:rsid w:val="00112412"/>
    <w:rsid w:val="00112B62"/>
    <w:rsid w:val="0011308C"/>
    <w:rsid w:val="001131BD"/>
    <w:rsid w:val="0011378A"/>
    <w:rsid w:val="00113B82"/>
    <w:rsid w:val="00114477"/>
    <w:rsid w:val="0011467A"/>
    <w:rsid w:val="001147E9"/>
    <w:rsid w:val="0011483E"/>
    <w:rsid w:val="00114AA2"/>
    <w:rsid w:val="00114B57"/>
    <w:rsid w:val="00114BD4"/>
    <w:rsid w:val="00114D07"/>
    <w:rsid w:val="00114D61"/>
    <w:rsid w:val="00114E41"/>
    <w:rsid w:val="001157DB"/>
    <w:rsid w:val="00115D62"/>
    <w:rsid w:val="00115F79"/>
    <w:rsid w:val="00116081"/>
    <w:rsid w:val="00116261"/>
    <w:rsid w:val="0011632B"/>
    <w:rsid w:val="0011705B"/>
    <w:rsid w:val="001171D3"/>
    <w:rsid w:val="0011732E"/>
    <w:rsid w:val="00117AED"/>
    <w:rsid w:val="00117EEC"/>
    <w:rsid w:val="00120215"/>
    <w:rsid w:val="00120314"/>
    <w:rsid w:val="0012038E"/>
    <w:rsid w:val="00120399"/>
    <w:rsid w:val="00120B6E"/>
    <w:rsid w:val="0012105B"/>
    <w:rsid w:val="001217D8"/>
    <w:rsid w:val="00121EB2"/>
    <w:rsid w:val="00121EEC"/>
    <w:rsid w:val="00121EF9"/>
    <w:rsid w:val="00122317"/>
    <w:rsid w:val="00122346"/>
    <w:rsid w:val="001224C3"/>
    <w:rsid w:val="00122AC4"/>
    <w:rsid w:val="00122D1A"/>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63"/>
    <w:rsid w:val="00126FC3"/>
    <w:rsid w:val="00127248"/>
    <w:rsid w:val="00127350"/>
    <w:rsid w:val="0013064C"/>
    <w:rsid w:val="001306FD"/>
    <w:rsid w:val="0013073E"/>
    <w:rsid w:val="0013081F"/>
    <w:rsid w:val="00130A28"/>
    <w:rsid w:val="00130DB3"/>
    <w:rsid w:val="0013116C"/>
    <w:rsid w:val="0013117D"/>
    <w:rsid w:val="00131577"/>
    <w:rsid w:val="001315D8"/>
    <w:rsid w:val="001319A7"/>
    <w:rsid w:val="00131A2C"/>
    <w:rsid w:val="00131D2C"/>
    <w:rsid w:val="00131F9E"/>
    <w:rsid w:val="001328F9"/>
    <w:rsid w:val="00132B6B"/>
    <w:rsid w:val="00132BFD"/>
    <w:rsid w:val="00132CA5"/>
    <w:rsid w:val="00132D47"/>
    <w:rsid w:val="00132DF5"/>
    <w:rsid w:val="0013338B"/>
    <w:rsid w:val="001334F6"/>
    <w:rsid w:val="00133AB3"/>
    <w:rsid w:val="00133CDB"/>
    <w:rsid w:val="00133D52"/>
    <w:rsid w:val="00134687"/>
    <w:rsid w:val="00134AC6"/>
    <w:rsid w:val="001353B4"/>
    <w:rsid w:val="00135835"/>
    <w:rsid w:val="00135B4A"/>
    <w:rsid w:val="00135C54"/>
    <w:rsid w:val="00135CA3"/>
    <w:rsid w:val="00135E30"/>
    <w:rsid w:val="00136471"/>
    <w:rsid w:val="0013664A"/>
    <w:rsid w:val="00136704"/>
    <w:rsid w:val="00136708"/>
    <w:rsid w:val="00136802"/>
    <w:rsid w:val="001368D4"/>
    <w:rsid w:val="00136CFE"/>
    <w:rsid w:val="00137273"/>
    <w:rsid w:val="00137483"/>
    <w:rsid w:val="00137673"/>
    <w:rsid w:val="0013787D"/>
    <w:rsid w:val="00140195"/>
    <w:rsid w:val="00140660"/>
    <w:rsid w:val="001406F3"/>
    <w:rsid w:val="0014073E"/>
    <w:rsid w:val="00140869"/>
    <w:rsid w:val="00140D67"/>
    <w:rsid w:val="0014109A"/>
    <w:rsid w:val="001413A2"/>
    <w:rsid w:val="0014174B"/>
    <w:rsid w:val="00141751"/>
    <w:rsid w:val="00141A67"/>
    <w:rsid w:val="00141C94"/>
    <w:rsid w:val="00141F57"/>
    <w:rsid w:val="00142026"/>
    <w:rsid w:val="001427EA"/>
    <w:rsid w:val="00142B72"/>
    <w:rsid w:val="00143321"/>
    <w:rsid w:val="00143C41"/>
    <w:rsid w:val="00143D60"/>
    <w:rsid w:val="0014409D"/>
    <w:rsid w:val="0014495C"/>
    <w:rsid w:val="00144AFB"/>
    <w:rsid w:val="00144BE2"/>
    <w:rsid w:val="00144EFB"/>
    <w:rsid w:val="00145249"/>
    <w:rsid w:val="0014524D"/>
    <w:rsid w:val="00145DE9"/>
    <w:rsid w:val="001460C5"/>
    <w:rsid w:val="001465F1"/>
    <w:rsid w:val="001465F4"/>
    <w:rsid w:val="0014677E"/>
    <w:rsid w:val="00146815"/>
    <w:rsid w:val="00146856"/>
    <w:rsid w:val="001468D5"/>
    <w:rsid w:val="00146FE1"/>
    <w:rsid w:val="001473E0"/>
    <w:rsid w:val="001478F5"/>
    <w:rsid w:val="00147E68"/>
    <w:rsid w:val="0015020D"/>
    <w:rsid w:val="00150517"/>
    <w:rsid w:val="001506C9"/>
    <w:rsid w:val="00150C90"/>
    <w:rsid w:val="00151A34"/>
    <w:rsid w:val="00151B11"/>
    <w:rsid w:val="00151C74"/>
    <w:rsid w:val="00151E36"/>
    <w:rsid w:val="00152410"/>
    <w:rsid w:val="001524FB"/>
    <w:rsid w:val="0015286F"/>
    <w:rsid w:val="00152CF6"/>
    <w:rsid w:val="001531A2"/>
    <w:rsid w:val="00153816"/>
    <w:rsid w:val="001540F6"/>
    <w:rsid w:val="001548FC"/>
    <w:rsid w:val="0015517C"/>
    <w:rsid w:val="00155703"/>
    <w:rsid w:val="00155E3C"/>
    <w:rsid w:val="00155EDB"/>
    <w:rsid w:val="001560B2"/>
    <w:rsid w:val="0015634F"/>
    <w:rsid w:val="001563BA"/>
    <w:rsid w:val="0015652B"/>
    <w:rsid w:val="001565E4"/>
    <w:rsid w:val="0015698A"/>
    <w:rsid w:val="00156E16"/>
    <w:rsid w:val="00156E24"/>
    <w:rsid w:val="0015778C"/>
    <w:rsid w:val="001579E4"/>
    <w:rsid w:val="00160109"/>
    <w:rsid w:val="001601F0"/>
    <w:rsid w:val="001604FE"/>
    <w:rsid w:val="001606A4"/>
    <w:rsid w:val="00160963"/>
    <w:rsid w:val="00160AD9"/>
    <w:rsid w:val="00160CE8"/>
    <w:rsid w:val="00160CFA"/>
    <w:rsid w:val="00160E08"/>
    <w:rsid w:val="00161B7B"/>
    <w:rsid w:val="00161C22"/>
    <w:rsid w:val="00161EDC"/>
    <w:rsid w:val="00162041"/>
    <w:rsid w:val="001620A1"/>
    <w:rsid w:val="00162525"/>
    <w:rsid w:val="00162B0D"/>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871"/>
    <w:rsid w:val="00167A1D"/>
    <w:rsid w:val="00167B1D"/>
    <w:rsid w:val="00167D8E"/>
    <w:rsid w:val="00170549"/>
    <w:rsid w:val="0017138B"/>
    <w:rsid w:val="001713CB"/>
    <w:rsid w:val="00171606"/>
    <w:rsid w:val="00171ADB"/>
    <w:rsid w:val="00171BC1"/>
    <w:rsid w:val="00171DDA"/>
    <w:rsid w:val="00172388"/>
    <w:rsid w:val="00172450"/>
    <w:rsid w:val="00172C5D"/>
    <w:rsid w:val="00172DD4"/>
    <w:rsid w:val="001731AE"/>
    <w:rsid w:val="00173577"/>
    <w:rsid w:val="0017377E"/>
    <w:rsid w:val="00173A6B"/>
    <w:rsid w:val="001742EE"/>
    <w:rsid w:val="00174CC5"/>
    <w:rsid w:val="00175091"/>
    <w:rsid w:val="0017546E"/>
    <w:rsid w:val="001757DE"/>
    <w:rsid w:val="00175C3E"/>
    <w:rsid w:val="0017628F"/>
    <w:rsid w:val="001767C8"/>
    <w:rsid w:val="00176A13"/>
    <w:rsid w:val="0017727E"/>
    <w:rsid w:val="0017732E"/>
    <w:rsid w:val="00177600"/>
    <w:rsid w:val="001776D1"/>
    <w:rsid w:val="00177C64"/>
    <w:rsid w:val="00177CF9"/>
    <w:rsid w:val="00177E07"/>
    <w:rsid w:val="00177E0B"/>
    <w:rsid w:val="00177EA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4FC1"/>
    <w:rsid w:val="00185809"/>
    <w:rsid w:val="00185961"/>
    <w:rsid w:val="001859EF"/>
    <w:rsid w:val="00185A63"/>
    <w:rsid w:val="00185C8C"/>
    <w:rsid w:val="00185F52"/>
    <w:rsid w:val="00186BAB"/>
    <w:rsid w:val="00186ED4"/>
    <w:rsid w:val="00186F97"/>
    <w:rsid w:val="001873DC"/>
    <w:rsid w:val="00187BED"/>
    <w:rsid w:val="00187CEF"/>
    <w:rsid w:val="0019024C"/>
    <w:rsid w:val="00190399"/>
    <w:rsid w:val="001903A7"/>
    <w:rsid w:val="00190A00"/>
    <w:rsid w:val="00190FB2"/>
    <w:rsid w:val="001910A7"/>
    <w:rsid w:val="00191372"/>
    <w:rsid w:val="001913AA"/>
    <w:rsid w:val="00191646"/>
    <w:rsid w:val="00191825"/>
    <w:rsid w:val="00191ED2"/>
    <w:rsid w:val="00192320"/>
    <w:rsid w:val="0019280D"/>
    <w:rsid w:val="00192A55"/>
    <w:rsid w:val="00192E7A"/>
    <w:rsid w:val="001932BD"/>
    <w:rsid w:val="001932E8"/>
    <w:rsid w:val="00193459"/>
    <w:rsid w:val="00193AF9"/>
    <w:rsid w:val="00193DF1"/>
    <w:rsid w:val="00194638"/>
    <w:rsid w:val="001946A1"/>
    <w:rsid w:val="0019493B"/>
    <w:rsid w:val="00194B41"/>
    <w:rsid w:val="001953CF"/>
    <w:rsid w:val="0019566A"/>
    <w:rsid w:val="0019585B"/>
    <w:rsid w:val="00195B97"/>
    <w:rsid w:val="00196191"/>
    <w:rsid w:val="001963FB"/>
    <w:rsid w:val="00196425"/>
    <w:rsid w:val="001968D3"/>
    <w:rsid w:val="00196C73"/>
    <w:rsid w:val="001975F6"/>
    <w:rsid w:val="00197697"/>
    <w:rsid w:val="00197DB4"/>
    <w:rsid w:val="00197DBE"/>
    <w:rsid w:val="001A0618"/>
    <w:rsid w:val="001A0701"/>
    <w:rsid w:val="001A0906"/>
    <w:rsid w:val="001A0C97"/>
    <w:rsid w:val="001A11C6"/>
    <w:rsid w:val="001A11FD"/>
    <w:rsid w:val="001A13C1"/>
    <w:rsid w:val="001A1425"/>
    <w:rsid w:val="001A16A1"/>
    <w:rsid w:val="001A21D5"/>
    <w:rsid w:val="001A2263"/>
    <w:rsid w:val="001A2AD4"/>
    <w:rsid w:val="001A2B6D"/>
    <w:rsid w:val="001A2B8F"/>
    <w:rsid w:val="001A2C1B"/>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5EEA"/>
    <w:rsid w:val="001A60D1"/>
    <w:rsid w:val="001A61FB"/>
    <w:rsid w:val="001A6495"/>
    <w:rsid w:val="001A6C83"/>
    <w:rsid w:val="001A6C95"/>
    <w:rsid w:val="001A7505"/>
    <w:rsid w:val="001A75D4"/>
    <w:rsid w:val="001A7844"/>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90A"/>
    <w:rsid w:val="001B3B4C"/>
    <w:rsid w:val="001B3B54"/>
    <w:rsid w:val="001B3CDA"/>
    <w:rsid w:val="001B3E3E"/>
    <w:rsid w:val="001B402A"/>
    <w:rsid w:val="001B40F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298"/>
    <w:rsid w:val="001C06EF"/>
    <w:rsid w:val="001C0B80"/>
    <w:rsid w:val="001C0C9B"/>
    <w:rsid w:val="001C0EE5"/>
    <w:rsid w:val="001C0F90"/>
    <w:rsid w:val="001C1505"/>
    <w:rsid w:val="001C15C5"/>
    <w:rsid w:val="001C184F"/>
    <w:rsid w:val="001C195F"/>
    <w:rsid w:val="001C1A7A"/>
    <w:rsid w:val="001C1B6E"/>
    <w:rsid w:val="001C231E"/>
    <w:rsid w:val="001C2784"/>
    <w:rsid w:val="001C2FC2"/>
    <w:rsid w:val="001C3851"/>
    <w:rsid w:val="001C3B56"/>
    <w:rsid w:val="001C3DF1"/>
    <w:rsid w:val="001C4433"/>
    <w:rsid w:val="001C448A"/>
    <w:rsid w:val="001C50A3"/>
    <w:rsid w:val="001C50D7"/>
    <w:rsid w:val="001C5B50"/>
    <w:rsid w:val="001C631B"/>
    <w:rsid w:val="001C6534"/>
    <w:rsid w:val="001C6825"/>
    <w:rsid w:val="001C6EDF"/>
    <w:rsid w:val="001C6FA3"/>
    <w:rsid w:val="001C70A4"/>
    <w:rsid w:val="001C75D1"/>
    <w:rsid w:val="001C7663"/>
    <w:rsid w:val="001C7C23"/>
    <w:rsid w:val="001C7D2C"/>
    <w:rsid w:val="001C7D3B"/>
    <w:rsid w:val="001C7D41"/>
    <w:rsid w:val="001D0292"/>
    <w:rsid w:val="001D058A"/>
    <w:rsid w:val="001D06DA"/>
    <w:rsid w:val="001D08DB"/>
    <w:rsid w:val="001D0AD6"/>
    <w:rsid w:val="001D10DB"/>
    <w:rsid w:val="001D116F"/>
    <w:rsid w:val="001D1300"/>
    <w:rsid w:val="001D14BB"/>
    <w:rsid w:val="001D1752"/>
    <w:rsid w:val="001D1920"/>
    <w:rsid w:val="001D1AB4"/>
    <w:rsid w:val="001D238D"/>
    <w:rsid w:val="001D25C6"/>
    <w:rsid w:val="001D26AB"/>
    <w:rsid w:val="001D29EF"/>
    <w:rsid w:val="001D310D"/>
    <w:rsid w:val="001D3148"/>
    <w:rsid w:val="001D35B7"/>
    <w:rsid w:val="001D3605"/>
    <w:rsid w:val="001D36A4"/>
    <w:rsid w:val="001D3CB8"/>
    <w:rsid w:val="001D3D88"/>
    <w:rsid w:val="001D3FB6"/>
    <w:rsid w:val="001D403C"/>
    <w:rsid w:val="001D4702"/>
    <w:rsid w:val="001D4C3D"/>
    <w:rsid w:val="001D4CE2"/>
    <w:rsid w:val="001D4D54"/>
    <w:rsid w:val="001D5009"/>
    <w:rsid w:val="001D5217"/>
    <w:rsid w:val="001D538C"/>
    <w:rsid w:val="001D573D"/>
    <w:rsid w:val="001D5A01"/>
    <w:rsid w:val="001D61A8"/>
    <w:rsid w:val="001D6836"/>
    <w:rsid w:val="001E0002"/>
    <w:rsid w:val="001E00A2"/>
    <w:rsid w:val="001E030F"/>
    <w:rsid w:val="001E056B"/>
    <w:rsid w:val="001E0577"/>
    <w:rsid w:val="001E07F1"/>
    <w:rsid w:val="001E0820"/>
    <w:rsid w:val="001E0848"/>
    <w:rsid w:val="001E09B8"/>
    <w:rsid w:val="001E0EE1"/>
    <w:rsid w:val="001E11C5"/>
    <w:rsid w:val="001E12BE"/>
    <w:rsid w:val="001E14A6"/>
    <w:rsid w:val="001E14CB"/>
    <w:rsid w:val="001E194D"/>
    <w:rsid w:val="001E19B8"/>
    <w:rsid w:val="001E19BD"/>
    <w:rsid w:val="001E19D5"/>
    <w:rsid w:val="001E283F"/>
    <w:rsid w:val="001E28AC"/>
    <w:rsid w:val="001E2A7D"/>
    <w:rsid w:val="001E2BF7"/>
    <w:rsid w:val="001E2DBA"/>
    <w:rsid w:val="001E339F"/>
    <w:rsid w:val="001E3729"/>
    <w:rsid w:val="001E3848"/>
    <w:rsid w:val="001E3938"/>
    <w:rsid w:val="001E3AE4"/>
    <w:rsid w:val="001E3D20"/>
    <w:rsid w:val="001E3D22"/>
    <w:rsid w:val="001E3E25"/>
    <w:rsid w:val="001E3E5A"/>
    <w:rsid w:val="001E452F"/>
    <w:rsid w:val="001E4891"/>
    <w:rsid w:val="001E4A02"/>
    <w:rsid w:val="001E4D20"/>
    <w:rsid w:val="001E4EE2"/>
    <w:rsid w:val="001E4FF9"/>
    <w:rsid w:val="001E502F"/>
    <w:rsid w:val="001E50F1"/>
    <w:rsid w:val="001E5217"/>
    <w:rsid w:val="001E59D8"/>
    <w:rsid w:val="001E6309"/>
    <w:rsid w:val="001E6486"/>
    <w:rsid w:val="001E6AA5"/>
    <w:rsid w:val="001E6DCF"/>
    <w:rsid w:val="001E7179"/>
    <w:rsid w:val="001E73B3"/>
    <w:rsid w:val="001E7514"/>
    <w:rsid w:val="001E7808"/>
    <w:rsid w:val="001E7837"/>
    <w:rsid w:val="001E7A92"/>
    <w:rsid w:val="001E7BE6"/>
    <w:rsid w:val="001F0642"/>
    <w:rsid w:val="001F06DF"/>
    <w:rsid w:val="001F09F3"/>
    <w:rsid w:val="001F14C3"/>
    <w:rsid w:val="001F175E"/>
    <w:rsid w:val="001F1862"/>
    <w:rsid w:val="001F2B1A"/>
    <w:rsid w:val="001F2BDD"/>
    <w:rsid w:val="001F2E14"/>
    <w:rsid w:val="001F305F"/>
    <w:rsid w:val="001F3189"/>
    <w:rsid w:val="001F343B"/>
    <w:rsid w:val="001F3AA6"/>
    <w:rsid w:val="001F3B64"/>
    <w:rsid w:val="001F3F8C"/>
    <w:rsid w:val="001F438E"/>
    <w:rsid w:val="001F47BB"/>
    <w:rsid w:val="001F499E"/>
    <w:rsid w:val="001F4C35"/>
    <w:rsid w:val="001F4CAB"/>
    <w:rsid w:val="001F4E71"/>
    <w:rsid w:val="001F4F46"/>
    <w:rsid w:val="001F52EE"/>
    <w:rsid w:val="001F53E2"/>
    <w:rsid w:val="001F56B1"/>
    <w:rsid w:val="001F5926"/>
    <w:rsid w:val="001F5A1B"/>
    <w:rsid w:val="001F5C67"/>
    <w:rsid w:val="001F5D94"/>
    <w:rsid w:val="001F5DC4"/>
    <w:rsid w:val="001F6475"/>
    <w:rsid w:val="001F6990"/>
    <w:rsid w:val="001F6AFC"/>
    <w:rsid w:val="001F6C84"/>
    <w:rsid w:val="001F6CFE"/>
    <w:rsid w:val="001F6DBC"/>
    <w:rsid w:val="001F6E12"/>
    <w:rsid w:val="001F6EF5"/>
    <w:rsid w:val="001F7166"/>
    <w:rsid w:val="001F73A8"/>
    <w:rsid w:val="001F7514"/>
    <w:rsid w:val="002001A9"/>
    <w:rsid w:val="00200533"/>
    <w:rsid w:val="00200EAF"/>
    <w:rsid w:val="00201057"/>
    <w:rsid w:val="0020143D"/>
    <w:rsid w:val="00201F2C"/>
    <w:rsid w:val="0020241D"/>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3C"/>
    <w:rsid w:val="002057FD"/>
    <w:rsid w:val="00205E02"/>
    <w:rsid w:val="002063AA"/>
    <w:rsid w:val="002069F8"/>
    <w:rsid w:val="00206AD9"/>
    <w:rsid w:val="00206D4C"/>
    <w:rsid w:val="00207026"/>
    <w:rsid w:val="00207134"/>
    <w:rsid w:val="00207878"/>
    <w:rsid w:val="00207CD6"/>
    <w:rsid w:val="00207D96"/>
    <w:rsid w:val="00207FD7"/>
    <w:rsid w:val="00210088"/>
    <w:rsid w:val="002100E0"/>
    <w:rsid w:val="002100E4"/>
    <w:rsid w:val="002105DB"/>
    <w:rsid w:val="0021073B"/>
    <w:rsid w:val="002107A9"/>
    <w:rsid w:val="00210883"/>
    <w:rsid w:val="00210D40"/>
    <w:rsid w:val="002111C2"/>
    <w:rsid w:val="00211683"/>
    <w:rsid w:val="0021168F"/>
    <w:rsid w:val="002116A8"/>
    <w:rsid w:val="002116C5"/>
    <w:rsid w:val="00211756"/>
    <w:rsid w:val="002117E9"/>
    <w:rsid w:val="0021246D"/>
    <w:rsid w:val="00212563"/>
    <w:rsid w:val="002125E7"/>
    <w:rsid w:val="00212B86"/>
    <w:rsid w:val="00212EAA"/>
    <w:rsid w:val="0021362D"/>
    <w:rsid w:val="0021374B"/>
    <w:rsid w:val="0021377F"/>
    <w:rsid w:val="00213CB2"/>
    <w:rsid w:val="00213FD0"/>
    <w:rsid w:val="002143C1"/>
    <w:rsid w:val="00214506"/>
    <w:rsid w:val="002145E2"/>
    <w:rsid w:val="00214AAE"/>
    <w:rsid w:val="00214C0E"/>
    <w:rsid w:val="00215252"/>
    <w:rsid w:val="0021539F"/>
    <w:rsid w:val="002154A8"/>
    <w:rsid w:val="0021579E"/>
    <w:rsid w:val="00215BA3"/>
    <w:rsid w:val="00215C49"/>
    <w:rsid w:val="0021633C"/>
    <w:rsid w:val="002166CC"/>
    <w:rsid w:val="00216703"/>
    <w:rsid w:val="002167C3"/>
    <w:rsid w:val="002169A6"/>
    <w:rsid w:val="00217054"/>
    <w:rsid w:val="00217263"/>
    <w:rsid w:val="00217BC3"/>
    <w:rsid w:val="00217DDE"/>
    <w:rsid w:val="00217F71"/>
    <w:rsid w:val="0022027E"/>
    <w:rsid w:val="0022052F"/>
    <w:rsid w:val="00220693"/>
    <w:rsid w:val="0022078E"/>
    <w:rsid w:val="00220BAC"/>
    <w:rsid w:val="00220BB8"/>
    <w:rsid w:val="0022101E"/>
    <w:rsid w:val="002212D9"/>
    <w:rsid w:val="00221329"/>
    <w:rsid w:val="0022192C"/>
    <w:rsid w:val="00221B1A"/>
    <w:rsid w:val="00221B70"/>
    <w:rsid w:val="00221DD1"/>
    <w:rsid w:val="00221FCC"/>
    <w:rsid w:val="00222822"/>
    <w:rsid w:val="00222BD5"/>
    <w:rsid w:val="00222DFA"/>
    <w:rsid w:val="00223103"/>
    <w:rsid w:val="00223804"/>
    <w:rsid w:val="00223825"/>
    <w:rsid w:val="00223B92"/>
    <w:rsid w:val="00223DAF"/>
    <w:rsid w:val="002242F4"/>
    <w:rsid w:val="002243AD"/>
    <w:rsid w:val="00224C47"/>
    <w:rsid w:val="002250EB"/>
    <w:rsid w:val="00225568"/>
    <w:rsid w:val="00225717"/>
    <w:rsid w:val="002257BC"/>
    <w:rsid w:val="002258F8"/>
    <w:rsid w:val="00225C3A"/>
    <w:rsid w:val="00225D13"/>
    <w:rsid w:val="00225EC6"/>
    <w:rsid w:val="002265A2"/>
    <w:rsid w:val="00226D4B"/>
    <w:rsid w:val="00226EFA"/>
    <w:rsid w:val="00227019"/>
    <w:rsid w:val="002270BB"/>
    <w:rsid w:val="00227123"/>
    <w:rsid w:val="00227817"/>
    <w:rsid w:val="00227FF1"/>
    <w:rsid w:val="0023025E"/>
    <w:rsid w:val="00230D28"/>
    <w:rsid w:val="00230D77"/>
    <w:rsid w:val="00231149"/>
    <w:rsid w:val="002314CF"/>
    <w:rsid w:val="0023165D"/>
    <w:rsid w:val="00231722"/>
    <w:rsid w:val="002318C1"/>
    <w:rsid w:val="00231C3F"/>
    <w:rsid w:val="00231EF6"/>
    <w:rsid w:val="002323AB"/>
    <w:rsid w:val="00232ABB"/>
    <w:rsid w:val="00232C25"/>
    <w:rsid w:val="002330F7"/>
    <w:rsid w:val="00233401"/>
    <w:rsid w:val="002334F3"/>
    <w:rsid w:val="0023373D"/>
    <w:rsid w:val="00233C95"/>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A7"/>
    <w:rsid w:val="002403EF"/>
    <w:rsid w:val="0024070B"/>
    <w:rsid w:val="002407A7"/>
    <w:rsid w:val="00241141"/>
    <w:rsid w:val="002415CA"/>
    <w:rsid w:val="002417E6"/>
    <w:rsid w:val="00241ABF"/>
    <w:rsid w:val="00241C4C"/>
    <w:rsid w:val="00241DFF"/>
    <w:rsid w:val="002425A6"/>
    <w:rsid w:val="0024289C"/>
    <w:rsid w:val="002428BF"/>
    <w:rsid w:val="00242D40"/>
    <w:rsid w:val="00242EB2"/>
    <w:rsid w:val="00242F00"/>
    <w:rsid w:val="0024329E"/>
    <w:rsid w:val="0024343F"/>
    <w:rsid w:val="002436D9"/>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47A46"/>
    <w:rsid w:val="0025063D"/>
    <w:rsid w:val="00250769"/>
    <w:rsid w:val="00250B6C"/>
    <w:rsid w:val="00250DDD"/>
    <w:rsid w:val="00250F37"/>
    <w:rsid w:val="0025148E"/>
    <w:rsid w:val="002517EB"/>
    <w:rsid w:val="00251C42"/>
    <w:rsid w:val="0025206A"/>
    <w:rsid w:val="002529D4"/>
    <w:rsid w:val="002531A2"/>
    <w:rsid w:val="002535B1"/>
    <w:rsid w:val="00253A2C"/>
    <w:rsid w:val="00253F00"/>
    <w:rsid w:val="002541F5"/>
    <w:rsid w:val="00254233"/>
    <w:rsid w:val="00254469"/>
    <w:rsid w:val="00254C0F"/>
    <w:rsid w:val="00254D42"/>
    <w:rsid w:val="00254F2F"/>
    <w:rsid w:val="002557C4"/>
    <w:rsid w:val="00255D72"/>
    <w:rsid w:val="00255F11"/>
    <w:rsid w:val="002561D3"/>
    <w:rsid w:val="00256A3F"/>
    <w:rsid w:val="00256D60"/>
    <w:rsid w:val="00257564"/>
    <w:rsid w:val="0025772F"/>
    <w:rsid w:val="00257809"/>
    <w:rsid w:val="00257824"/>
    <w:rsid w:val="00257BD3"/>
    <w:rsid w:val="00257C1C"/>
    <w:rsid w:val="00257CA8"/>
    <w:rsid w:val="00257DEA"/>
    <w:rsid w:val="00260081"/>
    <w:rsid w:val="0026016C"/>
    <w:rsid w:val="00260407"/>
    <w:rsid w:val="0026049F"/>
    <w:rsid w:val="002606FA"/>
    <w:rsid w:val="00260861"/>
    <w:rsid w:val="00260B9D"/>
    <w:rsid w:val="00260C75"/>
    <w:rsid w:val="00261A00"/>
    <w:rsid w:val="00261AE3"/>
    <w:rsid w:val="00262020"/>
    <w:rsid w:val="002620D8"/>
    <w:rsid w:val="00262185"/>
    <w:rsid w:val="00262420"/>
    <w:rsid w:val="0026260A"/>
    <w:rsid w:val="0026298F"/>
    <w:rsid w:val="00262CE9"/>
    <w:rsid w:val="00263BC0"/>
    <w:rsid w:val="002642C9"/>
    <w:rsid w:val="00264756"/>
    <w:rsid w:val="00264A97"/>
    <w:rsid w:val="00264B3B"/>
    <w:rsid w:val="00264BDD"/>
    <w:rsid w:val="00264E75"/>
    <w:rsid w:val="002651F4"/>
    <w:rsid w:val="0026584E"/>
    <w:rsid w:val="00265F36"/>
    <w:rsid w:val="0026612B"/>
    <w:rsid w:val="00266304"/>
    <w:rsid w:val="0026631B"/>
    <w:rsid w:val="00266332"/>
    <w:rsid w:val="002666FA"/>
    <w:rsid w:val="00266C07"/>
    <w:rsid w:val="00266C5D"/>
    <w:rsid w:val="0026717E"/>
    <w:rsid w:val="00267267"/>
    <w:rsid w:val="00267CB7"/>
    <w:rsid w:val="00267F9B"/>
    <w:rsid w:val="0027010D"/>
    <w:rsid w:val="00270313"/>
    <w:rsid w:val="00270398"/>
    <w:rsid w:val="002704A3"/>
    <w:rsid w:val="0027081C"/>
    <w:rsid w:val="002708AC"/>
    <w:rsid w:val="00270909"/>
    <w:rsid w:val="00270A65"/>
    <w:rsid w:val="00270AE4"/>
    <w:rsid w:val="002710DB"/>
    <w:rsid w:val="002713AB"/>
    <w:rsid w:val="002714DC"/>
    <w:rsid w:val="00271521"/>
    <w:rsid w:val="00271CCC"/>
    <w:rsid w:val="00271E8F"/>
    <w:rsid w:val="00271F2B"/>
    <w:rsid w:val="00272621"/>
    <w:rsid w:val="00272808"/>
    <w:rsid w:val="00272B14"/>
    <w:rsid w:val="00272B80"/>
    <w:rsid w:val="00273390"/>
    <w:rsid w:val="00273B1A"/>
    <w:rsid w:val="00273E03"/>
    <w:rsid w:val="002741F4"/>
    <w:rsid w:val="002742A1"/>
    <w:rsid w:val="002742DF"/>
    <w:rsid w:val="00274381"/>
    <w:rsid w:val="002743F9"/>
    <w:rsid w:val="00274859"/>
    <w:rsid w:val="00274E27"/>
    <w:rsid w:val="002755E2"/>
    <w:rsid w:val="00275884"/>
    <w:rsid w:val="00275BFF"/>
    <w:rsid w:val="00275D98"/>
    <w:rsid w:val="00275EC9"/>
    <w:rsid w:val="002766E8"/>
    <w:rsid w:val="00276A29"/>
    <w:rsid w:val="00276B8B"/>
    <w:rsid w:val="00276C70"/>
    <w:rsid w:val="002773DF"/>
    <w:rsid w:val="002779A4"/>
    <w:rsid w:val="00277D50"/>
    <w:rsid w:val="002801C2"/>
    <w:rsid w:val="00280C9B"/>
    <w:rsid w:val="00281D3A"/>
    <w:rsid w:val="00281E6F"/>
    <w:rsid w:val="00282A25"/>
    <w:rsid w:val="00282BA2"/>
    <w:rsid w:val="00282DAD"/>
    <w:rsid w:val="00282E98"/>
    <w:rsid w:val="00283331"/>
    <w:rsid w:val="00283413"/>
    <w:rsid w:val="00283482"/>
    <w:rsid w:val="002835F3"/>
    <w:rsid w:val="00283827"/>
    <w:rsid w:val="00283BA5"/>
    <w:rsid w:val="00283C46"/>
    <w:rsid w:val="002847A2"/>
    <w:rsid w:val="00284BAA"/>
    <w:rsid w:val="00284FA6"/>
    <w:rsid w:val="00285507"/>
    <w:rsid w:val="00285595"/>
    <w:rsid w:val="0028586D"/>
    <w:rsid w:val="002859AC"/>
    <w:rsid w:val="00285C5F"/>
    <w:rsid w:val="00285E69"/>
    <w:rsid w:val="00286083"/>
    <w:rsid w:val="002864FD"/>
    <w:rsid w:val="00286621"/>
    <w:rsid w:val="00286639"/>
    <w:rsid w:val="002866C0"/>
    <w:rsid w:val="00286879"/>
    <w:rsid w:val="002868C0"/>
    <w:rsid w:val="00287650"/>
    <w:rsid w:val="002877D1"/>
    <w:rsid w:val="00287A8E"/>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780"/>
    <w:rsid w:val="00292883"/>
    <w:rsid w:val="00292DDE"/>
    <w:rsid w:val="00293A54"/>
    <w:rsid w:val="00294099"/>
    <w:rsid w:val="0029463E"/>
    <w:rsid w:val="00294F81"/>
    <w:rsid w:val="00294FB7"/>
    <w:rsid w:val="00295437"/>
    <w:rsid w:val="0029564D"/>
    <w:rsid w:val="0029575C"/>
    <w:rsid w:val="0029578B"/>
    <w:rsid w:val="002957DC"/>
    <w:rsid w:val="00295924"/>
    <w:rsid w:val="0029592F"/>
    <w:rsid w:val="00295A5C"/>
    <w:rsid w:val="00295D33"/>
    <w:rsid w:val="00296067"/>
    <w:rsid w:val="0029624D"/>
    <w:rsid w:val="00296667"/>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793"/>
    <w:rsid w:val="002A2942"/>
    <w:rsid w:val="002A30A3"/>
    <w:rsid w:val="002A30C4"/>
    <w:rsid w:val="002A3230"/>
    <w:rsid w:val="002A34FE"/>
    <w:rsid w:val="002A3CBD"/>
    <w:rsid w:val="002A3FC9"/>
    <w:rsid w:val="002A46AE"/>
    <w:rsid w:val="002A4880"/>
    <w:rsid w:val="002A4C0B"/>
    <w:rsid w:val="002A5A5E"/>
    <w:rsid w:val="002A65DE"/>
    <w:rsid w:val="002A6873"/>
    <w:rsid w:val="002A691B"/>
    <w:rsid w:val="002A722B"/>
    <w:rsid w:val="002A7CBC"/>
    <w:rsid w:val="002B037C"/>
    <w:rsid w:val="002B0BF9"/>
    <w:rsid w:val="002B1115"/>
    <w:rsid w:val="002B120F"/>
    <w:rsid w:val="002B144E"/>
    <w:rsid w:val="002B210F"/>
    <w:rsid w:val="002B2E7B"/>
    <w:rsid w:val="002B31D4"/>
    <w:rsid w:val="002B32F9"/>
    <w:rsid w:val="002B33BE"/>
    <w:rsid w:val="002B3789"/>
    <w:rsid w:val="002B3971"/>
    <w:rsid w:val="002B3E01"/>
    <w:rsid w:val="002B3E3F"/>
    <w:rsid w:val="002B456C"/>
    <w:rsid w:val="002B48F3"/>
    <w:rsid w:val="002B4D53"/>
    <w:rsid w:val="002B4D9E"/>
    <w:rsid w:val="002B51B4"/>
    <w:rsid w:val="002B51F6"/>
    <w:rsid w:val="002B527F"/>
    <w:rsid w:val="002B5BD6"/>
    <w:rsid w:val="002B5EF5"/>
    <w:rsid w:val="002B61CA"/>
    <w:rsid w:val="002B64A0"/>
    <w:rsid w:val="002B66C0"/>
    <w:rsid w:val="002B6705"/>
    <w:rsid w:val="002B68B9"/>
    <w:rsid w:val="002B68D8"/>
    <w:rsid w:val="002B6E02"/>
    <w:rsid w:val="002B71E9"/>
    <w:rsid w:val="002B7413"/>
    <w:rsid w:val="002B77B9"/>
    <w:rsid w:val="002C0757"/>
    <w:rsid w:val="002C09EF"/>
    <w:rsid w:val="002C09FD"/>
    <w:rsid w:val="002C0D6E"/>
    <w:rsid w:val="002C0E6D"/>
    <w:rsid w:val="002C103B"/>
    <w:rsid w:val="002C11F3"/>
    <w:rsid w:val="002C1679"/>
    <w:rsid w:val="002C1881"/>
    <w:rsid w:val="002C1BCD"/>
    <w:rsid w:val="002C21B2"/>
    <w:rsid w:val="002C2223"/>
    <w:rsid w:val="002C237C"/>
    <w:rsid w:val="002C23C4"/>
    <w:rsid w:val="002C23E3"/>
    <w:rsid w:val="002C255A"/>
    <w:rsid w:val="002C27E3"/>
    <w:rsid w:val="002C3174"/>
    <w:rsid w:val="002C3336"/>
    <w:rsid w:val="002C3688"/>
    <w:rsid w:val="002C3765"/>
    <w:rsid w:val="002C3E7F"/>
    <w:rsid w:val="002C43CE"/>
    <w:rsid w:val="002C4529"/>
    <w:rsid w:val="002C45F9"/>
    <w:rsid w:val="002C4A50"/>
    <w:rsid w:val="002C4D32"/>
    <w:rsid w:val="002C4DB8"/>
    <w:rsid w:val="002C4F63"/>
    <w:rsid w:val="002C5071"/>
    <w:rsid w:val="002C523A"/>
    <w:rsid w:val="002C526C"/>
    <w:rsid w:val="002C5477"/>
    <w:rsid w:val="002C55C0"/>
    <w:rsid w:val="002C564D"/>
    <w:rsid w:val="002C586A"/>
    <w:rsid w:val="002C5CCB"/>
    <w:rsid w:val="002C5EF8"/>
    <w:rsid w:val="002C669A"/>
    <w:rsid w:val="002C6B84"/>
    <w:rsid w:val="002C6C8F"/>
    <w:rsid w:val="002C74B4"/>
    <w:rsid w:val="002D04B2"/>
    <w:rsid w:val="002D050F"/>
    <w:rsid w:val="002D07B9"/>
    <w:rsid w:val="002D0A37"/>
    <w:rsid w:val="002D0CF3"/>
    <w:rsid w:val="002D1059"/>
    <w:rsid w:val="002D12A7"/>
    <w:rsid w:val="002D157F"/>
    <w:rsid w:val="002D1991"/>
    <w:rsid w:val="002D1A3F"/>
    <w:rsid w:val="002D1C1F"/>
    <w:rsid w:val="002D22C1"/>
    <w:rsid w:val="002D237F"/>
    <w:rsid w:val="002D2676"/>
    <w:rsid w:val="002D2873"/>
    <w:rsid w:val="002D29BA"/>
    <w:rsid w:val="002D2A1A"/>
    <w:rsid w:val="002D2A2E"/>
    <w:rsid w:val="002D2D39"/>
    <w:rsid w:val="002D2FB6"/>
    <w:rsid w:val="002D3810"/>
    <w:rsid w:val="002D3818"/>
    <w:rsid w:val="002D3836"/>
    <w:rsid w:val="002D3A2D"/>
    <w:rsid w:val="002D4038"/>
    <w:rsid w:val="002D4469"/>
    <w:rsid w:val="002D44EB"/>
    <w:rsid w:val="002D46D9"/>
    <w:rsid w:val="002D46FA"/>
    <w:rsid w:val="002D4C3D"/>
    <w:rsid w:val="002D4FBE"/>
    <w:rsid w:val="002D519D"/>
    <w:rsid w:val="002D5854"/>
    <w:rsid w:val="002D5C45"/>
    <w:rsid w:val="002D5CBF"/>
    <w:rsid w:val="002D5D83"/>
    <w:rsid w:val="002D6006"/>
    <w:rsid w:val="002D60CD"/>
    <w:rsid w:val="002D6172"/>
    <w:rsid w:val="002D6535"/>
    <w:rsid w:val="002D6654"/>
    <w:rsid w:val="002D691A"/>
    <w:rsid w:val="002D6CE9"/>
    <w:rsid w:val="002D6D90"/>
    <w:rsid w:val="002D78AB"/>
    <w:rsid w:val="002D79D6"/>
    <w:rsid w:val="002D7C8E"/>
    <w:rsid w:val="002E1184"/>
    <w:rsid w:val="002E11DB"/>
    <w:rsid w:val="002E1373"/>
    <w:rsid w:val="002E179B"/>
    <w:rsid w:val="002E1B2A"/>
    <w:rsid w:val="002E219D"/>
    <w:rsid w:val="002E2717"/>
    <w:rsid w:val="002E2B0F"/>
    <w:rsid w:val="002E30C0"/>
    <w:rsid w:val="002E3B37"/>
    <w:rsid w:val="002E3FF7"/>
    <w:rsid w:val="002E4534"/>
    <w:rsid w:val="002E453F"/>
    <w:rsid w:val="002E4B09"/>
    <w:rsid w:val="002E4B6C"/>
    <w:rsid w:val="002E4D5B"/>
    <w:rsid w:val="002E5035"/>
    <w:rsid w:val="002E59ED"/>
    <w:rsid w:val="002E5CC0"/>
    <w:rsid w:val="002E5D8D"/>
    <w:rsid w:val="002E5F21"/>
    <w:rsid w:val="002E6210"/>
    <w:rsid w:val="002E6309"/>
    <w:rsid w:val="002E6595"/>
    <w:rsid w:val="002E6C71"/>
    <w:rsid w:val="002E7041"/>
    <w:rsid w:val="002E7435"/>
    <w:rsid w:val="002E791B"/>
    <w:rsid w:val="002E7B83"/>
    <w:rsid w:val="002E7D7B"/>
    <w:rsid w:val="002F00A7"/>
    <w:rsid w:val="002F0176"/>
    <w:rsid w:val="002F088D"/>
    <w:rsid w:val="002F0D5D"/>
    <w:rsid w:val="002F113B"/>
    <w:rsid w:val="002F24BA"/>
    <w:rsid w:val="002F26AD"/>
    <w:rsid w:val="002F28EF"/>
    <w:rsid w:val="002F2E6F"/>
    <w:rsid w:val="002F2EF5"/>
    <w:rsid w:val="002F2F52"/>
    <w:rsid w:val="002F375F"/>
    <w:rsid w:val="002F3790"/>
    <w:rsid w:val="002F3B90"/>
    <w:rsid w:val="002F3BBD"/>
    <w:rsid w:val="002F4670"/>
    <w:rsid w:val="002F4C98"/>
    <w:rsid w:val="002F4CA6"/>
    <w:rsid w:val="002F4DDE"/>
    <w:rsid w:val="002F63D1"/>
    <w:rsid w:val="002F63EE"/>
    <w:rsid w:val="002F64F8"/>
    <w:rsid w:val="002F678E"/>
    <w:rsid w:val="002F6A69"/>
    <w:rsid w:val="002F7658"/>
    <w:rsid w:val="002F7709"/>
    <w:rsid w:val="002F7C0D"/>
    <w:rsid w:val="003004AC"/>
    <w:rsid w:val="003006B9"/>
    <w:rsid w:val="003008ED"/>
    <w:rsid w:val="00300A06"/>
    <w:rsid w:val="00300C71"/>
    <w:rsid w:val="00301110"/>
    <w:rsid w:val="00301396"/>
    <w:rsid w:val="00301A99"/>
    <w:rsid w:val="00301BBE"/>
    <w:rsid w:val="00302259"/>
    <w:rsid w:val="0030256D"/>
    <w:rsid w:val="003026A7"/>
    <w:rsid w:val="00302928"/>
    <w:rsid w:val="00302A1C"/>
    <w:rsid w:val="00302B1F"/>
    <w:rsid w:val="00302D09"/>
    <w:rsid w:val="00302E4F"/>
    <w:rsid w:val="00302F7B"/>
    <w:rsid w:val="00303042"/>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0EC"/>
    <w:rsid w:val="00306497"/>
    <w:rsid w:val="003065CD"/>
    <w:rsid w:val="00306886"/>
    <w:rsid w:val="003068BA"/>
    <w:rsid w:val="003068C8"/>
    <w:rsid w:val="00306966"/>
    <w:rsid w:val="00306D74"/>
    <w:rsid w:val="00307262"/>
    <w:rsid w:val="0030762B"/>
    <w:rsid w:val="0030796D"/>
    <w:rsid w:val="00307AF4"/>
    <w:rsid w:val="00307D2A"/>
    <w:rsid w:val="00307D35"/>
    <w:rsid w:val="00307ED3"/>
    <w:rsid w:val="00310046"/>
    <w:rsid w:val="0031010E"/>
    <w:rsid w:val="003101F1"/>
    <w:rsid w:val="003104F5"/>
    <w:rsid w:val="00310833"/>
    <w:rsid w:val="0031088D"/>
    <w:rsid w:val="00310915"/>
    <w:rsid w:val="00310B3F"/>
    <w:rsid w:val="0031104B"/>
    <w:rsid w:val="003110F1"/>
    <w:rsid w:val="00311242"/>
    <w:rsid w:val="00311599"/>
    <w:rsid w:val="003119CD"/>
    <w:rsid w:val="00311C2F"/>
    <w:rsid w:val="00311D26"/>
    <w:rsid w:val="00311D5E"/>
    <w:rsid w:val="00311E36"/>
    <w:rsid w:val="00312014"/>
    <w:rsid w:val="003121AE"/>
    <w:rsid w:val="00312201"/>
    <w:rsid w:val="00312487"/>
    <w:rsid w:val="00312C92"/>
    <w:rsid w:val="00312FE9"/>
    <w:rsid w:val="0031323C"/>
    <w:rsid w:val="003133CA"/>
    <w:rsid w:val="00313E23"/>
    <w:rsid w:val="00313FA7"/>
    <w:rsid w:val="00314277"/>
    <w:rsid w:val="00314401"/>
    <w:rsid w:val="00314A34"/>
    <w:rsid w:val="00314B76"/>
    <w:rsid w:val="00314D37"/>
    <w:rsid w:val="00314DA1"/>
    <w:rsid w:val="00314E6B"/>
    <w:rsid w:val="00315411"/>
    <w:rsid w:val="00315472"/>
    <w:rsid w:val="003155EB"/>
    <w:rsid w:val="00315765"/>
    <w:rsid w:val="00315875"/>
    <w:rsid w:val="00315BBA"/>
    <w:rsid w:val="00315CE4"/>
    <w:rsid w:val="00315DD1"/>
    <w:rsid w:val="0031644D"/>
    <w:rsid w:val="00316A2F"/>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6CB"/>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0E"/>
    <w:rsid w:val="00331124"/>
    <w:rsid w:val="0033113A"/>
    <w:rsid w:val="003316D9"/>
    <w:rsid w:val="00331A79"/>
    <w:rsid w:val="003320DF"/>
    <w:rsid w:val="003328A0"/>
    <w:rsid w:val="003328C5"/>
    <w:rsid w:val="0033299F"/>
    <w:rsid w:val="003329A6"/>
    <w:rsid w:val="00332C7E"/>
    <w:rsid w:val="00332F9C"/>
    <w:rsid w:val="0033315F"/>
    <w:rsid w:val="003331F5"/>
    <w:rsid w:val="003338FE"/>
    <w:rsid w:val="00333997"/>
    <w:rsid w:val="0033399F"/>
    <w:rsid w:val="00333BE7"/>
    <w:rsid w:val="0033400C"/>
    <w:rsid w:val="0033408A"/>
    <w:rsid w:val="003341DA"/>
    <w:rsid w:val="00334226"/>
    <w:rsid w:val="0033436B"/>
    <w:rsid w:val="00334598"/>
    <w:rsid w:val="00334BC2"/>
    <w:rsid w:val="00334C49"/>
    <w:rsid w:val="00334CEF"/>
    <w:rsid w:val="00334E9C"/>
    <w:rsid w:val="003353EE"/>
    <w:rsid w:val="00335597"/>
    <w:rsid w:val="00335697"/>
    <w:rsid w:val="00335C76"/>
    <w:rsid w:val="00335D75"/>
    <w:rsid w:val="0033641C"/>
    <w:rsid w:val="0033686E"/>
    <w:rsid w:val="003373D0"/>
    <w:rsid w:val="00337547"/>
    <w:rsid w:val="00337601"/>
    <w:rsid w:val="0033770B"/>
    <w:rsid w:val="00337EE1"/>
    <w:rsid w:val="00340166"/>
    <w:rsid w:val="003401E0"/>
    <w:rsid w:val="00340216"/>
    <w:rsid w:val="003402BC"/>
    <w:rsid w:val="0034041E"/>
    <w:rsid w:val="003404E5"/>
    <w:rsid w:val="00340658"/>
    <w:rsid w:val="0034086F"/>
    <w:rsid w:val="003408C4"/>
    <w:rsid w:val="00340F00"/>
    <w:rsid w:val="00341071"/>
    <w:rsid w:val="00341085"/>
    <w:rsid w:val="003411FC"/>
    <w:rsid w:val="003412C0"/>
    <w:rsid w:val="0034168F"/>
    <w:rsid w:val="00341769"/>
    <w:rsid w:val="0034189C"/>
    <w:rsid w:val="003423D1"/>
    <w:rsid w:val="00342883"/>
    <w:rsid w:val="00342DA6"/>
    <w:rsid w:val="00343479"/>
    <w:rsid w:val="00343573"/>
    <w:rsid w:val="003435DD"/>
    <w:rsid w:val="00343961"/>
    <w:rsid w:val="00343CE3"/>
    <w:rsid w:val="00344411"/>
    <w:rsid w:val="003447AC"/>
    <w:rsid w:val="003448B4"/>
    <w:rsid w:val="00344C88"/>
    <w:rsid w:val="00344E1A"/>
    <w:rsid w:val="00344E50"/>
    <w:rsid w:val="0034544D"/>
    <w:rsid w:val="003456CC"/>
    <w:rsid w:val="003457B3"/>
    <w:rsid w:val="00345C10"/>
    <w:rsid w:val="003461D9"/>
    <w:rsid w:val="0034627C"/>
    <w:rsid w:val="003462E7"/>
    <w:rsid w:val="00346793"/>
    <w:rsid w:val="0034689D"/>
    <w:rsid w:val="00346D58"/>
    <w:rsid w:val="00346FD8"/>
    <w:rsid w:val="00347443"/>
    <w:rsid w:val="00347450"/>
    <w:rsid w:val="00347F9F"/>
    <w:rsid w:val="003504D8"/>
    <w:rsid w:val="003505DD"/>
    <w:rsid w:val="00350B5D"/>
    <w:rsid w:val="00350C9C"/>
    <w:rsid w:val="00350D0A"/>
    <w:rsid w:val="00350E6B"/>
    <w:rsid w:val="00351108"/>
    <w:rsid w:val="003511CB"/>
    <w:rsid w:val="00351285"/>
    <w:rsid w:val="003519E4"/>
    <w:rsid w:val="00352216"/>
    <w:rsid w:val="0035240F"/>
    <w:rsid w:val="003524FA"/>
    <w:rsid w:val="0035268F"/>
    <w:rsid w:val="00352949"/>
    <w:rsid w:val="00352A84"/>
    <w:rsid w:val="00352C46"/>
    <w:rsid w:val="00352F08"/>
    <w:rsid w:val="00352F77"/>
    <w:rsid w:val="00353214"/>
    <w:rsid w:val="003532A2"/>
    <w:rsid w:val="0035359E"/>
    <w:rsid w:val="00353BD5"/>
    <w:rsid w:val="00353D0F"/>
    <w:rsid w:val="00353DF2"/>
    <w:rsid w:val="00354793"/>
    <w:rsid w:val="00354B92"/>
    <w:rsid w:val="00354C1F"/>
    <w:rsid w:val="00354EC6"/>
    <w:rsid w:val="00355164"/>
    <w:rsid w:val="003551E4"/>
    <w:rsid w:val="0035526C"/>
    <w:rsid w:val="00355778"/>
    <w:rsid w:val="00355AFD"/>
    <w:rsid w:val="00355C0C"/>
    <w:rsid w:val="00355F73"/>
    <w:rsid w:val="00356653"/>
    <w:rsid w:val="0035671D"/>
    <w:rsid w:val="00356DBF"/>
    <w:rsid w:val="003570D6"/>
    <w:rsid w:val="003575CE"/>
    <w:rsid w:val="003576F1"/>
    <w:rsid w:val="00357C4D"/>
    <w:rsid w:val="00357D0D"/>
    <w:rsid w:val="00360317"/>
    <w:rsid w:val="00360B19"/>
    <w:rsid w:val="00360BE9"/>
    <w:rsid w:val="00360FEE"/>
    <w:rsid w:val="00361140"/>
    <w:rsid w:val="003612C1"/>
    <w:rsid w:val="003613A4"/>
    <w:rsid w:val="00361424"/>
    <w:rsid w:val="003614B2"/>
    <w:rsid w:val="00361678"/>
    <w:rsid w:val="0036190D"/>
    <w:rsid w:val="00361C0F"/>
    <w:rsid w:val="00361EB4"/>
    <w:rsid w:val="0036217A"/>
    <w:rsid w:val="0036242D"/>
    <w:rsid w:val="00362A62"/>
    <w:rsid w:val="003633CD"/>
    <w:rsid w:val="0036361B"/>
    <w:rsid w:val="00364829"/>
    <w:rsid w:val="00364B2E"/>
    <w:rsid w:val="00364D22"/>
    <w:rsid w:val="003653A9"/>
    <w:rsid w:val="00365631"/>
    <w:rsid w:val="00365AB6"/>
    <w:rsid w:val="00365AC4"/>
    <w:rsid w:val="00365E17"/>
    <w:rsid w:val="0036627A"/>
    <w:rsid w:val="003663D8"/>
    <w:rsid w:val="00366874"/>
    <w:rsid w:val="00366B15"/>
    <w:rsid w:val="00366C15"/>
    <w:rsid w:val="00366CD3"/>
    <w:rsid w:val="00367025"/>
    <w:rsid w:val="003672C3"/>
    <w:rsid w:val="00367448"/>
    <w:rsid w:val="00367506"/>
    <w:rsid w:val="00367700"/>
    <w:rsid w:val="00367E5E"/>
    <w:rsid w:val="00370631"/>
    <w:rsid w:val="003707E4"/>
    <w:rsid w:val="003711ED"/>
    <w:rsid w:val="003713EB"/>
    <w:rsid w:val="003715DB"/>
    <w:rsid w:val="003716B6"/>
    <w:rsid w:val="003716E6"/>
    <w:rsid w:val="00371D61"/>
    <w:rsid w:val="00371D7E"/>
    <w:rsid w:val="003721DE"/>
    <w:rsid w:val="003722A1"/>
    <w:rsid w:val="003722D0"/>
    <w:rsid w:val="0037293B"/>
    <w:rsid w:val="00372A73"/>
    <w:rsid w:val="00372B70"/>
    <w:rsid w:val="00372D12"/>
    <w:rsid w:val="003730A4"/>
    <w:rsid w:val="003735E4"/>
    <w:rsid w:val="003735F9"/>
    <w:rsid w:val="0037363A"/>
    <w:rsid w:val="00373C18"/>
    <w:rsid w:val="003741A7"/>
    <w:rsid w:val="00374582"/>
    <w:rsid w:val="00374A22"/>
    <w:rsid w:val="00374F39"/>
    <w:rsid w:val="003750B4"/>
    <w:rsid w:val="003750CB"/>
    <w:rsid w:val="00375775"/>
    <w:rsid w:val="00375B89"/>
    <w:rsid w:val="00376222"/>
    <w:rsid w:val="0037652C"/>
    <w:rsid w:val="003768E7"/>
    <w:rsid w:val="00376DCD"/>
    <w:rsid w:val="003773D7"/>
    <w:rsid w:val="00377767"/>
    <w:rsid w:val="00377EA0"/>
    <w:rsid w:val="00380233"/>
    <w:rsid w:val="0038027F"/>
    <w:rsid w:val="003804B2"/>
    <w:rsid w:val="00380852"/>
    <w:rsid w:val="00380A69"/>
    <w:rsid w:val="00380B66"/>
    <w:rsid w:val="00380C58"/>
    <w:rsid w:val="00380D5F"/>
    <w:rsid w:val="0038185F"/>
    <w:rsid w:val="0038191A"/>
    <w:rsid w:val="00381A9A"/>
    <w:rsid w:val="00381B2E"/>
    <w:rsid w:val="00381BF0"/>
    <w:rsid w:val="00381F28"/>
    <w:rsid w:val="00381F60"/>
    <w:rsid w:val="00382725"/>
    <w:rsid w:val="00382AF5"/>
    <w:rsid w:val="00382B92"/>
    <w:rsid w:val="00382C51"/>
    <w:rsid w:val="00382F90"/>
    <w:rsid w:val="00383260"/>
    <w:rsid w:val="00383561"/>
    <w:rsid w:val="00383AD9"/>
    <w:rsid w:val="00383EB1"/>
    <w:rsid w:val="0038428F"/>
    <w:rsid w:val="00384748"/>
    <w:rsid w:val="00384C2D"/>
    <w:rsid w:val="00384C4C"/>
    <w:rsid w:val="003855F6"/>
    <w:rsid w:val="003858D4"/>
    <w:rsid w:val="00386033"/>
    <w:rsid w:val="00386657"/>
    <w:rsid w:val="0038683E"/>
    <w:rsid w:val="00387944"/>
    <w:rsid w:val="00387B9F"/>
    <w:rsid w:val="00387C77"/>
    <w:rsid w:val="00387CF8"/>
    <w:rsid w:val="003905EA"/>
    <w:rsid w:val="00390AB5"/>
    <w:rsid w:val="00390C56"/>
    <w:rsid w:val="00390EA4"/>
    <w:rsid w:val="00391A99"/>
    <w:rsid w:val="00392469"/>
    <w:rsid w:val="00392AE3"/>
    <w:rsid w:val="0039323A"/>
    <w:rsid w:val="003932CC"/>
    <w:rsid w:val="0039343D"/>
    <w:rsid w:val="003938C8"/>
    <w:rsid w:val="003938D1"/>
    <w:rsid w:val="0039409C"/>
    <w:rsid w:val="0039429D"/>
    <w:rsid w:val="0039448B"/>
    <w:rsid w:val="003944E9"/>
    <w:rsid w:val="0039460C"/>
    <w:rsid w:val="00394965"/>
    <w:rsid w:val="00394C7B"/>
    <w:rsid w:val="003956D0"/>
    <w:rsid w:val="00395920"/>
    <w:rsid w:val="00395BD7"/>
    <w:rsid w:val="00396381"/>
    <w:rsid w:val="00396A61"/>
    <w:rsid w:val="003971BF"/>
    <w:rsid w:val="003971DB"/>
    <w:rsid w:val="0039739C"/>
    <w:rsid w:val="0039766B"/>
    <w:rsid w:val="00397870"/>
    <w:rsid w:val="003978D0"/>
    <w:rsid w:val="00397CFE"/>
    <w:rsid w:val="00397D2A"/>
    <w:rsid w:val="003A024F"/>
    <w:rsid w:val="003A03E2"/>
    <w:rsid w:val="003A040D"/>
    <w:rsid w:val="003A04B2"/>
    <w:rsid w:val="003A0B41"/>
    <w:rsid w:val="003A0BE8"/>
    <w:rsid w:val="003A0C20"/>
    <w:rsid w:val="003A0E15"/>
    <w:rsid w:val="003A19F4"/>
    <w:rsid w:val="003A1FF9"/>
    <w:rsid w:val="003A2079"/>
    <w:rsid w:val="003A21BE"/>
    <w:rsid w:val="003A26DB"/>
    <w:rsid w:val="003A2768"/>
    <w:rsid w:val="003A328E"/>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70D"/>
    <w:rsid w:val="003A7ACA"/>
    <w:rsid w:val="003B035C"/>
    <w:rsid w:val="003B07BB"/>
    <w:rsid w:val="003B07F2"/>
    <w:rsid w:val="003B0BD0"/>
    <w:rsid w:val="003B1208"/>
    <w:rsid w:val="003B12B2"/>
    <w:rsid w:val="003B12BE"/>
    <w:rsid w:val="003B1493"/>
    <w:rsid w:val="003B1995"/>
    <w:rsid w:val="003B2537"/>
    <w:rsid w:val="003B25AB"/>
    <w:rsid w:val="003B2B7A"/>
    <w:rsid w:val="003B2E18"/>
    <w:rsid w:val="003B30D4"/>
    <w:rsid w:val="003B3229"/>
    <w:rsid w:val="003B3931"/>
    <w:rsid w:val="003B3A5E"/>
    <w:rsid w:val="003B3A6B"/>
    <w:rsid w:val="003B3C69"/>
    <w:rsid w:val="003B3FBB"/>
    <w:rsid w:val="003B3FD1"/>
    <w:rsid w:val="003B4C29"/>
    <w:rsid w:val="003B5449"/>
    <w:rsid w:val="003B55EC"/>
    <w:rsid w:val="003B5C65"/>
    <w:rsid w:val="003B5CD2"/>
    <w:rsid w:val="003B5EDF"/>
    <w:rsid w:val="003B61C5"/>
    <w:rsid w:val="003B6761"/>
    <w:rsid w:val="003B6831"/>
    <w:rsid w:val="003B6A8B"/>
    <w:rsid w:val="003B6CAB"/>
    <w:rsid w:val="003B6DF9"/>
    <w:rsid w:val="003B75B3"/>
    <w:rsid w:val="003B7B78"/>
    <w:rsid w:val="003B7BB8"/>
    <w:rsid w:val="003B7D45"/>
    <w:rsid w:val="003B7FF5"/>
    <w:rsid w:val="003C05AB"/>
    <w:rsid w:val="003C066B"/>
    <w:rsid w:val="003C0773"/>
    <w:rsid w:val="003C0CA9"/>
    <w:rsid w:val="003C101E"/>
    <w:rsid w:val="003C141A"/>
    <w:rsid w:val="003C1DF1"/>
    <w:rsid w:val="003C2CD1"/>
    <w:rsid w:val="003C3C52"/>
    <w:rsid w:val="003C3D50"/>
    <w:rsid w:val="003C4036"/>
    <w:rsid w:val="003C44D0"/>
    <w:rsid w:val="003C4565"/>
    <w:rsid w:val="003C4566"/>
    <w:rsid w:val="003C4E90"/>
    <w:rsid w:val="003C4EE7"/>
    <w:rsid w:val="003C57B5"/>
    <w:rsid w:val="003C5A85"/>
    <w:rsid w:val="003C62B0"/>
    <w:rsid w:val="003C62F3"/>
    <w:rsid w:val="003C63C2"/>
    <w:rsid w:val="003C6494"/>
    <w:rsid w:val="003C66E7"/>
    <w:rsid w:val="003C6FDB"/>
    <w:rsid w:val="003C7019"/>
    <w:rsid w:val="003C75A5"/>
    <w:rsid w:val="003C76AA"/>
    <w:rsid w:val="003C793A"/>
    <w:rsid w:val="003C7A5F"/>
    <w:rsid w:val="003C7DF5"/>
    <w:rsid w:val="003C7F60"/>
    <w:rsid w:val="003C7F98"/>
    <w:rsid w:val="003C7FC9"/>
    <w:rsid w:val="003D0407"/>
    <w:rsid w:val="003D071A"/>
    <w:rsid w:val="003D0778"/>
    <w:rsid w:val="003D0ECF"/>
    <w:rsid w:val="003D1225"/>
    <w:rsid w:val="003D140A"/>
    <w:rsid w:val="003D1562"/>
    <w:rsid w:val="003D19F2"/>
    <w:rsid w:val="003D1D89"/>
    <w:rsid w:val="003D271F"/>
    <w:rsid w:val="003D2D39"/>
    <w:rsid w:val="003D2DF5"/>
    <w:rsid w:val="003D2E17"/>
    <w:rsid w:val="003D3C95"/>
    <w:rsid w:val="003D3F42"/>
    <w:rsid w:val="003D4195"/>
    <w:rsid w:val="003D4296"/>
    <w:rsid w:val="003D439A"/>
    <w:rsid w:val="003D43BB"/>
    <w:rsid w:val="003D44A4"/>
    <w:rsid w:val="003D4691"/>
    <w:rsid w:val="003D4EC2"/>
    <w:rsid w:val="003D50AD"/>
    <w:rsid w:val="003D51F4"/>
    <w:rsid w:val="003D5368"/>
    <w:rsid w:val="003D54AD"/>
    <w:rsid w:val="003D5832"/>
    <w:rsid w:val="003D5F56"/>
    <w:rsid w:val="003D622F"/>
    <w:rsid w:val="003D652C"/>
    <w:rsid w:val="003D6ABF"/>
    <w:rsid w:val="003D6B37"/>
    <w:rsid w:val="003D6B5F"/>
    <w:rsid w:val="003D6C82"/>
    <w:rsid w:val="003D6E59"/>
    <w:rsid w:val="003D76D6"/>
    <w:rsid w:val="003D783F"/>
    <w:rsid w:val="003D7B7E"/>
    <w:rsid w:val="003D7CAF"/>
    <w:rsid w:val="003E0B11"/>
    <w:rsid w:val="003E0FF3"/>
    <w:rsid w:val="003E10AF"/>
    <w:rsid w:val="003E1195"/>
    <w:rsid w:val="003E12FC"/>
    <w:rsid w:val="003E161E"/>
    <w:rsid w:val="003E17AF"/>
    <w:rsid w:val="003E17EA"/>
    <w:rsid w:val="003E1B78"/>
    <w:rsid w:val="003E1DBD"/>
    <w:rsid w:val="003E1DE6"/>
    <w:rsid w:val="003E1E87"/>
    <w:rsid w:val="003E20D3"/>
    <w:rsid w:val="003E27A4"/>
    <w:rsid w:val="003E2A93"/>
    <w:rsid w:val="003E2D54"/>
    <w:rsid w:val="003E2E1C"/>
    <w:rsid w:val="003E2F4E"/>
    <w:rsid w:val="003E2F95"/>
    <w:rsid w:val="003E3378"/>
    <w:rsid w:val="003E367A"/>
    <w:rsid w:val="003E3847"/>
    <w:rsid w:val="003E3D51"/>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370"/>
    <w:rsid w:val="003F0559"/>
    <w:rsid w:val="003F06F8"/>
    <w:rsid w:val="003F0CEA"/>
    <w:rsid w:val="003F0D0D"/>
    <w:rsid w:val="003F0F5D"/>
    <w:rsid w:val="003F0FA8"/>
    <w:rsid w:val="003F105F"/>
    <w:rsid w:val="003F1603"/>
    <w:rsid w:val="003F1716"/>
    <w:rsid w:val="003F1A88"/>
    <w:rsid w:val="003F1BC1"/>
    <w:rsid w:val="003F1C0C"/>
    <w:rsid w:val="003F1EFF"/>
    <w:rsid w:val="003F1F52"/>
    <w:rsid w:val="003F23C3"/>
    <w:rsid w:val="003F25F7"/>
    <w:rsid w:val="003F2CFC"/>
    <w:rsid w:val="003F2E86"/>
    <w:rsid w:val="003F315F"/>
    <w:rsid w:val="003F34F9"/>
    <w:rsid w:val="003F35FD"/>
    <w:rsid w:val="003F3742"/>
    <w:rsid w:val="003F38EA"/>
    <w:rsid w:val="003F402A"/>
    <w:rsid w:val="003F492E"/>
    <w:rsid w:val="003F4A4A"/>
    <w:rsid w:val="003F52B3"/>
    <w:rsid w:val="003F53F8"/>
    <w:rsid w:val="003F5517"/>
    <w:rsid w:val="003F5789"/>
    <w:rsid w:val="003F5ACA"/>
    <w:rsid w:val="003F5D34"/>
    <w:rsid w:val="003F622D"/>
    <w:rsid w:val="003F6505"/>
    <w:rsid w:val="003F682C"/>
    <w:rsid w:val="003F69E0"/>
    <w:rsid w:val="003F6D56"/>
    <w:rsid w:val="003F6E27"/>
    <w:rsid w:val="003F6EF3"/>
    <w:rsid w:val="003F6EF8"/>
    <w:rsid w:val="003F70BB"/>
    <w:rsid w:val="003F7622"/>
    <w:rsid w:val="003F78C9"/>
    <w:rsid w:val="003F7C99"/>
    <w:rsid w:val="003F7D4F"/>
    <w:rsid w:val="003F7F01"/>
    <w:rsid w:val="004001E0"/>
    <w:rsid w:val="004004A0"/>
    <w:rsid w:val="004004E4"/>
    <w:rsid w:val="004005F1"/>
    <w:rsid w:val="0040073B"/>
    <w:rsid w:val="00400B4E"/>
    <w:rsid w:val="00400E09"/>
    <w:rsid w:val="00401071"/>
    <w:rsid w:val="00401221"/>
    <w:rsid w:val="004012AC"/>
    <w:rsid w:val="004012CE"/>
    <w:rsid w:val="004015D8"/>
    <w:rsid w:val="004017D0"/>
    <w:rsid w:val="00401D75"/>
    <w:rsid w:val="00401E22"/>
    <w:rsid w:val="004020FD"/>
    <w:rsid w:val="00402230"/>
    <w:rsid w:val="00402343"/>
    <w:rsid w:val="004028D1"/>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025"/>
    <w:rsid w:val="00406EC0"/>
    <w:rsid w:val="00407323"/>
    <w:rsid w:val="0040767B"/>
    <w:rsid w:val="00407890"/>
    <w:rsid w:val="004107C5"/>
    <w:rsid w:val="0041085E"/>
    <w:rsid w:val="00410C8B"/>
    <w:rsid w:val="00410F86"/>
    <w:rsid w:val="00410F8E"/>
    <w:rsid w:val="004110E0"/>
    <w:rsid w:val="004113BC"/>
    <w:rsid w:val="004113C8"/>
    <w:rsid w:val="004117EF"/>
    <w:rsid w:val="00411BB9"/>
    <w:rsid w:val="00411C8E"/>
    <w:rsid w:val="00411DE7"/>
    <w:rsid w:val="00411DEE"/>
    <w:rsid w:val="004121E0"/>
    <w:rsid w:val="004122AB"/>
    <w:rsid w:val="00412872"/>
    <w:rsid w:val="00413196"/>
    <w:rsid w:val="00413281"/>
    <w:rsid w:val="00413ECA"/>
    <w:rsid w:val="00413FC9"/>
    <w:rsid w:val="00414091"/>
    <w:rsid w:val="00414BBC"/>
    <w:rsid w:val="004150CB"/>
    <w:rsid w:val="00415174"/>
    <w:rsid w:val="0041548F"/>
    <w:rsid w:val="0041570E"/>
    <w:rsid w:val="004158DB"/>
    <w:rsid w:val="00415C36"/>
    <w:rsid w:val="00415E70"/>
    <w:rsid w:val="004161B9"/>
    <w:rsid w:val="0041633B"/>
    <w:rsid w:val="00416423"/>
    <w:rsid w:val="00416434"/>
    <w:rsid w:val="004164EF"/>
    <w:rsid w:val="00416962"/>
    <w:rsid w:val="004169FA"/>
    <w:rsid w:val="00416D8F"/>
    <w:rsid w:val="00416FCB"/>
    <w:rsid w:val="0041775D"/>
    <w:rsid w:val="0041786D"/>
    <w:rsid w:val="00417DF3"/>
    <w:rsid w:val="004201D0"/>
    <w:rsid w:val="00420329"/>
    <w:rsid w:val="00420352"/>
    <w:rsid w:val="0042042B"/>
    <w:rsid w:val="00420549"/>
    <w:rsid w:val="004207C6"/>
    <w:rsid w:val="00420DE8"/>
    <w:rsid w:val="004212C7"/>
    <w:rsid w:val="0042133C"/>
    <w:rsid w:val="004214EF"/>
    <w:rsid w:val="00421ACB"/>
    <w:rsid w:val="00421C50"/>
    <w:rsid w:val="00422232"/>
    <w:rsid w:val="00422302"/>
    <w:rsid w:val="00422583"/>
    <w:rsid w:val="00422DA8"/>
    <w:rsid w:val="0042317D"/>
    <w:rsid w:val="0042327C"/>
    <w:rsid w:val="004233AA"/>
    <w:rsid w:val="00423741"/>
    <w:rsid w:val="004247DF"/>
    <w:rsid w:val="00424C1F"/>
    <w:rsid w:val="004253EF"/>
    <w:rsid w:val="0042572F"/>
    <w:rsid w:val="00425929"/>
    <w:rsid w:val="00425C5C"/>
    <w:rsid w:val="00425EF7"/>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1C55"/>
    <w:rsid w:val="0043211F"/>
    <w:rsid w:val="00432500"/>
    <w:rsid w:val="004327C5"/>
    <w:rsid w:val="00432AE7"/>
    <w:rsid w:val="00433491"/>
    <w:rsid w:val="00433869"/>
    <w:rsid w:val="00433E78"/>
    <w:rsid w:val="00434029"/>
    <w:rsid w:val="004342AF"/>
    <w:rsid w:val="004342B2"/>
    <w:rsid w:val="00434CC0"/>
    <w:rsid w:val="00434EDE"/>
    <w:rsid w:val="00434FE6"/>
    <w:rsid w:val="00435006"/>
    <w:rsid w:val="004350D8"/>
    <w:rsid w:val="00435C84"/>
    <w:rsid w:val="00436569"/>
    <w:rsid w:val="00436DD8"/>
    <w:rsid w:val="004379E2"/>
    <w:rsid w:val="004379FB"/>
    <w:rsid w:val="00437F5D"/>
    <w:rsid w:val="004400AD"/>
    <w:rsid w:val="004402CC"/>
    <w:rsid w:val="004404D8"/>
    <w:rsid w:val="0044075A"/>
    <w:rsid w:val="0044087A"/>
    <w:rsid w:val="00440893"/>
    <w:rsid w:val="00440AD4"/>
    <w:rsid w:val="00440CC2"/>
    <w:rsid w:val="00440D21"/>
    <w:rsid w:val="004413EC"/>
    <w:rsid w:val="0044166E"/>
    <w:rsid w:val="00441967"/>
    <w:rsid w:val="00441ACD"/>
    <w:rsid w:val="00441FE1"/>
    <w:rsid w:val="004426B1"/>
    <w:rsid w:val="00442E22"/>
    <w:rsid w:val="00443621"/>
    <w:rsid w:val="004436C4"/>
    <w:rsid w:val="00443FC8"/>
    <w:rsid w:val="00444085"/>
    <w:rsid w:val="00444206"/>
    <w:rsid w:val="004442DC"/>
    <w:rsid w:val="004443B6"/>
    <w:rsid w:val="00444BF3"/>
    <w:rsid w:val="00444CC6"/>
    <w:rsid w:val="00444D5D"/>
    <w:rsid w:val="00444ED8"/>
    <w:rsid w:val="0044505C"/>
    <w:rsid w:val="004451B0"/>
    <w:rsid w:val="00445859"/>
    <w:rsid w:val="004459A0"/>
    <w:rsid w:val="0044603A"/>
    <w:rsid w:val="004462B0"/>
    <w:rsid w:val="00446475"/>
    <w:rsid w:val="004473F6"/>
    <w:rsid w:val="00447590"/>
    <w:rsid w:val="0044780B"/>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39C"/>
    <w:rsid w:val="004527B5"/>
    <w:rsid w:val="00452D7D"/>
    <w:rsid w:val="004535AF"/>
    <w:rsid w:val="0045391C"/>
    <w:rsid w:val="00453934"/>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373"/>
    <w:rsid w:val="00462476"/>
    <w:rsid w:val="00462527"/>
    <w:rsid w:val="00462528"/>
    <w:rsid w:val="004626BB"/>
    <w:rsid w:val="00462730"/>
    <w:rsid w:val="0046322E"/>
    <w:rsid w:val="004638A0"/>
    <w:rsid w:val="0046392D"/>
    <w:rsid w:val="004639E3"/>
    <w:rsid w:val="00463A90"/>
    <w:rsid w:val="00463F52"/>
    <w:rsid w:val="00464354"/>
    <w:rsid w:val="0046438D"/>
    <w:rsid w:val="004643F2"/>
    <w:rsid w:val="00464CA5"/>
    <w:rsid w:val="00464DEF"/>
    <w:rsid w:val="00465003"/>
    <w:rsid w:val="0046552E"/>
    <w:rsid w:val="00465E06"/>
    <w:rsid w:val="004663DF"/>
    <w:rsid w:val="00466611"/>
    <w:rsid w:val="0046689B"/>
    <w:rsid w:val="00466957"/>
    <w:rsid w:val="00466D03"/>
    <w:rsid w:val="0046739C"/>
    <w:rsid w:val="0046769C"/>
    <w:rsid w:val="0046786B"/>
    <w:rsid w:val="00467928"/>
    <w:rsid w:val="00467DA2"/>
    <w:rsid w:val="00470256"/>
    <w:rsid w:val="00470569"/>
    <w:rsid w:val="00470805"/>
    <w:rsid w:val="0047083D"/>
    <w:rsid w:val="004708CA"/>
    <w:rsid w:val="00470C32"/>
    <w:rsid w:val="004717BB"/>
    <w:rsid w:val="00472167"/>
    <w:rsid w:val="004723A9"/>
    <w:rsid w:val="0047241F"/>
    <w:rsid w:val="00472840"/>
    <w:rsid w:val="0047294B"/>
    <w:rsid w:val="00472A62"/>
    <w:rsid w:val="00472C76"/>
    <w:rsid w:val="00473107"/>
    <w:rsid w:val="004734C1"/>
    <w:rsid w:val="00473617"/>
    <w:rsid w:val="004739AB"/>
    <w:rsid w:val="00473A97"/>
    <w:rsid w:val="00473AD8"/>
    <w:rsid w:val="00473EF0"/>
    <w:rsid w:val="00473FFA"/>
    <w:rsid w:val="004740AA"/>
    <w:rsid w:val="0047422A"/>
    <w:rsid w:val="00474573"/>
    <w:rsid w:val="0047477C"/>
    <w:rsid w:val="004748A4"/>
    <w:rsid w:val="0047506E"/>
    <w:rsid w:val="0047509E"/>
    <w:rsid w:val="0047525A"/>
    <w:rsid w:val="00475527"/>
    <w:rsid w:val="0047561F"/>
    <w:rsid w:val="00475C5A"/>
    <w:rsid w:val="00475F37"/>
    <w:rsid w:val="004763A0"/>
    <w:rsid w:val="0047686B"/>
    <w:rsid w:val="004769B7"/>
    <w:rsid w:val="00477320"/>
    <w:rsid w:val="004776D2"/>
    <w:rsid w:val="004777BC"/>
    <w:rsid w:val="004801F4"/>
    <w:rsid w:val="00480225"/>
    <w:rsid w:val="0048045A"/>
    <w:rsid w:val="00480A26"/>
    <w:rsid w:val="00481077"/>
    <w:rsid w:val="0048145F"/>
    <w:rsid w:val="00481696"/>
    <w:rsid w:val="004819AA"/>
    <w:rsid w:val="00482257"/>
    <w:rsid w:val="00482402"/>
    <w:rsid w:val="00482543"/>
    <w:rsid w:val="00482AB2"/>
    <w:rsid w:val="00482F60"/>
    <w:rsid w:val="004830E7"/>
    <w:rsid w:val="00483354"/>
    <w:rsid w:val="00483402"/>
    <w:rsid w:val="004837E1"/>
    <w:rsid w:val="00483C08"/>
    <w:rsid w:val="00483C47"/>
    <w:rsid w:val="00483CCC"/>
    <w:rsid w:val="0048425B"/>
    <w:rsid w:val="004847F6"/>
    <w:rsid w:val="004848EB"/>
    <w:rsid w:val="00484C80"/>
    <w:rsid w:val="00484FAA"/>
    <w:rsid w:val="00485A16"/>
    <w:rsid w:val="00485AB8"/>
    <w:rsid w:val="00485CE1"/>
    <w:rsid w:val="00485E96"/>
    <w:rsid w:val="00486A52"/>
    <w:rsid w:val="00486D7F"/>
    <w:rsid w:val="00486DD4"/>
    <w:rsid w:val="00486F4C"/>
    <w:rsid w:val="004870B1"/>
    <w:rsid w:val="00487586"/>
    <w:rsid w:val="004875F1"/>
    <w:rsid w:val="00487755"/>
    <w:rsid w:val="00487B19"/>
    <w:rsid w:val="00487C14"/>
    <w:rsid w:val="00487DC6"/>
    <w:rsid w:val="00487EC2"/>
    <w:rsid w:val="00490189"/>
    <w:rsid w:val="004902FA"/>
    <w:rsid w:val="004904E1"/>
    <w:rsid w:val="004908D0"/>
    <w:rsid w:val="00490B5D"/>
    <w:rsid w:val="00490D46"/>
    <w:rsid w:val="00490D82"/>
    <w:rsid w:val="00490FBF"/>
    <w:rsid w:val="004913E3"/>
    <w:rsid w:val="0049155C"/>
    <w:rsid w:val="004917E0"/>
    <w:rsid w:val="004917EB"/>
    <w:rsid w:val="00491F82"/>
    <w:rsid w:val="00491F91"/>
    <w:rsid w:val="00491FB9"/>
    <w:rsid w:val="0049218D"/>
    <w:rsid w:val="004921CA"/>
    <w:rsid w:val="00492442"/>
    <w:rsid w:val="00492521"/>
    <w:rsid w:val="004929D3"/>
    <w:rsid w:val="00492DD9"/>
    <w:rsid w:val="00492E31"/>
    <w:rsid w:val="00492F62"/>
    <w:rsid w:val="0049351D"/>
    <w:rsid w:val="00493623"/>
    <w:rsid w:val="00493ACD"/>
    <w:rsid w:val="004940BE"/>
    <w:rsid w:val="004940F9"/>
    <w:rsid w:val="0049494A"/>
    <w:rsid w:val="004949EA"/>
    <w:rsid w:val="00494AAB"/>
    <w:rsid w:val="004952F1"/>
    <w:rsid w:val="00495509"/>
    <w:rsid w:val="00495546"/>
    <w:rsid w:val="0049567A"/>
    <w:rsid w:val="00495687"/>
    <w:rsid w:val="00495988"/>
    <w:rsid w:val="00495FE3"/>
    <w:rsid w:val="004963FA"/>
    <w:rsid w:val="00496416"/>
    <w:rsid w:val="004965E4"/>
    <w:rsid w:val="00496C22"/>
    <w:rsid w:val="0049710F"/>
    <w:rsid w:val="00497267"/>
    <w:rsid w:val="0049727F"/>
    <w:rsid w:val="0049742E"/>
    <w:rsid w:val="00497519"/>
    <w:rsid w:val="00497760"/>
    <w:rsid w:val="00497CBA"/>
    <w:rsid w:val="00497CCC"/>
    <w:rsid w:val="00497D51"/>
    <w:rsid w:val="004A05A1"/>
    <w:rsid w:val="004A05BB"/>
    <w:rsid w:val="004A0D6C"/>
    <w:rsid w:val="004A10A9"/>
    <w:rsid w:val="004A12C1"/>
    <w:rsid w:val="004A14A2"/>
    <w:rsid w:val="004A192E"/>
    <w:rsid w:val="004A2036"/>
    <w:rsid w:val="004A2115"/>
    <w:rsid w:val="004A263E"/>
    <w:rsid w:val="004A2844"/>
    <w:rsid w:val="004A29C1"/>
    <w:rsid w:val="004A29F9"/>
    <w:rsid w:val="004A2BEB"/>
    <w:rsid w:val="004A2EDF"/>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300"/>
    <w:rsid w:val="004A7447"/>
    <w:rsid w:val="004A7619"/>
    <w:rsid w:val="004A762C"/>
    <w:rsid w:val="004A7CA9"/>
    <w:rsid w:val="004B0738"/>
    <w:rsid w:val="004B091F"/>
    <w:rsid w:val="004B0960"/>
    <w:rsid w:val="004B0C03"/>
    <w:rsid w:val="004B0F84"/>
    <w:rsid w:val="004B13D0"/>
    <w:rsid w:val="004B18F4"/>
    <w:rsid w:val="004B1A33"/>
    <w:rsid w:val="004B1D4E"/>
    <w:rsid w:val="004B21EF"/>
    <w:rsid w:val="004B22EB"/>
    <w:rsid w:val="004B2305"/>
    <w:rsid w:val="004B241A"/>
    <w:rsid w:val="004B25DB"/>
    <w:rsid w:val="004B27EB"/>
    <w:rsid w:val="004B2D97"/>
    <w:rsid w:val="004B2E90"/>
    <w:rsid w:val="004B2F76"/>
    <w:rsid w:val="004B2FB9"/>
    <w:rsid w:val="004B3579"/>
    <w:rsid w:val="004B39C0"/>
    <w:rsid w:val="004B43FD"/>
    <w:rsid w:val="004B4575"/>
    <w:rsid w:val="004B47BC"/>
    <w:rsid w:val="004B4C30"/>
    <w:rsid w:val="004B4E63"/>
    <w:rsid w:val="004B5080"/>
    <w:rsid w:val="004B524B"/>
    <w:rsid w:val="004B5335"/>
    <w:rsid w:val="004B59D0"/>
    <w:rsid w:val="004B5D0E"/>
    <w:rsid w:val="004B612B"/>
    <w:rsid w:val="004B639B"/>
    <w:rsid w:val="004B64E2"/>
    <w:rsid w:val="004B65B5"/>
    <w:rsid w:val="004B6D3D"/>
    <w:rsid w:val="004B74AE"/>
    <w:rsid w:val="004B7560"/>
    <w:rsid w:val="004B7B2C"/>
    <w:rsid w:val="004B7CFE"/>
    <w:rsid w:val="004B7E66"/>
    <w:rsid w:val="004C0023"/>
    <w:rsid w:val="004C00A8"/>
    <w:rsid w:val="004C0743"/>
    <w:rsid w:val="004C0AA0"/>
    <w:rsid w:val="004C0DF6"/>
    <w:rsid w:val="004C107A"/>
    <w:rsid w:val="004C1321"/>
    <w:rsid w:val="004C1D66"/>
    <w:rsid w:val="004C2F04"/>
    <w:rsid w:val="004C309C"/>
    <w:rsid w:val="004C31AC"/>
    <w:rsid w:val="004C3310"/>
    <w:rsid w:val="004C3674"/>
    <w:rsid w:val="004C369A"/>
    <w:rsid w:val="004C3A20"/>
    <w:rsid w:val="004C3F89"/>
    <w:rsid w:val="004C4143"/>
    <w:rsid w:val="004C4238"/>
    <w:rsid w:val="004C4B3B"/>
    <w:rsid w:val="004C4BC7"/>
    <w:rsid w:val="004C4BD8"/>
    <w:rsid w:val="004C4F0D"/>
    <w:rsid w:val="004C5357"/>
    <w:rsid w:val="004C573F"/>
    <w:rsid w:val="004C5819"/>
    <w:rsid w:val="004C59B7"/>
    <w:rsid w:val="004C628A"/>
    <w:rsid w:val="004C632E"/>
    <w:rsid w:val="004C6350"/>
    <w:rsid w:val="004C6451"/>
    <w:rsid w:val="004C650C"/>
    <w:rsid w:val="004C680B"/>
    <w:rsid w:val="004C784F"/>
    <w:rsid w:val="004C79B7"/>
    <w:rsid w:val="004C7B26"/>
    <w:rsid w:val="004C7E7E"/>
    <w:rsid w:val="004D01AF"/>
    <w:rsid w:val="004D0300"/>
    <w:rsid w:val="004D0513"/>
    <w:rsid w:val="004D09AE"/>
    <w:rsid w:val="004D0C59"/>
    <w:rsid w:val="004D1115"/>
    <w:rsid w:val="004D13CD"/>
    <w:rsid w:val="004D16C6"/>
    <w:rsid w:val="004D1748"/>
    <w:rsid w:val="004D1FF8"/>
    <w:rsid w:val="004D22A3"/>
    <w:rsid w:val="004D2D41"/>
    <w:rsid w:val="004D2D56"/>
    <w:rsid w:val="004D2F33"/>
    <w:rsid w:val="004D307F"/>
    <w:rsid w:val="004D338F"/>
    <w:rsid w:val="004D3489"/>
    <w:rsid w:val="004D37E7"/>
    <w:rsid w:val="004D3C07"/>
    <w:rsid w:val="004D3C8A"/>
    <w:rsid w:val="004D3DB0"/>
    <w:rsid w:val="004D3EF2"/>
    <w:rsid w:val="004D3F7D"/>
    <w:rsid w:val="004D479B"/>
    <w:rsid w:val="004D4A7B"/>
    <w:rsid w:val="004D4FA4"/>
    <w:rsid w:val="004D4FFF"/>
    <w:rsid w:val="004D510D"/>
    <w:rsid w:val="004D5208"/>
    <w:rsid w:val="004D5388"/>
    <w:rsid w:val="004D572D"/>
    <w:rsid w:val="004D5733"/>
    <w:rsid w:val="004D5B77"/>
    <w:rsid w:val="004D5C4A"/>
    <w:rsid w:val="004D61DB"/>
    <w:rsid w:val="004D6A50"/>
    <w:rsid w:val="004D6C3D"/>
    <w:rsid w:val="004D7AFE"/>
    <w:rsid w:val="004D7B86"/>
    <w:rsid w:val="004D7C5B"/>
    <w:rsid w:val="004E01A5"/>
    <w:rsid w:val="004E0602"/>
    <w:rsid w:val="004E0731"/>
    <w:rsid w:val="004E0AB6"/>
    <w:rsid w:val="004E102E"/>
    <w:rsid w:val="004E1621"/>
    <w:rsid w:val="004E16C7"/>
    <w:rsid w:val="004E1736"/>
    <w:rsid w:val="004E1A15"/>
    <w:rsid w:val="004E1E3D"/>
    <w:rsid w:val="004E20C2"/>
    <w:rsid w:val="004E2801"/>
    <w:rsid w:val="004E2B05"/>
    <w:rsid w:val="004E2E1C"/>
    <w:rsid w:val="004E2F72"/>
    <w:rsid w:val="004E301B"/>
    <w:rsid w:val="004E3455"/>
    <w:rsid w:val="004E3713"/>
    <w:rsid w:val="004E3CFC"/>
    <w:rsid w:val="004E3F63"/>
    <w:rsid w:val="004E416B"/>
    <w:rsid w:val="004E436C"/>
    <w:rsid w:val="004E48B5"/>
    <w:rsid w:val="004E48C0"/>
    <w:rsid w:val="004E48DC"/>
    <w:rsid w:val="004E4A88"/>
    <w:rsid w:val="004E50FD"/>
    <w:rsid w:val="004E55DB"/>
    <w:rsid w:val="004E5A2B"/>
    <w:rsid w:val="004E5B82"/>
    <w:rsid w:val="004E5E13"/>
    <w:rsid w:val="004E5F60"/>
    <w:rsid w:val="004E605B"/>
    <w:rsid w:val="004E6398"/>
    <w:rsid w:val="004E67E2"/>
    <w:rsid w:val="004E6D47"/>
    <w:rsid w:val="004E7863"/>
    <w:rsid w:val="004E7A51"/>
    <w:rsid w:val="004F0195"/>
    <w:rsid w:val="004F0288"/>
    <w:rsid w:val="004F045E"/>
    <w:rsid w:val="004F0E72"/>
    <w:rsid w:val="004F104B"/>
    <w:rsid w:val="004F180F"/>
    <w:rsid w:val="004F2349"/>
    <w:rsid w:val="004F2981"/>
    <w:rsid w:val="004F2CCB"/>
    <w:rsid w:val="004F2D77"/>
    <w:rsid w:val="004F35E2"/>
    <w:rsid w:val="004F3817"/>
    <w:rsid w:val="004F3CAB"/>
    <w:rsid w:val="004F40BB"/>
    <w:rsid w:val="004F4622"/>
    <w:rsid w:val="004F46C4"/>
    <w:rsid w:val="004F4736"/>
    <w:rsid w:val="004F4C4C"/>
    <w:rsid w:val="004F510F"/>
    <w:rsid w:val="004F5121"/>
    <w:rsid w:val="004F51A8"/>
    <w:rsid w:val="004F523E"/>
    <w:rsid w:val="004F5335"/>
    <w:rsid w:val="004F555D"/>
    <w:rsid w:val="004F57E5"/>
    <w:rsid w:val="004F59B9"/>
    <w:rsid w:val="004F5CE4"/>
    <w:rsid w:val="004F5D39"/>
    <w:rsid w:val="004F6539"/>
    <w:rsid w:val="004F66AB"/>
    <w:rsid w:val="004F68E2"/>
    <w:rsid w:val="004F6A35"/>
    <w:rsid w:val="004F6E3F"/>
    <w:rsid w:val="004F6F4B"/>
    <w:rsid w:val="004F7002"/>
    <w:rsid w:val="004F7098"/>
    <w:rsid w:val="004F7585"/>
    <w:rsid w:val="00500064"/>
    <w:rsid w:val="005000EA"/>
    <w:rsid w:val="005002D5"/>
    <w:rsid w:val="00500569"/>
    <w:rsid w:val="0050068A"/>
    <w:rsid w:val="00500702"/>
    <w:rsid w:val="005009A5"/>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4F18"/>
    <w:rsid w:val="0050535E"/>
    <w:rsid w:val="005059F5"/>
    <w:rsid w:val="00505C0E"/>
    <w:rsid w:val="00505CF2"/>
    <w:rsid w:val="005060A7"/>
    <w:rsid w:val="0050650B"/>
    <w:rsid w:val="00506838"/>
    <w:rsid w:val="005068C3"/>
    <w:rsid w:val="00506EA4"/>
    <w:rsid w:val="00506F02"/>
    <w:rsid w:val="00506F5F"/>
    <w:rsid w:val="00507037"/>
    <w:rsid w:val="00507201"/>
    <w:rsid w:val="005072EE"/>
    <w:rsid w:val="00507541"/>
    <w:rsid w:val="005075BE"/>
    <w:rsid w:val="00507F2E"/>
    <w:rsid w:val="0051028F"/>
    <w:rsid w:val="005104D7"/>
    <w:rsid w:val="00510C3D"/>
    <w:rsid w:val="00511857"/>
    <w:rsid w:val="00511897"/>
    <w:rsid w:val="0051189A"/>
    <w:rsid w:val="00511D57"/>
    <w:rsid w:val="005122C9"/>
    <w:rsid w:val="005127F7"/>
    <w:rsid w:val="00512905"/>
    <w:rsid w:val="00512F4E"/>
    <w:rsid w:val="00512F87"/>
    <w:rsid w:val="00513781"/>
    <w:rsid w:val="0051386E"/>
    <w:rsid w:val="0051399D"/>
    <w:rsid w:val="00513E37"/>
    <w:rsid w:val="00513FA9"/>
    <w:rsid w:val="00513FDA"/>
    <w:rsid w:val="00514114"/>
    <w:rsid w:val="00514325"/>
    <w:rsid w:val="00514775"/>
    <w:rsid w:val="00514797"/>
    <w:rsid w:val="005148C1"/>
    <w:rsid w:val="00514971"/>
    <w:rsid w:val="0051526B"/>
    <w:rsid w:val="00515324"/>
    <w:rsid w:val="005153DD"/>
    <w:rsid w:val="005155C0"/>
    <w:rsid w:val="00515F61"/>
    <w:rsid w:val="00516226"/>
    <w:rsid w:val="005162CC"/>
    <w:rsid w:val="005165CA"/>
    <w:rsid w:val="0051683D"/>
    <w:rsid w:val="00516849"/>
    <w:rsid w:val="005168E5"/>
    <w:rsid w:val="00517990"/>
    <w:rsid w:val="00517B6C"/>
    <w:rsid w:val="00517C5D"/>
    <w:rsid w:val="00517DEE"/>
    <w:rsid w:val="00517E74"/>
    <w:rsid w:val="005202C3"/>
    <w:rsid w:val="00520C05"/>
    <w:rsid w:val="00521093"/>
    <w:rsid w:val="005211BE"/>
    <w:rsid w:val="00521377"/>
    <w:rsid w:val="00521432"/>
    <w:rsid w:val="005214EF"/>
    <w:rsid w:val="00521ECF"/>
    <w:rsid w:val="00521F48"/>
    <w:rsid w:val="00521FDF"/>
    <w:rsid w:val="00521FE9"/>
    <w:rsid w:val="005221A2"/>
    <w:rsid w:val="005221BD"/>
    <w:rsid w:val="0052234E"/>
    <w:rsid w:val="00522474"/>
    <w:rsid w:val="00522501"/>
    <w:rsid w:val="005228B1"/>
    <w:rsid w:val="00522A07"/>
    <w:rsid w:val="00522AD7"/>
    <w:rsid w:val="00522FF1"/>
    <w:rsid w:val="0052308A"/>
    <w:rsid w:val="0052316D"/>
    <w:rsid w:val="005236CD"/>
    <w:rsid w:val="00523B99"/>
    <w:rsid w:val="00523DE7"/>
    <w:rsid w:val="005245B6"/>
    <w:rsid w:val="00524B0C"/>
    <w:rsid w:val="0052554A"/>
    <w:rsid w:val="00525896"/>
    <w:rsid w:val="00525A02"/>
    <w:rsid w:val="00525CB2"/>
    <w:rsid w:val="00526153"/>
    <w:rsid w:val="00526182"/>
    <w:rsid w:val="005266D2"/>
    <w:rsid w:val="00526706"/>
    <w:rsid w:val="00526AA2"/>
    <w:rsid w:val="00526E44"/>
    <w:rsid w:val="0052719E"/>
    <w:rsid w:val="00527517"/>
    <w:rsid w:val="00527796"/>
    <w:rsid w:val="0052786D"/>
    <w:rsid w:val="005278AC"/>
    <w:rsid w:val="00527AFB"/>
    <w:rsid w:val="0053008F"/>
    <w:rsid w:val="005302A2"/>
    <w:rsid w:val="00530327"/>
    <w:rsid w:val="0053046E"/>
    <w:rsid w:val="005308CF"/>
    <w:rsid w:val="00530C3C"/>
    <w:rsid w:val="00530DE3"/>
    <w:rsid w:val="0053116C"/>
    <w:rsid w:val="00531936"/>
    <w:rsid w:val="00531C1E"/>
    <w:rsid w:val="00531FC4"/>
    <w:rsid w:val="00533091"/>
    <w:rsid w:val="00533104"/>
    <w:rsid w:val="0053333C"/>
    <w:rsid w:val="00533A3B"/>
    <w:rsid w:val="00533CE8"/>
    <w:rsid w:val="00533D1C"/>
    <w:rsid w:val="00533DEE"/>
    <w:rsid w:val="00535041"/>
    <w:rsid w:val="005350B7"/>
    <w:rsid w:val="005356E9"/>
    <w:rsid w:val="0053574F"/>
    <w:rsid w:val="00535C00"/>
    <w:rsid w:val="00535D73"/>
    <w:rsid w:val="00535DF6"/>
    <w:rsid w:val="005360D3"/>
    <w:rsid w:val="00536481"/>
    <w:rsid w:val="00536A1C"/>
    <w:rsid w:val="00536E4A"/>
    <w:rsid w:val="0053709A"/>
    <w:rsid w:val="00537196"/>
    <w:rsid w:val="005376DF"/>
    <w:rsid w:val="005378F6"/>
    <w:rsid w:val="00540408"/>
    <w:rsid w:val="00540592"/>
    <w:rsid w:val="00540B0A"/>
    <w:rsid w:val="00540F16"/>
    <w:rsid w:val="00541058"/>
    <w:rsid w:val="00541221"/>
    <w:rsid w:val="00541556"/>
    <w:rsid w:val="00541773"/>
    <w:rsid w:val="00541ADD"/>
    <w:rsid w:val="00541E52"/>
    <w:rsid w:val="00542D2E"/>
    <w:rsid w:val="00542EBB"/>
    <w:rsid w:val="00542EE4"/>
    <w:rsid w:val="005430ED"/>
    <w:rsid w:val="00543284"/>
    <w:rsid w:val="00543306"/>
    <w:rsid w:val="005433D0"/>
    <w:rsid w:val="00543D2E"/>
    <w:rsid w:val="005440F2"/>
    <w:rsid w:val="00544C09"/>
    <w:rsid w:val="00545D7F"/>
    <w:rsid w:val="00545E8F"/>
    <w:rsid w:val="00546286"/>
    <w:rsid w:val="0054698A"/>
    <w:rsid w:val="00546C96"/>
    <w:rsid w:val="00546FCC"/>
    <w:rsid w:val="005470F4"/>
    <w:rsid w:val="00547815"/>
    <w:rsid w:val="00550B5D"/>
    <w:rsid w:val="00550BE2"/>
    <w:rsid w:val="00550C68"/>
    <w:rsid w:val="00550D1A"/>
    <w:rsid w:val="005512C8"/>
    <w:rsid w:val="00551A90"/>
    <w:rsid w:val="00551D6B"/>
    <w:rsid w:val="00551E24"/>
    <w:rsid w:val="00552634"/>
    <w:rsid w:val="005527FD"/>
    <w:rsid w:val="00552AAB"/>
    <w:rsid w:val="00553182"/>
    <w:rsid w:val="005538C6"/>
    <w:rsid w:val="00553FDB"/>
    <w:rsid w:val="005543F0"/>
    <w:rsid w:val="00554B6D"/>
    <w:rsid w:val="00555B34"/>
    <w:rsid w:val="00555B7B"/>
    <w:rsid w:val="005563BF"/>
    <w:rsid w:val="005570B6"/>
    <w:rsid w:val="005574EA"/>
    <w:rsid w:val="0055793E"/>
    <w:rsid w:val="00557AE6"/>
    <w:rsid w:val="00557B99"/>
    <w:rsid w:val="00557E5B"/>
    <w:rsid w:val="00560189"/>
    <w:rsid w:val="00560501"/>
    <w:rsid w:val="0056071D"/>
    <w:rsid w:val="0056093E"/>
    <w:rsid w:val="00560C5C"/>
    <w:rsid w:val="00560F45"/>
    <w:rsid w:val="00561056"/>
    <w:rsid w:val="005616EB"/>
    <w:rsid w:val="00561A6B"/>
    <w:rsid w:val="00561B02"/>
    <w:rsid w:val="00561D4A"/>
    <w:rsid w:val="00562416"/>
    <w:rsid w:val="005627C0"/>
    <w:rsid w:val="00562C9C"/>
    <w:rsid w:val="00562C9D"/>
    <w:rsid w:val="00562ED5"/>
    <w:rsid w:val="00563014"/>
    <w:rsid w:val="005630D9"/>
    <w:rsid w:val="005635C0"/>
    <w:rsid w:val="0056399F"/>
    <w:rsid w:val="00563A94"/>
    <w:rsid w:val="00563B5E"/>
    <w:rsid w:val="00563BD0"/>
    <w:rsid w:val="00563F46"/>
    <w:rsid w:val="005640CD"/>
    <w:rsid w:val="00564135"/>
    <w:rsid w:val="00564389"/>
    <w:rsid w:val="00564B1D"/>
    <w:rsid w:val="00564BFD"/>
    <w:rsid w:val="00564EA9"/>
    <w:rsid w:val="00565B12"/>
    <w:rsid w:val="005661E7"/>
    <w:rsid w:val="00566444"/>
    <w:rsid w:val="00566544"/>
    <w:rsid w:val="0056669F"/>
    <w:rsid w:val="00566AA8"/>
    <w:rsid w:val="00566AB6"/>
    <w:rsid w:val="00566B48"/>
    <w:rsid w:val="00566BEC"/>
    <w:rsid w:val="00566C84"/>
    <w:rsid w:val="00566DD9"/>
    <w:rsid w:val="00566E1C"/>
    <w:rsid w:val="00566FAA"/>
    <w:rsid w:val="00567D55"/>
    <w:rsid w:val="0057017D"/>
    <w:rsid w:val="00570490"/>
    <w:rsid w:val="005707CE"/>
    <w:rsid w:val="0057081F"/>
    <w:rsid w:val="00570A18"/>
    <w:rsid w:val="00570FE2"/>
    <w:rsid w:val="0057129B"/>
    <w:rsid w:val="00571627"/>
    <w:rsid w:val="00571658"/>
    <w:rsid w:val="00571700"/>
    <w:rsid w:val="00571865"/>
    <w:rsid w:val="00571C33"/>
    <w:rsid w:val="00571EB8"/>
    <w:rsid w:val="00571F66"/>
    <w:rsid w:val="00572255"/>
    <w:rsid w:val="0057232E"/>
    <w:rsid w:val="005724C7"/>
    <w:rsid w:val="005725A8"/>
    <w:rsid w:val="0057335E"/>
    <w:rsid w:val="00573418"/>
    <w:rsid w:val="00573423"/>
    <w:rsid w:val="0057371E"/>
    <w:rsid w:val="00573A2A"/>
    <w:rsid w:val="00573BB1"/>
    <w:rsid w:val="00573C8E"/>
    <w:rsid w:val="00573D4B"/>
    <w:rsid w:val="00573E2A"/>
    <w:rsid w:val="00573F47"/>
    <w:rsid w:val="005748C0"/>
    <w:rsid w:val="0057493E"/>
    <w:rsid w:val="00575452"/>
    <w:rsid w:val="00575735"/>
    <w:rsid w:val="005758CC"/>
    <w:rsid w:val="00575940"/>
    <w:rsid w:val="00575A20"/>
    <w:rsid w:val="005769CC"/>
    <w:rsid w:val="00576A3B"/>
    <w:rsid w:val="005771AA"/>
    <w:rsid w:val="005772AE"/>
    <w:rsid w:val="00577834"/>
    <w:rsid w:val="00580755"/>
    <w:rsid w:val="005817AE"/>
    <w:rsid w:val="005818F0"/>
    <w:rsid w:val="00582175"/>
    <w:rsid w:val="005823C1"/>
    <w:rsid w:val="00582615"/>
    <w:rsid w:val="005834B9"/>
    <w:rsid w:val="00583636"/>
    <w:rsid w:val="0058370A"/>
    <w:rsid w:val="005837BA"/>
    <w:rsid w:val="00583AA1"/>
    <w:rsid w:val="00583C06"/>
    <w:rsid w:val="00583CC0"/>
    <w:rsid w:val="00583E72"/>
    <w:rsid w:val="00583FBD"/>
    <w:rsid w:val="005842E3"/>
    <w:rsid w:val="005843E0"/>
    <w:rsid w:val="00584486"/>
    <w:rsid w:val="00584772"/>
    <w:rsid w:val="00584879"/>
    <w:rsid w:val="00584957"/>
    <w:rsid w:val="00584F9D"/>
    <w:rsid w:val="0058526C"/>
    <w:rsid w:val="00585707"/>
    <w:rsid w:val="00585C89"/>
    <w:rsid w:val="00586344"/>
    <w:rsid w:val="0058636B"/>
    <w:rsid w:val="005865C6"/>
    <w:rsid w:val="00586B1F"/>
    <w:rsid w:val="00586C37"/>
    <w:rsid w:val="00587177"/>
    <w:rsid w:val="0058722A"/>
    <w:rsid w:val="00587858"/>
    <w:rsid w:val="00587B52"/>
    <w:rsid w:val="00587BD6"/>
    <w:rsid w:val="00587DCA"/>
    <w:rsid w:val="00590204"/>
    <w:rsid w:val="005903AF"/>
    <w:rsid w:val="00590A37"/>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10B"/>
    <w:rsid w:val="0059334B"/>
    <w:rsid w:val="005936BA"/>
    <w:rsid w:val="005943F5"/>
    <w:rsid w:val="005949DB"/>
    <w:rsid w:val="00594DD8"/>
    <w:rsid w:val="00595193"/>
    <w:rsid w:val="00595278"/>
    <w:rsid w:val="00595A95"/>
    <w:rsid w:val="00596490"/>
    <w:rsid w:val="005971D9"/>
    <w:rsid w:val="00597242"/>
    <w:rsid w:val="00597278"/>
    <w:rsid w:val="005A0113"/>
    <w:rsid w:val="005A0927"/>
    <w:rsid w:val="005A098F"/>
    <w:rsid w:val="005A0B86"/>
    <w:rsid w:val="005A0BEC"/>
    <w:rsid w:val="005A0D08"/>
    <w:rsid w:val="005A0DE8"/>
    <w:rsid w:val="005A133F"/>
    <w:rsid w:val="005A18DE"/>
    <w:rsid w:val="005A1960"/>
    <w:rsid w:val="005A1EE9"/>
    <w:rsid w:val="005A2228"/>
    <w:rsid w:val="005A2329"/>
    <w:rsid w:val="005A25B8"/>
    <w:rsid w:val="005A25D3"/>
    <w:rsid w:val="005A289D"/>
    <w:rsid w:val="005A2CD2"/>
    <w:rsid w:val="005A2D32"/>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77"/>
    <w:rsid w:val="005B18CB"/>
    <w:rsid w:val="005B1F3D"/>
    <w:rsid w:val="005B207E"/>
    <w:rsid w:val="005B20AC"/>
    <w:rsid w:val="005B2854"/>
    <w:rsid w:val="005B2A92"/>
    <w:rsid w:val="005B2C3A"/>
    <w:rsid w:val="005B2F98"/>
    <w:rsid w:val="005B2FC7"/>
    <w:rsid w:val="005B306E"/>
    <w:rsid w:val="005B3374"/>
    <w:rsid w:val="005B34E9"/>
    <w:rsid w:val="005B3920"/>
    <w:rsid w:val="005B3B19"/>
    <w:rsid w:val="005B3B58"/>
    <w:rsid w:val="005B4C13"/>
    <w:rsid w:val="005B4D91"/>
    <w:rsid w:val="005B4DC1"/>
    <w:rsid w:val="005B50F6"/>
    <w:rsid w:val="005B5AD6"/>
    <w:rsid w:val="005B5EE3"/>
    <w:rsid w:val="005B658D"/>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065"/>
    <w:rsid w:val="005C20AE"/>
    <w:rsid w:val="005C223B"/>
    <w:rsid w:val="005C2297"/>
    <w:rsid w:val="005C2B01"/>
    <w:rsid w:val="005C2FB8"/>
    <w:rsid w:val="005C35B4"/>
    <w:rsid w:val="005C3778"/>
    <w:rsid w:val="005C37DC"/>
    <w:rsid w:val="005C3D0D"/>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1B5"/>
    <w:rsid w:val="005D0218"/>
    <w:rsid w:val="005D02AA"/>
    <w:rsid w:val="005D118E"/>
    <w:rsid w:val="005D15B2"/>
    <w:rsid w:val="005D1643"/>
    <w:rsid w:val="005D175A"/>
    <w:rsid w:val="005D19C2"/>
    <w:rsid w:val="005D1D9C"/>
    <w:rsid w:val="005D26BD"/>
    <w:rsid w:val="005D2D40"/>
    <w:rsid w:val="005D3164"/>
    <w:rsid w:val="005D31A5"/>
    <w:rsid w:val="005D33DE"/>
    <w:rsid w:val="005D3416"/>
    <w:rsid w:val="005D37B5"/>
    <w:rsid w:val="005D3C1E"/>
    <w:rsid w:val="005D3CD0"/>
    <w:rsid w:val="005D4201"/>
    <w:rsid w:val="005D4493"/>
    <w:rsid w:val="005D4625"/>
    <w:rsid w:val="005D4894"/>
    <w:rsid w:val="005D571C"/>
    <w:rsid w:val="005D6266"/>
    <w:rsid w:val="005D67B8"/>
    <w:rsid w:val="005D6A3D"/>
    <w:rsid w:val="005D74CD"/>
    <w:rsid w:val="005D7722"/>
    <w:rsid w:val="005D7BF3"/>
    <w:rsid w:val="005D7F7C"/>
    <w:rsid w:val="005D7FE2"/>
    <w:rsid w:val="005E03B5"/>
    <w:rsid w:val="005E0BA1"/>
    <w:rsid w:val="005E0BE4"/>
    <w:rsid w:val="005E0E3C"/>
    <w:rsid w:val="005E156B"/>
    <w:rsid w:val="005E1EFD"/>
    <w:rsid w:val="005E2052"/>
    <w:rsid w:val="005E20BE"/>
    <w:rsid w:val="005E2530"/>
    <w:rsid w:val="005E256B"/>
    <w:rsid w:val="005E26A3"/>
    <w:rsid w:val="005E29A7"/>
    <w:rsid w:val="005E2D88"/>
    <w:rsid w:val="005E2E6F"/>
    <w:rsid w:val="005E347D"/>
    <w:rsid w:val="005E36FD"/>
    <w:rsid w:val="005E3A2F"/>
    <w:rsid w:val="005E3EA4"/>
    <w:rsid w:val="005E3F75"/>
    <w:rsid w:val="005E4852"/>
    <w:rsid w:val="005E4BA8"/>
    <w:rsid w:val="005E4D7D"/>
    <w:rsid w:val="005E522F"/>
    <w:rsid w:val="005E523D"/>
    <w:rsid w:val="005E592A"/>
    <w:rsid w:val="005E5C0D"/>
    <w:rsid w:val="005E5CC4"/>
    <w:rsid w:val="005E5D83"/>
    <w:rsid w:val="005E5DA9"/>
    <w:rsid w:val="005E61A3"/>
    <w:rsid w:val="005E6285"/>
    <w:rsid w:val="005E62AB"/>
    <w:rsid w:val="005E6432"/>
    <w:rsid w:val="005E66AC"/>
    <w:rsid w:val="005E67D4"/>
    <w:rsid w:val="005E6F06"/>
    <w:rsid w:val="005E7AEF"/>
    <w:rsid w:val="005E7C63"/>
    <w:rsid w:val="005E7D45"/>
    <w:rsid w:val="005E7D55"/>
    <w:rsid w:val="005E7E63"/>
    <w:rsid w:val="005E7ED4"/>
    <w:rsid w:val="005F02F4"/>
    <w:rsid w:val="005F07F3"/>
    <w:rsid w:val="005F0C09"/>
    <w:rsid w:val="005F1293"/>
    <w:rsid w:val="005F13F2"/>
    <w:rsid w:val="005F1495"/>
    <w:rsid w:val="005F159C"/>
    <w:rsid w:val="005F1DBF"/>
    <w:rsid w:val="005F226E"/>
    <w:rsid w:val="005F26BC"/>
    <w:rsid w:val="005F28BF"/>
    <w:rsid w:val="005F2C91"/>
    <w:rsid w:val="005F2CC0"/>
    <w:rsid w:val="005F336A"/>
    <w:rsid w:val="005F36D5"/>
    <w:rsid w:val="005F39EE"/>
    <w:rsid w:val="005F3BA4"/>
    <w:rsid w:val="005F3F80"/>
    <w:rsid w:val="005F40D8"/>
    <w:rsid w:val="005F4230"/>
    <w:rsid w:val="005F48B2"/>
    <w:rsid w:val="005F4BD6"/>
    <w:rsid w:val="005F54E9"/>
    <w:rsid w:val="005F556F"/>
    <w:rsid w:val="005F5597"/>
    <w:rsid w:val="005F55A3"/>
    <w:rsid w:val="005F58CD"/>
    <w:rsid w:val="005F60D4"/>
    <w:rsid w:val="005F621F"/>
    <w:rsid w:val="005F682C"/>
    <w:rsid w:val="005F6932"/>
    <w:rsid w:val="005F6DD7"/>
    <w:rsid w:val="005F6EE6"/>
    <w:rsid w:val="005F7075"/>
    <w:rsid w:val="005F775F"/>
    <w:rsid w:val="005F7BE1"/>
    <w:rsid w:val="005F7BED"/>
    <w:rsid w:val="005F7D28"/>
    <w:rsid w:val="005F7D5A"/>
    <w:rsid w:val="0060004B"/>
    <w:rsid w:val="00600286"/>
    <w:rsid w:val="00600406"/>
    <w:rsid w:val="0060059D"/>
    <w:rsid w:val="00600813"/>
    <w:rsid w:val="006009BB"/>
    <w:rsid w:val="00600ABD"/>
    <w:rsid w:val="006016D0"/>
    <w:rsid w:val="00601AC9"/>
    <w:rsid w:val="00601ACB"/>
    <w:rsid w:val="00601B0F"/>
    <w:rsid w:val="00601C25"/>
    <w:rsid w:val="00601E63"/>
    <w:rsid w:val="00601E6C"/>
    <w:rsid w:val="00602471"/>
    <w:rsid w:val="00602722"/>
    <w:rsid w:val="006029A0"/>
    <w:rsid w:val="00603138"/>
    <w:rsid w:val="00603323"/>
    <w:rsid w:val="00604187"/>
    <w:rsid w:val="00604425"/>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6AE"/>
    <w:rsid w:val="006068B1"/>
    <w:rsid w:val="00606B12"/>
    <w:rsid w:val="00606B37"/>
    <w:rsid w:val="00606D0B"/>
    <w:rsid w:val="006074D1"/>
    <w:rsid w:val="006077B1"/>
    <w:rsid w:val="00607A7E"/>
    <w:rsid w:val="00607AA0"/>
    <w:rsid w:val="00607C55"/>
    <w:rsid w:val="00607CB5"/>
    <w:rsid w:val="00610316"/>
    <w:rsid w:val="00610323"/>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0"/>
    <w:rsid w:val="00612F33"/>
    <w:rsid w:val="00612F36"/>
    <w:rsid w:val="00613689"/>
    <w:rsid w:val="006136BB"/>
    <w:rsid w:val="00613A75"/>
    <w:rsid w:val="00614354"/>
    <w:rsid w:val="006145E8"/>
    <w:rsid w:val="00614677"/>
    <w:rsid w:val="006147D4"/>
    <w:rsid w:val="0061483A"/>
    <w:rsid w:val="00614F10"/>
    <w:rsid w:val="006155F4"/>
    <w:rsid w:val="006159BF"/>
    <w:rsid w:val="00615A9F"/>
    <w:rsid w:val="00615B48"/>
    <w:rsid w:val="00615E5B"/>
    <w:rsid w:val="00615F33"/>
    <w:rsid w:val="00616252"/>
    <w:rsid w:val="0061678E"/>
    <w:rsid w:val="006168AE"/>
    <w:rsid w:val="00616BAC"/>
    <w:rsid w:val="00617894"/>
    <w:rsid w:val="00617E76"/>
    <w:rsid w:val="00617E95"/>
    <w:rsid w:val="006203BE"/>
    <w:rsid w:val="00620499"/>
    <w:rsid w:val="00620BAC"/>
    <w:rsid w:val="00620F63"/>
    <w:rsid w:val="00620F6D"/>
    <w:rsid w:val="00620FB0"/>
    <w:rsid w:val="00621008"/>
    <w:rsid w:val="00621153"/>
    <w:rsid w:val="0062117D"/>
    <w:rsid w:val="00621236"/>
    <w:rsid w:val="00621733"/>
    <w:rsid w:val="00621EE0"/>
    <w:rsid w:val="00621EEF"/>
    <w:rsid w:val="006220CE"/>
    <w:rsid w:val="00622EC9"/>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2DA"/>
    <w:rsid w:val="006305D8"/>
    <w:rsid w:val="0063083E"/>
    <w:rsid w:val="00630A67"/>
    <w:rsid w:val="00630C4F"/>
    <w:rsid w:val="00630D10"/>
    <w:rsid w:val="00630DB0"/>
    <w:rsid w:val="006310F7"/>
    <w:rsid w:val="006311EB"/>
    <w:rsid w:val="0063122E"/>
    <w:rsid w:val="00631AB6"/>
    <w:rsid w:val="006327C9"/>
    <w:rsid w:val="00632D06"/>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AEA"/>
    <w:rsid w:val="00636E84"/>
    <w:rsid w:val="00636F62"/>
    <w:rsid w:val="006370D3"/>
    <w:rsid w:val="006372FE"/>
    <w:rsid w:val="00640A10"/>
    <w:rsid w:val="00640F7F"/>
    <w:rsid w:val="00641087"/>
    <w:rsid w:val="0064118E"/>
    <w:rsid w:val="0064160E"/>
    <w:rsid w:val="006417A2"/>
    <w:rsid w:val="00641871"/>
    <w:rsid w:val="006419B2"/>
    <w:rsid w:val="00641C53"/>
    <w:rsid w:val="00642554"/>
    <w:rsid w:val="00642677"/>
    <w:rsid w:val="00642737"/>
    <w:rsid w:val="00642E12"/>
    <w:rsid w:val="006434D9"/>
    <w:rsid w:val="0064389A"/>
    <w:rsid w:val="006440A2"/>
    <w:rsid w:val="00644189"/>
    <w:rsid w:val="00644588"/>
    <w:rsid w:val="006448BE"/>
    <w:rsid w:val="00644DA1"/>
    <w:rsid w:val="00644E80"/>
    <w:rsid w:val="00644FDC"/>
    <w:rsid w:val="00645465"/>
    <w:rsid w:val="006454B7"/>
    <w:rsid w:val="00645527"/>
    <w:rsid w:val="00645AD6"/>
    <w:rsid w:val="00645E36"/>
    <w:rsid w:val="00646403"/>
    <w:rsid w:val="00646422"/>
    <w:rsid w:val="00646446"/>
    <w:rsid w:val="00646728"/>
    <w:rsid w:val="00646746"/>
    <w:rsid w:val="00646AFF"/>
    <w:rsid w:val="00646E25"/>
    <w:rsid w:val="00647438"/>
    <w:rsid w:val="00647752"/>
    <w:rsid w:val="00647B72"/>
    <w:rsid w:val="00647D5F"/>
    <w:rsid w:val="006501C9"/>
    <w:rsid w:val="006503E6"/>
    <w:rsid w:val="00650A81"/>
    <w:rsid w:val="00650A9D"/>
    <w:rsid w:val="00650D31"/>
    <w:rsid w:val="00650DBF"/>
    <w:rsid w:val="00650E13"/>
    <w:rsid w:val="00651457"/>
    <w:rsid w:val="00651507"/>
    <w:rsid w:val="00651B70"/>
    <w:rsid w:val="0065209B"/>
    <w:rsid w:val="00652A94"/>
    <w:rsid w:val="00652B94"/>
    <w:rsid w:val="0065318A"/>
    <w:rsid w:val="00653526"/>
    <w:rsid w:val="0065364F"/>
    <w:rsid w:val="006537AE"/>
    <w:rsid w:val="00653E0C"/>
    <w:rsid w:val="00653E75"/>
    <w:rsid w:val="00653F41"/>
    <w:rsid w:val="006540CC"/>
    <w:rsid w:val="006543A7"/>
    <w:rsid w:val="00654874"/>
    <w:rsid w:val="00654A75"/>
    <w:rsid w:val="00654D60"/>
    <w:rsid w:val="006551F2"/>
    <w:rsid w:val="0065545E"/>
    <w:rsid w:val="00655FF1"/>
    <w:rsid w:val="0065677B"/>
    <w:rsid w:val="00656A44"/>
    <w:rsid w:val="00656F17"/>
    <w:rsid w:val="00656F2D"/>
    <w:rsid w:val="00657032"/>
    <w:rsid w:val="0065712D"/>
    <w:rsid w:val="006571CD"/>
    <w:rsid w:val="0066027D"/>
    <w:rsid w:val="00660C98"/>
    <w:rsid w:val="00660F82"/>
    <w:rsid w:val="00661B8B"/>
    <w:rsid w:val="00661F18"/>
    <w:rsid w:val="00662450"/>
    <w:rsid w:val="00662607"/>
    <w:rsid w:val="00662D76"/>
    <w:rsid w:val="00662EAB"/>
    <w:rsid w:val="00663054"/>
    <w:rsid w:val="006634CE"/>
    <w:rsid w:val="00663D69"/>
    <w:rsid w:val="00663DFC"/>
    <w:rsid w:val="00663FEE"/>
    <w:rsid w:val="006643CA"/>
    <w:rsid w:val="00664E8B"/>
    <w:rsid w:val="00664E8F"/>
    <w:rsid w:val="0066504A"/>
    <w:rsid w:val="006654C6"/>
    <w:rsid w:val="006655CD"/>
    <w:rsid w:val="006658BD"/>
    <w:rsid w:val="00666636"/>
    <w:rsid w:val="006666C9"/>
    <w:rsid w:val="00666B6A"/>
    <w:rsid w:val="00667235"/>
    <w:rsid w:val="00667555"/>
    <w:rsid w:val="0066763B"/>
    <w:rsid w:val="00667A02"/>
    <w:rsid w:val="00667C6D"/>
    <w:rsid w:val="00670200"/>
    <w:rsid w:val="00670A57"/>
    <w:rsid w:val="00670AC0"/>
    <w:rsid w:val="00670FBC"/>
    <w:rsid w:val="0067106D"/>
    <w:rsid w:val="006711A4"/>
    <w:rsid w:val="006713AF"/>
    <w:rsid w:val="00671C60"/>
    <w:rsid w:val="00671D3F"/>
    <w:rsid w:val="006720A1"/>
    <w:rsid w:val="00672112"/>
    <w:rsid w:val="00672198"/>
    <w:rsid w:val="00672874"/>
    <w:rsid w:val="00672CF2"/>
    <w:rsid w:val="00672ECD"/>
    <w:rsid w:val="006734CD"/>
    <w:rsid w:val="00673754"/>
    <w:rsid w:val="0067385F"/>
    <w:rsid w:val="00673A39"/>
    <w:rsid w:val="00673C40"/>
    <w:rsid w:val="00673F69"/>
    <w:rsid w:val="0067476B"/>
    <w:rsid w:val="00674EF6"/>
    <w:rsid w:val="00675228"/>
    <w:rsid w:val="006753A2"/>
    <w:rsid w:val="006756F9"/>
    <w:rsid w:val="00675B6D"/>
    <w:rsid w:val="00675D70"/>
    <w:rsid w:val="00676185"/>
    <w:rsid w:val="006764EF"/>
    <w:rsid w:val="006769ED"/>
    <w:rsid w:val="00676A79"/>
    <w:rsid w:val="00676AE4"/>
    <w:rsid w:val="00676C58"/>
    <w:rsid w:val="00677122"/>
    <w:rsid w:val="00677204"/>
    <w:rsid w:val="006774D5"/>
    <w:rsid w:val="00677765"/>
    <w:rsid w:val="0067799A"/>
    <w:rsid w:val="00677BB6"/>
    <w:rsid w:val="006800FA"/>
    <w:rsid w:val="00680256"/>
    <w:rsid w:val="0068025C"/>
    <w:rsid w:val="006803F6"/>
    <w:rsid w:val="00680400"/>
    <w:rsid w:val="00680737"/>
    <w:rsid w:val="0068091D"/>
    <w:rsid w:val="0068096C"/>
    <w:rsid w:val="00680998"/>
    <w:rsid w:val="00680ABE"/>
    <w:rsid w:val="00680F1F"/>
    <w:rsid w:val="00680F4F"/>
    <w:rsid w:val="006815F0"/>
    <w:rsid w:val="006816C3"/>
    <w:rsid w:val="006820EF"/>
    <w:rsid w:val="00682388"/>
    <w:rsid w:val="0068252F"/>
    <w:rsid w:val="00682ADF"/>
    <w:rsid w:val="00682BAD"/>
    <w:rsid w:val="00683111"/>
    <w:rsid w:val="0068331C"/>
    <w:rsid w:val="00683742"/>
    <w:rsid w:val="00683A8F"/>
    <w:rsid w:val="00683B5A"/>
    <w:rsid w:val="00683D2F"/>
    <w:rsid w:val="00683FE4"/>
    <w:rsid w:val="00684942"/>
    <w:rsid w:val="00684CD0"/>
    <w:rsid w:val="00685089"/>
    <w:rsid w:val="0068518B"/>
    <w:rsid w:val="00685304"/>
    <w:rsid w:val="00685375"/>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900"/>
    <w:rsid w:val="00690AE0"/>
    <w:rsid w:val="00690BA7"/>
    <w:rsid w:val="00690C32"/>
    <w:rsid w:val="00690EBB"/>
    <w:rsid w:val="0069125F"/>
    <w:rsid w:val="0069179D"/>
    <w:rsid w:val="006917C0"/>
    <w:rsid w:val="0069194D"/>
    <w:rsid w:val="00691A58"/>
    <w:rsid w:val="00691AB9"/>
    <w:rsid w:val="00691DC8"/>
    <w:rsid w:val="00692103"/>
    <w:rsid w:val="00692187"/>
    <w:rsid w:val="006923FC"/>
    <w:rsid w:val="00692988"/>
    <w:rsid w:val="00692D7A"/>
    <w:rsid w:val="00692DA6"/>
    <w:rsid w:val="00692E42"/>
    <w:rsid w:val="00692EEC"/>
    <w:rsid w:val="00692FA7"/>
    <w:rsid w:val="0069309E"/>
    <w:rsid w:val="006931A6"/>
    <w:rsid w:val="00693268"/>
    <w:rsid w:val="0069367F"/>
    <w:rsid w:val="006939EE"/>
    <w:rsid w:val="00693A9E"/>
    <w:rsid w:val="00693E3B"/>
    <w:rsid w:val="00694406"/>
    <w:rsid w:val="006945D9"/>
    <w:rsid w:val="0069496E"/>
    <w:rsid w:val="00694BCA"/>
    <w:rsid w:val="00695946"/>
    <w:rsid w:val="00695D5B"/>
    <w:rsid w:val="00696279"/>
    <w:rsid w:val="006965BF"/>
    <w:rsid w:val="00696657"/>
    <w:rsid w:val="006967C9"/>
    <w:rsid w:val="00696AD3"/>
    <w:rsid w:val="00696B53"/>
    <w:rsid w:val="00696BB8"/>
    <w:rsid w:val="00696BC1"/>
    <w:rsid w:val="00696F9D"/>
    <w:rsid w:val="006977C2"/>
    <w:rsid w:val="0069782E"/>
    <w:rsid w:val="00697A1D"/>
    <w:rsid w:val="006A005C"/>
    <w:rsid w:val="006A008C"/>
    <w:rsid w:val="006A00EB"/>
    <w:rsid w:val="006A014F"/>
    <w:rsid w:val="006A040B"/>
    <w:rsid w:val="006A047C"/>
    <w:rsid w:val="006A0980"/>
    <w:rsid w:val="006A098C"/>
    <w:rsid w:val="006A09D6"/>
    <w:rsid w:val="006A0A00"/>
    <w:rsid w:val="006A0A0F"/>
    <w:rsid w:val="006A0A5C"/>
    <w:rsid w:val="006A1939"/>
    <w:rsid w:val="006A19A9"/>
    <w:rsid w:val="006A19B5"/>
    <w:rsid w:val="006A1ED0"/>
    <w:rsid w:val="006A2216"/>
    <w:rsid w:val="006A23D4"/>
    <w:rsid w:val="006A260D"/>
    <w:rsid w:val="006A31AC"/>
    <w:rsid w:val="006A36D5"/>
    <w:rsid w:val="006A380E"/>
    <w:rsid w:val="006A39DD"/>
    <w:rsid w:val="006A3A41"/>
    <w:rsid w:val="006A40DD"/>
    <w:rsid w:val="006A4DD8"/>
    <w:rsid w:val="006A4E99"/>
    <w:rsid w:val="006A6570"/>
    <w:rsid w:val="006A65FE"/>
    <w:rsid w:val="006A68C7"/>
    <w:rsid w:val="006A6B4F"/>
    <w:rsid w:val="006A7086"/>
    <w:rsid w:val="006A725E"/>
    <w:rsid w:val="006A73FA"/>
    <w:rsid w:val="006A78D2"/>
    <w:rsid w:val="006A78F3"/>
    <w:rsid w:val="006B02C0"/>
    <w:rsid w:val="006B05B3"/>
    <w:rsid w:val="006B099C"/>
    <w:rsid w:val="006B0AF9"/>
    <w:rsid w:val="006B0B6E"/>
    <w:rsid w:val="006B0FC1"/>
    <w:rsid w:val="006B11EA"/>
    <w:rsid w:val="006B153C"/>
    <w:rsid w:val="006B1C45"/>
    <w:rsid w:val="006B216F"/>
    <w:rsid w:val="006B2371"/>
    <w:rsid w:val="006B23C5"/>
    <w:rsid w:val="006B2932"/>
    <w:rsid w:val="006B296E"/>
    <w:rsid w:val="006B2F46"/>
    <w:rsid w:val="006B3150"/>
    <w:rsid w:val="006B321E"/>
    <w:rsid w:val="006B33E5"/>
    <w:rsid w:val="006B36A7"/>
    <w:rsid w:val="006B39A5"/>
    <w:rsid w:val="006B3D34"/>
    <w:rsid w:val="006B3ED5"/>
    <w:rsid w:val="006B402B"/>
    <w:rsid w:val="006B426D"/>
    <w:rsid w:val="006B4459"/>
    <w:rsid w:val="006B45B1"/>
    <w:rsid w:val="006B4FDA"/>
    <w:rsid w:val="006B5AC3"/>
    <w:rsid w:val="006B5DC0"/>
    <w:rsid w:val="006B63BE"/>
    <w:rsid w:val="006B69D8"/>
    <w:rsid w:val="006B6B8E"/>
    <w:rsid w:val="006B6C07"/>
    <w:rsid w:val="006B6CAD"/>
    <w:rsid w:val="006B6F05"/>
    <w:rsid w:val="006B701B"/>
    <w:rsid w:val="006B73F7"/>
    <w:rsid w:val="006B77EF"/>
    <w:rsid w:val="006B7949"/>
    <w:rsid w:val="006B7A3B"/>
    <w:rsid w:val="006B7A66"/>
    <w:rsid w:val="006B7B51"/>
    <w:rsid w:val="006B7E30"/>
    <w:rsid w:val="006C057F"/>
    <w:rsid w:val="006C09F2"/>
    <w:rsid w:val="006C0CF0"/>
    <w:rsid w:val="006C0E18"/>
    <w:rsid w:val="006C1C94"/>
    <w:rsid w:val="006C1CE0"/>
    <w:rsid w:val="006C1FDB"/>
    <w:rsid w:val="006C218F"/>
    <w:rsid w:val="006C2193"/>
    <w:rsid w:val="006C2A89"/>
    <w:rsid w:val="006C2CC4"/>
    <w:rsid w:val="006C3841"/>
    <w:rsid w:val="006C385B"/>
    <w:rsid w:val="006C3949"/>
    <w:rsid w:val="006C41D8"/>
    <w:rsid w:val="006C4287"/>
    <w:rsid w:val="006C4379"/>
    <w:rsid w:val="006C48B4"/>
    <w:rsid w:val="006C49F5"/>
    <w:rsid w:val="006C51A9"/>
    <w:rsid w:val="006C532A"/>
    <w:rsid w:val="006C5446"/>
    <w:rsid w:val="006C605F"/>
    <w:rsid w:val="006C6A74"/>
    <w:rsid w:val="006C6C4E"/>
    <w:rsid w:val="006C6CD7"/>
    <w:rsid w:val="006C6E4F"/>
    <w:rsid w:val="006C70BD"/>
    <w:rsid w:val="006C7312"/>
    <w:rsid w:val="006C7448"/>
    <w:rsid w:val="006C7D79"/>
    <w:rsid w:val="006D004C"/>
    <w:rsid w:val="006D0DA4"/>
    <w:rsid w:val="006D11B3"/>
    <w:rsid w:val="006D13F2"/>
    <w:rsid w:val="006D14BF"/>
    <w:rsid w:val="006D193C"/>
    <w:rsid w:val="006D194E"/>
    <w:rsid w:val="006D1C03"/>
    <w:rsid w:val="006D1FF8"/>
    <w:rsid w:val="006D27C7"/>
    <w:rsid w:val="006D2C75"/>
    <w:rsid w:val="006D2CA4"/>
    <w:rsid w:val="006D2CA5"/>
    <w:rsid w:val="006D2E65"/>
    <w:rsid w:val="006D33F2"/>
    <w:rsid w:val="006D3C98"/>
    <w:rsid w:val="006D41FD"/>
    <w:rsid w:val="006D4543"/>
    <w:rsid w:val="006D45A1"/>
    <w:rsid w:val="006D4787"/>
    <w:rsid w:val="006D4C18"/>
    <w:rsid w:val="006D4F8D"/>
    <w:rsid w:val="006D50ED"/>
    <w:rsid w:val="006D532B"/>
    <w:rsid w:val="006D54FF"/>
    <w:rsid w:val="006D55AA"/>
    <w:rsid w:val="006D5696"/>
    <w:rsid w:val="006D56DD"/>
    <w:rsid w:val="006D586C"/>
    <w:rsid w:val="006D5D9C"/>
    <w:rsid w:val="006D6153"/>
    <w:rsid w:val="006D6169"/>
    <w:rsid w:val="006D6545"/>
    <w:rsid w:val="006D7118"/>
    <w:rsid w:val="006D73E6"/>
    <w:rsid w:val="006D7B1B"/>
    <w:rsid w:val="006D7C69"/>
    <w:rsid w:val="006D7CB9"/>
    <w:rsid w:val="006D7FDC"/>
    <w:rsid w:val="006E02A3"/>
    <w:rsid w:val="006E02AF"/>
    <w:rsid w:val="006E0340"/>
    <w:rsid w:val="006E0631"/>
    <w:rsid w:val="006E1228"/>
    <w:rsid w:val="006E13E3"/>
    <w:rsid w:val="006E1832"/>
    <w:rsid w:val="006E18FE"/>
    <w:rsid w:val="006E1B73"/>
    <w:rsid w:val="006E1C64"/>
    <w:rsid w:val="006E1FA3"/>
    <w:rsid w:val="006E231F"/>
    <w:rsid w:val="006E2548"/>
    <w:rsid w:val="006E27B5"/>
    <w:rsid w:val="006E2AE4"/>
    <w:rsid w:val="006E2B93"/>
    <w:rsid w:val="006E2D46"/>
    <w:rsid w:val="006E2D56"/>
    <w:rsid w:val="006E2DE6"/>
    <w:rsid w:val="006E31C1"/>
    <w:rsid w:val="006E3384"/>
    <w:rsid w:val="006E357B"/>
    <w:rsid w:val="006E378C"/>
    <w:rsid w:val="006E390D"/>
    <w:rsid w:val="006E3B46"/>
    <w:rsid w:val="006E3C41"/>
    <w:rsid w:val="006E3C51"/>
    <w:rsid w:val="006E4083"/>
    <w:rsid w:val="006E4449"/>
    <w:rsid w:val="006E465B"/>
    <w:rsid w:val="006E4CBA"/>
    <w:rsid w:val="006E4FD3"/>
    <w:rsid w:val="006E51B5"/>
    <w:rsid w:val="006E5257"/>
    <w:rsid w:val="006E59DF"/>
    <w:rsid w:val="006E5AAB"/>
    <w:rsid w:val="006E5B06"/>
    <w:rsid w:val="006E5B6C"/>
    <w:rsid w:val="006E5D7C"/>
    <w:rsid w:val="006E5E93"/>
    <w:rsid w:val="006E60F4"/>
    <w:rsid w:val="006E6153"/>
    <w:rsid w:val="006E619D"/>
    <w:rsid w:val="006E61B6"/>
    <w:rsid w:val="006E61C0"/>
    <w:rsid w:val="006E66CF"/>
    <w:rsid w:val="006E681B"/>
    <w:rsid w:val="006E686D"/>
    <w:rsid w:val="006E7126"/>
    <w:rsid w:val="006E7D26"/>
    <w:rsid w:val="006F059C"/>
    <w:rsid w:val="006F0CBF"/>
    <w:rsid w:val="006F12F6"/>
    <w:rsid w:val="006F16BB"/>
    <w:rsid w:val="006F194F"/>
    <w:rsid w:val="006F19CE"/>
    <w:rsid w:val="006F1A3B"/>
    <w:rsid w:val="006F1A5B"/>
    <w:rsid w:val="006F1C00"/>
    <w:rsid w:val="006F208D"/>
    <w:rsid w:val="006F2DAE"/>
    <w:rsid w:val="006F2F0B"/>
    <w:rsid w:val="006F2F63"/>
    <w:rsid w:val="006F341B"/>
    <w:rsid w:val="006F3C09"/>
    <w:rsid w:val="006F3EE9"/>
    <w:rsid w:val="006F439D"/>
    <w:rsid w:val="006F4747"/>
    <w:rsid w:val="006F4808"/>
    <w:rsid w:val="006F482D"/>
    <w:rsid w:val="006F4849"/>
    <w:rsid w:val="006F484D"/>
    <w:rsid w:val="006F4879"/>
    <w:rsid w:val="006F4B32"/>
    <w:rsid w:val="006F4D48"/>
    <w:rsid w:val="006F4E60"/>
    <w:rsid w:val="006F4E98"/>
    <w:rsid w:val="006F50E4"/>
    <w:rsid w:val="006F5788"/>
    <w:rsid w:val="006F5C39"/>
    <w:rsid w:val="006F618C"/>
    <w:rsid w:val="006F64C1"/>
    <w:rsid w:val="006F657F"/>
    <w:rsid w:val="006F6B48"/>
    <w:rsid w:val="006F6D3C"/>
    <w:rsid w:val="006F7315"/>
    <w:rsid w:val="006F75DC"/>
    <w:rsid w:val="006F768E"/>
    <w:rsid w:val="006F7A81"/>
    <w:rsid w:val="006F7F30"/>
    <w:rsid w:val="006F7F3D"/>
    <w:rsid w:val="006F7F96"/>
    <w:rsid w:val="006F7FE4"/>
    <w:rsid w:val="00700048"/>
    <w:rsid w:val="00700651"/>
    <w:rsid w:val="00700A1F"/>
    <w:rsid w:val="00700CCA"/>
    <w:rsid w:val="00700CD8"/>
    <w:rsid w:val="00700D22"/>
    <w:rsid w:val="00700F9A"/>
    <w:rsid w:val="0070117E"/>
    <w:rsid w:val="00701231"/>
    <w:rsid w:val="0070124F"/>
    <w:rsid w:val="007012DC"/>
    <w:rsid w:val="00701955"/>
    <w:rsid w:val="00701B05"/>
    <w:rsid w:val="00701D7F"/>
    <w:rsid w:val="007020DF"/>
    <w:rsid w:val="007026E9"/>
    <w:rsid w:val="007029A8"/>
    <w:rsid w:val="00702AE8"/>
    <w:rsid w:val="00703283"/>
    <w:rsid w:val="007035C5"/>
    <w:rsid w:val="007039F6"/>
    <w:rsid w:val="00703BBF"/>
    <w:rsid w:val="00704235"/>
    <w:rsid w:val="0070425D"/>
    <w:rsid w:val="007047DD"/>
    <w:rsid w:val="00704BAB"/>
    <w:rsid w:val="00704E67"/>
    <w:rsid w:val="00704EC8"/>
    <w:rsid w:val="00705119"/>
    <w:rsid w:val="00705828"/>
    <w:rsid w:val="00705919"/>
    <w:rsid w:val="00705C26"/>
    <w:rsid w:val="00705C49"/>
    <w:rsid w:val="00705CF0"/>
    <w:rsid w:val="00705E9A"/>
    <w:rsid w:val="00705F45"/>
    <w:rsid w:val="007067F9"/>
    <w:rsid w:val="007075A9"/>
    <w:rsid w:val="00707A6B"/>
    <w:rsid w:val="00707B29"/>
    <w:rsid w:val="00707F37"/>
    <w:rsid w:val="007102E3"/>
    <w:rsid w:val="00710433"/>
    <w:rsid w:val="00710B1C"/>
    <w:rsid w:val="00710C08"/>
    <w:rsid w:val="00710DAA"/>
    <w:rsid w:val="00710FC0"/>
    <w:rsid w:val="007117A0"/>
    <w:rsid w:val="00711EF5"/>
    <w:rsid w:val="00711EFE"/>
    <w:rsid w:val="0071211F"/>
    <w:rsid w:val="00712348"/>
    <w:rsid w:val="00712923"/>
    <w:rsid w:val="00712BA4"/>
    <w:rsid w:val="00713170"/>
    <w:rsid w:val="00713397"/>
    <w:rsid w:val="007139B1"/>
    <w:rsid w:val="00714A32"/>
    <w:rsid w:val="00715175"/>
    <w:rsid w:val="00715A4D"/>
    <w:rsid w:val="00715C6D"/>
    <w:rsid w:val="00715D60"/>
    <w:rsid w:val="00715F52"/>
    <w:rsid w:val="007162D2"/>
    <w:rsid w:val="00717608"/>
    <w:rsid w:val="0071786E"/>
    <w:rsid w:val="00717FC2"/>
    <w:rsid w:val="0072034C"/>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380"/>
    <w:rsid w:val="00725400"/>
    <w:rsid w:val="00725724"/>
    <w:rsid w:val="00725996"/>
    <w:rsid w:val="00725E08"/>
    <w:rsid w:val="00725EAB"/>
    <w:rsid w:val="007260FF"/>
    <w:rsid w:val="007262CE"/>
    <w:rsid w:val="00726562"/>
    <w:rsid w:val="007266E9"/>
    <w:rsid w:val="00726AC3"/>
    <w:rsid w:val="00726F1A"/>
    <w:rsid w:val="007273DD"/>
    <w:rsid w:val="007278C1"/>
    <w:rsid w:val="00727BCA"/>
    <w:rsid w:val="00727DA1"/>
    <w:rsid w:val="007310B7"/>
    <w:rsid w:val="00731680"/>
    <w:rsid w:val="00731710"/>
    <w:rsid w:val="00731846"/>
    <w:rsid w:val="0073196B"/>
    <w:rsid w:val="00731EBE"/>
    <w:rsid w:val="0073214B"/>
    <w:rsid w:val="00732802"/>
    <w:rsid w:val="007328A3"/>
    <w:rsid w:val="00732948"/>
    <w:rsid w:val="00733079"/>
    <w:rsid w:val="00733156"/>
    <w:rsid w:val="00733494"/>
    <w:rsid w:val="007335CF"/>
    <w:rsid w:val="007337F4"/>
    <w:rsid w:val="00733CDD"/>
    <w:rsid w:val="007341D5"/>
    <w:rsid w:val="00734D20"/>
    <w:rsid w:val="007351C6"/>
    <w:rsid w:val="007358AD"/>
    <w:rsid w:val="007359F4"/>
    <w:rsid w:val="00735AE5"/>
    <w:rsid w:val="00735B33"/>
    <w:rsid w:val="00735C48"/>
    <w:rsid w:val="00735E69"/>
    <w:rsid w:val="00736362"/>
    <w:rsid w:val="00736623"/>
    <w:rsid w:val="007368F0"/>
    <w:rsid w:val="007368FD"/>
    <w:rsid w:val="00736AEF"/>
    <w:rsid w:val="00736C11"/>
    <w:rsid w:val="00736D26"/>
    <w:rsid w:val="00736D29"/>
    <w:rsid w:val="00737639"/>
    <w:rsid w:val="00737A6F"/>
    <w:rsid w:val="00737B4E"/>
    <w:rsid w:val="00737DF9"/>
    <w:rsid w:val="0074035D"/>
    <w:rsid w:val="0074054D"/>
    <w:rsid w:val="00740655"/>
    <w:rsid w:val="007406B4"/>
    <w:rsid w:val="00740794"/>
    <w:rsid w:val="00740C4F"/>
    <w:rsid w:val="00740DC7"/>
    <w:rsid w:val="00740F09"/>
    <w:rsid w:val="00741224"/>
    <w:rsid w:val="0074145B"/>
    <w:rsid w:val="00741716"/>
    <w:rsid w:val="00741831"/>
    <w:rsid w:val="00741A9D"/>
    <w:rsid w:val="00743705"/>
    <w:rsid w:val="00743C1A"/>
    <w:rsid w:val="00743F03"/>
    <w:rsid w:val="0074423A"/>
    <w:rsid w:val="00744E21"/>
    <w:rsid w:val="00745412"/>
    <w:rsid w:val="007454C1"/>
    <w:rsid w:val="00745DD2"/>
    <w:rsid w:val="00745EC3"/>
    <w:rsid w:val="0074604F"/>
    <w:rsid w:val="0074612B"/>
    <w:rsid w:val="007461B1"/>
    <w:rsid w:val="00746336"/>
    <w:rsid w:val="00746937"/>
    <w:rsid w:val="0074725B"/>
    <w:rsid w:val="007474C3"/>
    <w:rsid w:val="00747526"/>
    <w:rsid w:val="00747555"/>
    <w:rsid w:val="007477F8"/>
    <w:rsid w:val="0075085A"/>
    <w:rsid w:val="00750A43"/>
    <w:rsid w:val="00750D29"/>
    <w:rsid w:val="00751040"/>
    <w:rsid w:val="007511BD"/>
    <w:rsid w:val="00751274"/>
    <w:rsid w:val="007514C7"/>
    <w:rsid w:val="007517C0"/>
    <w:rsid w:val="00751BDA"/>
    <w:rsid w:val="007522D7"/>
    <w:rsid w:val="00752422"/>
    <w:rsid w:val="007528DC"/>
    <w:rsid w:val="00752967"/>
    <w:rsid w:val="00752B2B"/>
    <w:rsid w:val="00752CA1"/>
    <w:rsid w:val="00752DBE"/>
    <w:rsid w:val="00753166"/>
    <w:rsid w:val="007532AC"/>
    <w:rsid w:val="00753441"/>
    <w:rsid w:val="007538F5"/>
    <w:rsid w:val="00753A51"/>
    <w:rsid w:val="00753DD6"/>
    <w:rsid w:val="00754046"/>
    <w:rsid w:val="00754089"/>
    <w:rsid w:val="0075427D"/>
    <w:rsid w:val="007542C0"/>
    <w:rsid w:val="00754915"/>
    <w:rsid w:val="00754C6F"/>
    <w:rsid w:val="0075513F"/>
    <w:rsid w:val="0075524A"/>
    <w:rsid w:val="00755760"/>
    <w:rsid w:val="00755BE5"/>
    <w:rsid w:val="0075618F"/>
    <w:rsid w:val="00756402"/>
    <w:rsid w:val="007564AE"/>
    <w:rsid w:val="007565F3"/>
    <w:rsid w:val="00756763"/>
    <w:rsid w:val="0075676E"/>
    <w:rsid w:val="0075708B"/>
    <w:rsid w:val="00757328"/>
    <w:rsid w:val="0075769A"/>
    <w:rsid w:val="007576FC"/>
    <w:rsid w:val="007578E5"/>
    <w:rsid w:val="00757A6B"/>
    <w:rsid w:val="00757B55"/>
    <w:rsid w:val="00757DCE"/>
    <w:rsid w:val="0076002F"/>
    <w:rsid w:val="0076005F"/>
    <w:rsid w:val="0076043B"/>
    <w:rsid w:val="00760891"/>
    <w:rsid w:val="007608A3"/>
    <w:rsid w:val="00760FDD"/>
    <w:rsid w:val="00761129"/>
    <w:rsid w:val="007611E4"/>
    <w:rsid w:val="007612D0"/>
    <w:rsid w:val="00761513"/>
    <w:rsid w:val="007617AA"/>
    <w:rsid w:val="00761802"/>
    <w:rsid w:val="00762267"/>
    <w:rsid w:val="00762437"/>
    <w:rsid w:val="007624A1"/>
    <w:rsid w:val="0076269C"/>
    <w:rsid w:val="0076276E"/>
    <w:rsid w:val="00762A48"/>
    <w:rsid w:val="00762A66"/>
    <w:rsid w:val="00762B49"/>
    <w:rsid w:val="00762D22"/>
    <w:rsid w:val="00762DC1"/>
    <w:rsid w:val="00762E41"/>
    <w:rsid w:val="007633E4"/>
    <w:rsid w:val="007634B8"/>
    <w:rsid w:val="007636BA"/>
    <w:rsid w:val="007636F4"/>
    <w:rsid w:val="00763F80"/>
    <w:rsid w:val="00763FD8"/>
    <w:rsid w:val="00764202"/>
    <w:rsid w:val="00764221"/>
    <w:rsid w:val="00764227"/>
    <w:rsid w:val="007642CD"/>
    <w:rsid w:val="007643C3"/>
    <w:rsid w:val="0076466E"/>
    <w:rsid w:val="007648E0"/>
    <w:rsid w:val="00764FAE"/>
    <w:rsid w:val="007650A5"/>
    <w:rsid w:val="00765351"/>
    <w:rsid w:val="00765457"/>
    <w:rsid w:val="00765688"/>
    <w:rsid w:val="00765849"/>
    <w:rsid w:val="007659A1"/>
    <w:rsid w:val="00765C36"/>
    <w:rsid w:val="0076629B"/>
    <w:rsid w:val="007669E1"/>
    <w:rsid w:val="00766A0F"/>
    <w:rsid w:val="00766DC0"/>
    <w:rsid w:val="0076713E"/>
    <w:rsid w:val="007673AF"/>
    <w:rsid w:val="00767963"/>
    <w:rsid w:val="00767B7A"/>
    <w:rsid w:val="00770056"/>
    <w:rsid w:val="0077013B"/>
    <w:rsid w:val="007701A1"/>
    <w:rsid w:val="00770543"/>
    <w:rsid w:val="00770A96"/>
    <w:rsid w:val="00770BF3"/>
    <w:rsid w:val="00770F3D"/>
    <w:rsid w:val="00770FE0"/>
    <w:rsid w:val="007713E9"/>
    <w:rsid w:val="0077150F"/>
    <w:rsid w:val="007715C4"/>
    <w:rsid w:val="00771CCE"/>
    <w:rsid w:val="00771F85"/>
    <w:rsid w:val="0077200E"/>
    <w:rsid w:val="00772283"/>
    <w:rsid w:val="0077232F"/>
    <w:rsid w:val="007724DD"/>
    <w:rsid w:val="007727F0"/>
    <w:rsid w:val="00772C70"/>
    <w:rsid w:val="007730BD"/>
    <w:rsid w:val="007732EA"/>
    <w:rsid w:val="00773366"/>
    <w:rsid w:val="007735DF"/>
    <w:rsid w:val="00773E1F"/>
    <w:rsid w:val="00773F72"/>
    <w:rsid w:val="00774092"/>
    <w:rsid w:val="00774116"/>
    <w:rsid w:val="00774207"/>
    <w:rsid w:val="0077420A"/>
    <w:rsid w:val="00774774"/>
    <w:rsid w:val="00776158"/>
    <w:rsid w:val="00776460"/>
    <w:rsid w:val="00776531"/>
    <w:rsid w:val="00776779"/>
    <w:rsid w:val="00776A76"/>
    <w:rsid w:val="00776FFF"/>
    <w:rsid w:val="00777B9D"/>
    <w:rsid w:val="00777E52"/>
    <w:rsid w:val="00780D2B"/>
    <w:rsid w:val="00780E0A"/>
    <w:rsid w:val="00781025"/>
    <w:rsid w:val="007810A8"/>
    <w:rsid w:val="00781298"/>
    <w:rsid w:val="00781591"/>
    <w:rsid w:val="00781679"/>
    <w:rsid w:val="0078221C"/>
    <w:rsid w:val="00782750"/>
    <w:rsid w:val="007827DC"/>
    <w:rsid w:val="00782CA3"/>
    <w:rsid w:val="00782DBA"/>
    <w:rsid w:val="00782EA3"/>
    <w:rsid w:val="00782F63"/>
    <w:rsid w:val="00783095"/>
    <w:rsid w:val="00783708"/>
    <w:rsid w:val="00783A92"/>
    <w:rsid w:val="00784107"/>
    <w:rsid w:val="0078414F"/>
    <w:rsid w:val="00784232"/>
    <w:rsid w:val="00784288"/>
    <w:rsid w:val="00784336"/>
    <w:rsid w:val="00784601"/>
    <w:rsid w:val="00784850"/>
    <w:rsid w:val="007849D1"/>
    <w:rsid w:val="00784AA3"/>
    <w:rsid w:val="00784B34"/>
    <w:rsid w:val="00784FEE"/>
    <w:rsid w:val="0078550D"/>
    <w:rsid w:val="0078574A"/>
    <w:rsid w:val="00785C62"/>
    <w:rsid w:val="00786D09"/>
    <w:rsid w:val="00786FE2"/>
    <w:rsid w:val="00787523"/>
    <w:rsid w:val="007877BC"/>
    <w:rsid w:val="00787A07"/>
    <w:rsid w:val="00787C56"/>
    <w:rsid w:val="007901B7"/>
    <w:rsid w:val="007903C2"/>
    <w:rsid w:val="00790E6B"/>
    <w:rsid w:val="00790F7A"/>
    <w:rsid w:val="00791471"/>
    <w:rsid w:val="007915F1"/>
    <w:rsid w:val="00791ACC"/>
    <w:rsid w:val="00791B5F"/>
    <w:rsid w:val="00792099"/>
    <w:rsid w:val="00792139"/>
    <w:rsid w:val="0079224B"/>
    <w:rsid w:val="007923E5"/>
    <w:rsid w:val="007929D0"/>
    <w:rsid w:val="00792B6A"/>
    <w:rsid w:val="00792B6C"/>
    <w:rsid w:val="00793199"/>
    <w:rsid w:val="007932DD"/>
    <w:rsid w:val="00793B53"/>
    <w:rsid w:val="00793FF8"/>
    <w:rsid w:val="0079413B"/>
    <w:rsid w:val="0079433C"/>
    <w:rsid w:val="0079438C"/>
    <w:rsid w:val="007946CE"/>
    <w:rsid w:val="00794725"/>
    <w:rsid w:val="00794BAD"/>
    <w:rsid w:val="00794BDD"/>
    <w:rsid w:val="00795628"/>
    <w:rsid w:val="00795BE4"/>
    <w:rsid w:val="00795F27"/>
    <w:rsid w:val="00796716"/>
    <w:rsid w:val="007968D0"/>
    <w:rsid w:val="007973BB"/>
    <w:rsid w:val="007973FD"/>
    <w:rsid w:val="00797500"/>
    <w:rsid w:val="007977C1"/>
    <w:rsid w:val="007978DF"/>
    <w:rsid w:val="00797C7E"/>
    <w:rsid w:val="007A01FD"/>
    <w:rsid w:val="007A060E"/>
    <w:rsid w:val="007A096C"/>
    <w:rsid w:val="007A0B71"/>
    <w:rsid w:val="007A0CFD"/>
    <w:rsid w:val="007A0E85"/>
    <w:rsid w:val="007A0F85"/>
    <w:rsid w:val="007A1293"/>
    <w:rsid w:val="007A172C"/>
    <w:rsid w:val="007A1C48"/>
    <w:rsid w:val="007A2007"/>
    <w:rsid w:val="007A21A6"/>
    <w:rsid w:val="007A24C3"/>
    <w:rsid w:val="007A2741"/>
    <w:rsid w:val="007A3849"/>
    <w:rsid w:val="007A3A1E"/>
    <w:rsid w:val="007A4040"/>
    <w:rsid w:val="007A4382"/>
    <w:rsid w:val="007A449E"/>
    <w:rsid w:val="007A47E9"/>
    <w:rsid w:val="007A49F2"/>
    <w:rsid w:val="007A49FA"/>
    <w:rsid w:val="007A52B2"/>
    <w:rsid w:val="007A52EC"/>
    <w:rsid w:val="007A5A3A"/>
    <w:rsid w:val="007A5B3F"/>
    <w:rsid w:val="007A5B99"/>
    <w:rsid w:val="007A5EF4"/>
    <w:rsid w:val="007A5F41"/>
    <w:rsid w:val="007A5FEE"/>
    <w:rsid w:val="007A6019"/>
    <w:rsid w:val="007A67D6"/>
    <w:rsid w:val="007A682C"/>
    <w:rsid w:val="007A76A8"/>
    <w:rsid w:val="007A79D5"/>
    <w:rsid w:val="007A7FD7"/>
    <w:rsid w:val="007B0171"/>
    <w:rsid w:val="007B01A5"/>
    <w:rsid w:val="007B04A2"/>
    <w:rsid w:val="007B054D"/>
    <w:rsid w:val="007B055F"/>
    <w:rsid w:val="007B063B"/>
    <w:rsid w:val="007B09A4"/>
    <w:rsid w:val="007B0AB4"/>
    <w:rsid w:val="007B0AD9"/>
    <w:rsid w:val="007B0E2F"/>
    <w:rsid w:val="007B0F06"/>
    <w:rsid w:val="007B17DA"/>
    <w:rsid w:val="007B1912"/>
    <w:rsid w:val="007B1AC1"/>
    <w:rsid w:val="007B1D8F"/>
    <w:rsid w:val="007B1DFA"/>
    <w:rsid w:val="007B1F13"/>
    <w:rsid w:val="007B1F68"/>
    <w:rsid w:val="007B2327"/>
    <w:rsid w:val="007B24E9"/>
    <w:rsid w:val="007B25A4"/>
    <w:rsid w:val="007B25E3"/>
    <w:rsid w:val="007B271C"/>
    <w:rsid w:val="007B2A3E"/>
    <w:rsid w:val="007B2A97"/>
    <w:rsid w:val="007B2AD9"/>
    <w:rsid w:val="007B3456"/>
    <w:rsid w:val="007B4160"/>
    <w:rsid w:val="007B436C"/>
    <w:rsid w:val="007B45E0"/>
    <w:rsid w:val="007B488F"/>
    <w:rsid w:val="007B4C14"/>
    <w:rsid w:val="007B54A2"/>
    <w:rsid w:val="007B59E9"/>
    <w:rsid w:val="007B5BCA"/>
    <w:rsid w:val="007B5C48"/>
    <w:rsid w:val="007B6050"/>
    <w:rsid w:val="007B630B"/>
    <w:rsid w:val="007B6433"/>
    <w:rsid w:val="007B68EF"/>
    <w:rsid w:val="007B695E"/>
    <w:rsid w:val="007B6A1A"/>
    <w:rsid w:val="007B6C85"/>
    <w:rsid w:val="007B707D"/>
    <w:rsid w:val="007B7381"/>
    <w:rsid w:val="007B74A4"/>
    <w:rsid w:val="007B74A8"/>
    <w:rsid w:val="007B74D6"/>
    <w:rsid w:val="007B7A76"/>
    <w:rsid w:val="007B7E2C"/>
    <w:rsid w:val="007C00FD"/>
    <w:rsid w:val="007C0409"/>
    <w:rsid w:val="007C04E0"/>
    <w:rsid w:val="007C0A42"/>
    <w:rsid w:val="007C1552"/>
    <w:rsid w:val="007C19A2"/>
    <w:rsid w:val="007C1D0A"/>
    <w:rsid w:val="007C207E"/>
    <w:rsid w:val="007C214C"/>
    <w:rsid w:val="007C21BE"/>
    <w:rsid w:val="007C2493"/>
    <w:rsid w:val="007C262B"/>
    <w:rsid w:val="007C27D2"/>
    <w:rsid w:val="007C2DDC"/>
    <w:rsid w:val="007C2F5F"/>
    <w:rsid w:val="007C34D8"/>
    <w:rsid w:val="007C3B8E"/>
    <w:rsid w:val="007C414E"/>
    <w:rsid w:val="007C445B"/>
    <w:rsid w:val="007C4553"/>
    <w:rsid w:val="007C457B"/>
    <w:rsid w:val="007C4CF6"/>
    <w:rsid w:val="007C4F95"/>
    <w:rsid w:val="007C5A0D"/>
    <w:rsid w:val="007C67AE"/>
    <w:rsid w:val="007C7134"/>
    <w:rsid w:val="007C7254"/>
    <w:rsid w:val="007C7EAD"/>
    <w:rsid w:val="007D02E3"/>
    <w:rsid w:val="007D1090"/>
    <w:rsid w:val="007D1AC8"/>
    <w:rsid w:val="007D1E36"/>
    <w:rsid w:val="007D20C3"/>
    <w:rsid w:val="007D20EA"/>
    <w:rsid w:val="007D2205"/>
    <w:rsid w:val="007D26B2"/>
    <w:rsid w:val="007D3456"/>
    <w:rsid w:val="007D35B9"/>
    <w:rsid w:val="007D38D4"/>
    <w:rsid w:val="007D392A"/>
    <w:rsid w:val="007D3976"/>
    <w:rsid w:val="007D3B02"/>
    <w:rsid w:val="007D3C72"/>
    <w:rsid w:val="007D43F0"/>
    <w:rsid w:val="007D4464"/>
    <w:rsid w:val="007D4C32"/>
    <w:rsid w:val="007D555A"/>
    <w:rsid w:val="007D5E2D"/>
    <w:rsid w:val="007D5EFD"/>
    <w:rsid w:val="007D62A3"/>
    <w:rsid w:val="007D69AC"/>
    <w:rsid w:val="007D6E11"/>
    <w:rsid w:val="007D6F9E"/>
    <w:rsid w:val="007D7396"/>
    <w:rsid w:val="007D75F2"/>
    <w:rsid w:val="007D778E"/>
    <w:rsid w:val="007D7BB8"/>
    <w:rsid w:val="007E00AB"/>
    <w:rsid w:val="007E024F"/>
    <w:rsid w:val="007E0353"/>
    <w:rsid w:val="007E04B4"/>
    <w:rsid w:val="007E09A8"/>
    <w:rsid w:val="007E0CC4"/>
    <w:rsid w:val="007E1319"/>
    <w:rsid w:val="007E16DB"/>
    <w:rsid w:val="007E16EA"/>
    <w:rsid w:val="007E1818"/>
    <w:rsid w:val="007E2110"/>
    <w:rsid w:val="007E25F5"/>
    <w:rsid w:val="007E2D35"/>
    <w:rsid w:val="007E38DB"/>
    <w:rsid w:val="007E48DC"/>
    <w:rsid w:val="007E491C"/>
    <w:rsid w:val="007E4BC3"/>
    <w:rsid w:val="007E522A"/>
    <w:rsid w:val="007E5C34"/>
    <w:rsid w:val="007E668B"/>
    <w:rsid w:val="007E71EB"/>
    <w:rsid w:val="007E7870"/>
    <w:rsid w:val="007E7DE4"/>
    <w:rsid w:val="007E7F2A"/>
    <w:rsid w:val="007E7FED"/>
    <w:rsid w:val="007F00CE"/>
    <w:rsid w:val="007F0418"/>
    <w:rsid w:val="007F0BAC"/>
    <w:rsid w:val="007F161E"/>
    <w:rsid w:val="007F1D2A"/>
    <w:rsid w:val="007F1D92"/>
    <w:rsid w:val="007F2013"/>
    <w:rsid w:val="007F2CF0"/>
    <w:rsid w:val="007F330A"/>
    <w:rsid w:val="007F3581"/>
    <w:rsid w:val="007F35F8"/>
    <w:rsid w:val="007F3B42"/>
    <w:rsid w:val="007F3BF5"/>
    <w:rsid w:val="007F44CD"/>
    <w:rsid w:val="007F5354"/>
    <w:rsid w:val="007F54BD"/>
    <w:rsid w:val="007F5512"/>
    <w:rsid w:val="007F55F9"/>
    <w:rsid w:val="007F5B0D"/>
    <w:rsid w:val="007F5CD9"/>
    <w:rsid w:val="007F6069"/>
    <w:rsid w:val="007F6099"/>
    <w:rsid w:val="007F6352"/>
    <w:rsid w:val="007F6357"/>
    <w:rsid w:val="007F64E0"/>
    <w:rsid w:val="007F6AC2"/>
    <w:rsid w:val="007F6CBB"/>
    <w:rsid w:val="007F6E25"/>
    <w:rsid w:val="007F7184"/>
    <w:rsid w:val="007F7252"/>
    <w:rsid w:val="007F7362"/>
    <w:rsid w:val="007F7832"/>
    <w:rsid w:val="007F7C3B"/>
    <w:rsid w:val="007F7D3B"/>
    <w:rsid w:val="007F7E67"/>
    <w:rsid w:val="007F7EB2"/>
    <w:rsid w:val="0080052E"/>
    <w:rsid w:val="008005B9"/>
    <w:rsid w:val="00800728"/>
    <w:rsid w:val="00800A6C"/>
    <w:rsid w:val="00800DC6"/>
    <w:rsid w:val="008011A1"/>
    <w:rsid w:val="00801493"/>
    <w:rsid w:val="00801EEA"/>
    <w:rsid w:val="00801F08"/>
    <w:rsid w:val="008022E1"/>
    <w:rsid w:val="0080235B"/>
    <w:rsid w:val="00802663"/>
    <w:rsid w:val="008026DF"/>
    <w:rsid w:val="00802A8D"/>
    <w:rsid w:val="00802D82"/>
    <w:rsid w:val="00802F21"/>
    <w:rsid w:val="00803115"/>
    <w:rsid w:val="00803310"/>
    <w:rsid w:val="008038E0"/>
    <w:rsid w:val="008039BE"/>
    <w:rsid w:val="00803B49"/>
    <w:rsid w:val="00803B72"/>
    <w:rsid w:val="00804479"/>
    <w:rsid w:val="008045FA"/>
    <w:rsid w:val="00804712"/>
    <w:rsid w:val="00804B97"/>
    <w:rsid w:val="00804DEF"/>
    <w:rsid w:val="00805260"/>
    <w:rsid w:val="00805892"/>
    <w:rsid w:val="00805DAC"/>
    <w:rsid w:val="00805DFC"/>
    <w:rsid w:val="00805E71"/>
    <w:rsid w:val="0080635C"/>
    <w:rsid w:val="008068EC"/>
    <w:rsid w:val="008069E2"/>
    <w:rsid w:val="008070E6"/>
    <w:rsid w:val="008076AD"/>
    <w:rsid w:val="008078CF"/>
    <w:rsid w:val="00807AC1"/>
    <w:rsid w:val="00807BB5"/>
    <w:rsid w:val="00807CFA"/>
    <w:rsid w:val="008100A4"/>
    <w:rsid w:val="0081093E"/>
    <w:rsid w:val="00810D5C"/>
    <w:rsid w:val="00810F22"/>
    <w:rsid w:val="0081102F"/>
    <w:rsid w:val="0081129A"/>
    <w:rsid w:val="00811492"/>
    <w:rsid w:val="00811629"/>
    <w:rsid w:val="008117C2"/>
    <w:rsid w:val="00811978"/>
    <w:rsid w:val="00811D33"/>
    <w:rsid w:val="00811F13"/>
    <w:rsid w:val="00812803"/>
    <w:rsid w:val="00812BDB"/>
    <w:rsid w:val="00812C36"/>
    <w:rsid w:val="008133C0"/>
    <w:rsid w:val="008134B0"/>
    <w:rsid w:val="0081361D"/>
    <w:rsid w:val="00813625"/>
    <w:rsid w:val="00813630"/>
    <w:rsid w:val="00813A21"/>
    <w:rsid w:val="00813A5C"/>
    <w:rsid w:val="00813B5B"/>
    <w:rsid w:val="00814021"/>
    <w:rsid w:val="008141FD"/>
    <w:rsid w:val="0081421A"/>
    <w:rsid w:val="00814EEB"/>
    <w:rsid w:val="008151D1"/>
    <w:rsid w:val="008153D6"/>
    <w:rsid w:val="008154D2"/>
    <w:rsid w:val="00815A94"/>
    <w:rsid w:val="00815ADA"/>
    <w:rsid w:val="00815CD9"/>
    <w:rsid w:val="00815EFE"/>
    <w:rsid w:val="00815F7E"/>
    <w:rsid w:val="008160F2"/>
    <w:rsid w:val="00816DF1"/>
    <w:rsid w:val="00816E1B"/>
    <w:rsid w:val="00816E21"/>
    <w:rsid w:val="008174F4"/>
    <w:rsid w:val="00817C6D"/>
    <w:rsid w:val="00817EEF"/>
    <w:rsid w:val="00820110"/>
    <w:rsid w:val="008204F9"/>
    <w:rsid w:val="00820591"/>
    <w:rsid w:val="008207C4"/>
    <w:rsid w:val="00820B3C"/>
    <w:rsid w:val="00820D61"/>
    <w:rsid w:val="00820E2D"/>
    <w:rsid w:val="008213BE"/>
    <w:rsid w:val="00821BFD"/>
    <w:rsid w:val="0082220C"/>
    <w:rsid w:val="00822533"/>
    <w:rsid w:val="00822BD6"/>
    <w:rsid w:val="00823459"/>
    <w:rsid w:val="008236A8"/>
    <w:rsid w:val="00823710"/>
    <w:rsid w:val="00823807"/>
    <w:rsid w:val="00823ADD"/>
    <w:rsid w:val="008241E2"/>
    <w:rsid w:val="0082428E"/>
    <w:rsid w:val="00824316"/>
    <w:rsid w:val="0082435D"/>
    <w:rsid w:val="008245A0"/>
    <w:rsid w:val="00824DE9"/>
    <w:rsid w:val="00824E20"/>
    <w:rsid w:val="00825544"/>
    <w:rsid w:val="0082557C"/>
    <w:rsid w:val="008255FE"/>
    <w:rsid w:val="00825A30"/>
    <w:rsid w:val="00825BF4"/>
    <w:rsid w:val="00825E8A"/>
    <w:rsid w:val="00825F74"/>
    <w:rsid w:val="0082611C"/>
    <w:rsid w:val="00826642"/>
    <w:rsid w:val="00826651"/>
    <w:rsid w:val="008275F4"/>
    <w:rsid w:val="008279FC"/>
    <w:rsid w:val="00827B10"/>
    <w:rsid w:val="00827B31"/>
    <w:rsid w:val="00827B81"/>
    <w:rsid w:val="00827BF3"/>
    <w:rsid w:val="008300CC"/>
    <w:rsid w:val="008300DD"/>
    <w:rsid w:val="0083021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65E"/>
    <w:rsid w:val="008349B7"/>
    <w:rsid w:val="00834CBE"/>
    <w:rsid w:val="00834E77"/>
    <w:rsid w:val="00835118"/>
    <w:rsid w:val="0083531A"/>
    <w:rsid w:val="0083549E"/>
    <w:rsid w:val="008355BC"/>
    <w:rsid w:val="008356EE"/>
    <w:rsid w:val="00835923"/>
    <w:rsid w:val="00835AB2"/>
    <w:rsid w:val="0083660C"/>
    <w:rsid w:val="00837084"/>
    <w:rsid w:val="0083716E"/>
    <w:rsid w:val="008379F2"/>
    <w:rsid w:val="00837E8E"/>
    <w:rsid w:val="008401F2"/>
    <w:rsid w:val="008401FA"/>
    <w:rsid w:val="008402A4"/>
    <w:rsid w:val="008409C1"/>
    <w:rsid w:val="00840F1B"/>
    <w:rsid w:val="00841134"/>
    <w:rsid w:val="00841394"/>
    <w:rsid w:val="00841FF5"/>
    <w:rsid w:val="008423C8"/>
    <w:rsid w:val="00842D91"/>
    <w:rsid w:val="00842E8F"/>
    <w:rsid w:val="00843302"/>
    <w:rsid w:val="00843994"/>
    <w:rsid w:val="00844092"/>
    <w:rsid w:val="0084409F"/>
    <w:rsid w:val="0084472A"/>
    <w:rsid w:val="00844864"/>
    <w:rsid w:val="00844A79"/>
    <w:rsid w:val="00845210"/>
    <w:rsid w:val="008452CA"/>
    <w:rsid w:val="00845565"/>
    <w:rsid w:val="00845C37"/>
    <w:rsid w:val="00845DFB"/>
    <w:rsid w:val="00846984"/>
    <w:rsid w:val="00846D2A"/>
    <w:rsid w:val="008475B4"/>
    <w:rsid w:val="008478A8"/>
    <w:rsid w:val="00847DF2"/>
    <w:rsid w:val="00847E2E"/>
    <w:rsid w:val="008509F2"/>
    <w:rsid w:val="00850A13"/>
    <w:rsid w:val="00850A95"/>
    <w:rsid w:val="00850E22"/>
    <w:rsid w:val="00850E4C"/>
    <w:rsid w:val="00851040"/>
    <w:rsid w:val="00851365"/>
    <w:rsid w:val="008514DC"/>
    <w:rsid w:val="00851576"/>
    <w:rsid w:val="00851917"/>
    <w:rsid w:val="0085216C"/>
    <w:rsid w:val="008521AD"/>
    <w:rsid w:val="00852391"/>
    <w:rsid w:val="0085251D"/>
    <w:rsid w:val="0085255C"/>
    <w:rsid w:val="00852D9D"/>
    <w:rsid w:val="00852E94"/>
    <w:rsid w:val="00852EE6"/>
    <w:rsid w:val="00852EF4"/>
    <w:rsid w:val="00853332"/>
    <w:rsid w:val="00853528"/>
    <w:rsid w:val="008535B4"/>
    <w:rsid w:val="00853744"/>
    <w:rsid w:val="00853907"/>
    <w:rsid w:val="00853E58"/>
    <w:rsid w:val="00853F08"/>
    <w:rsid w:val="008541A5"/>
    <w:rsid w:val="008544D9"/>
    <w:rsid w:val="0085461C"/>
    <w:rsid w:val="00854AB9"/>
    <w:rsid w:val="00855033"/>
    <w:rsid w:val="0085515B"/>
    <w:rsid w:val="0085533A"/>
    <w:rsid w:val="008555B7"/>
    <w:rsid w:val="00855A07"/>
    <w:rsid w:val="00855B1F"/>
    <w:rsid w:val="00855C3D"/>
    <w:rsid w:val="00855C51"/>
    <w:rsid w:val="00855EDF"/>
    <w:rsid w:val="00856019"/>
    <w:rsid w:val="008565E3"/>
    <w:rsid w:val="008565FB"/>
    <w:rsid w:val="008567A1"/>
    <w:rsid w:val="008567E1"/>
    <w:rsid w:val="008570C2"/>
    <w:rsid w:val="008570F4"/>
    <w:rsid w:val="0085758B"/>
    <w:rsid w:val="0086014E"/>
    <w:rsid w:val="00860245"/>
    <w:rsid w:val="0086030F"/>
    <w:rsid w:val="00860D1C"/>
    <w:rsid w:val="0086159D"/>
    <w:rsid w:val="008618E2"/>
    <w:rsid w:val="00862088"/>
    <w:rsid w:val="008622A8"/>
    <w:rsid w:val="00862666"/>
    <w:rsid w:val="008626D5"/>
    <w:rsid w:val="0086271F"/>
    <w:rsid w:val="00862A45"/>
    <w:rsid w:val="00862D6E"/>
    <w:rsid w:val="00862DDF"/>
    <w:rsid w:val="00862F9F"/>
    <w:rsid w:val="0086325D"/>
    <w:rsid w:val="00863310"/>
    <w:rsid w:val="00863A49"/>
    <w:rsid w:val="0086508D"/>
    <w:rsid w:val="00865422"/>
    <w:rsid w:val="008656E9"/>
    <w:rsid w:val="00865717"/>
    <w:rsid w:val="0086592F"/>
    <w:rsid w:val="008659DC"/>
    <w:rsid w:val="00865C52"/>
    <w:rsid w:val="00866038"/>
    <w:rsid w:val="00866162"/>
    <w:rsid w:val="00866883"/>
    <w:rsid w:val="00866E24"/>
    <w:rsid w:val="0086727D"/>
    <w:rsid w:val="00867655"/>
    <w:rsid w:val="00867AE2"/>
    <w:rsid w:val="00867B0C"/>
    <w:rsid w:val="008702AE"/>
    <w:rsid w:val="008707AA"/>
    <w:rsid w:val="00870DD1"/>
    <w:rsid w:val="0087123A"/>
    <w:rsid w:val="00871482"/>
    <w:rsid w:val="008716A1"/>
    <w:rsid w:val="00871BE8"/>
    <w:rsid w:val="0087236B"/>
    <w:rsid w:val="0087242F"/>
    <w:rsid w:val="008727C4"/>
    <w:rsid w:val="008727E4"/>
    <w:rsid w:val="008728A2"/>
    <w:rsid w:val="00872CCC"/>
    <w:rsid w:val="00872CD8"/>
    <w:rsid w:val="00872ECA"/>
    <w:rsid w:val="00872EF1"/>
    <w:rsid w:val="00872FFD"/>
    <w:rsid w:val="00873491"/>
    <w:rsid w:val="0087375B"/>
    <w:rsid w:val="008738F9"/>
    <w:rsid w:val="00873D66"/>
    <w:rsid w:val="00874296"/>
    <w:rsid w:val="008745A8"/>
    <w:rsid w:val="00874E34"/>
    <w:rsid w:val="0087526F"/>
    <w:rsid w:val="008754E3"/>
    <w:rsid w:val="008758B4"/>
    <w:rsid w:val="008758F6"/>
    <w:rsid w:val="008765AB"/>
    <w:rsid w:val="008768E8"/>
    <w:rsid w:val="00877161"/>
    <w:rsid w:val="008777E4"/>
    <w:rsid w:val="00877815"/>
    <w:rsid w:val="00877C12"/>
    <w:rsid w:val="00877CB4"/>
    <w:rsid w:val="00880ABA"/>
    <w:rsid w:val="00880AE1"/>
    <w:rsid w:val="00880D22"/>
    <w:rsid w:val="008810DC"/>
    <w:rsid w:val="00881223"/>
    <w:rsid w:val="0088133A"/>
    <w:rsid w:val="0088160C"/>
    <w:rsid w:val="00881A46"/>
    <w:rsid w:val="00881C81"/>
    <w:rsid w:val="00881EE2"/>
    <w:rsid w:val="0088202A"/>
    <w:rsid w:val="008821DE"/>
    <w:rsid w:val="008822AB"/>
    <w:rsid w:val="008826F7"/>
    <w:rsid w:val="00882C34"/>
    <w:rsid w:val="00883217"/>
    <w:rsid w:val="008835BD"/>
    <w:rsid w:val="00884D97"/>
    <w:rsid w:val="00885477"/>
    <w:rsid w:val="00885850"/>
    <w:rsid w:val="00885A55"/>
    <w:rsid w:val="00885ADC"/>
    <w:rsid w:val="00885BEB"/>
    <w:rsid w:val="0088626B"/>
    <w:rsid w:val="0088632E"/>
    <w:rsid w:val="008864A4"/>
    <w:rsid w:val="00886806"/>
    <w:rsid w:val="00886B8D"/>
    <w:rsid w:val="00886C0D"/>
    <w:rsid w:val="00886F6F"/>
    <w:rsid w:val="008871A9"/>
    <w:rsid w:val="0088732B"/>
    <w:rsid w:val="00887627"/>
    <w:rsid w:val="00887F9A"/>
    <w:rsid w:val="00890075"/>
    <w:rsid w:val="00890344"/>
    <w:rsid w:val="00890F31"/>
    <w:rsid w:val="008912C4"/>
    <w:rsid w:val="008915D4"/>
    <w:rsid w:val="008916B7"/>
    <w:rsid w:val="008918A2"/>
    <w:rsid w:val="00891A86"/>
    <w:rsid w:val="00891ACC"/>
    <w:rsid w:val="00891CB6"/>
    <w:rsid w:val="0089233E"/>
    <w:rsid w:val="00892481"/>
    <w:rsid w:val="00892746"/>
    <w:rsid w:val="00892891"/>
    <w:rsid w:val="00892D63"/>
    <w:rsid w:val="00892DFC"/>
    <w:rsid w:val="00892F23"/>
    <w:rsid w:val="008934BE"/>
    <w:rsid w:val="0089374D"/>
    <w:rsid w:val="00893D9A"/>
    <w:rsid w:val="00893DC8"/>
    <w:rsid w:val="00894263"/>
    <w:rsid w:val="00894294"/>
    <w:rsid w:val="00894659"/>
    <w:rsid w:val="008946BA"/>
    <w:rsid w:val="008949A8"/>
    <w:rsid w:val="00894A3E"/>
    <w:rsid w:val="00894C2E"/>
    <w:rsid w:val="0089531D"/>
    <w:rsid w:val="00895815"/>
    <w:rsid w:val="00895A2C"/>
    <w:rsid w:val="00895B60"/>
    <w:rsid w:val="00895C92"/>
    <w:rsid w:val="008962BF"/>
    <w:rsid w:val="008966E8"/>
    <w:rsid w:val="00896902"/>
    <w:rsid w:val="00896A8C"/>
    <w:rsid w:val="00896CA9"/>
    <w:rsid w:val="00897072"/>
    <w:rsid w:val="00897385"/>
    <w:rsid w:val="00897585"/>
    <w:rsid w:val="008976A0"/>
    <w:rsid w:val="0089770A"/>
    <w:rsid w:val="00897AC0"/>
    <w:rsid w:val="00897F60"/>
    <w:rsid w:val="008A0A67"/>
    <w:rsid w:val="008A0BDE"/>
    <w:rsid w:val="008A0C1C"/>
    <w:rsid w:val="008A0C77"/>
    <w:rsid w:val="008A1702"/>
    <w:rsid w:val="008A180D"/>
    <w:rsid w:val="008A1970"/>
    <w:rsid w:val="008A20C5"/>
    <w:rsid w:val="008A2485"/>
    <w:rsid w:val="008A24D3"/>
    <w:rsid w:val="008A253F"/>
    <w:rsid w:val="008A2879"/>
    <w:rsid w:val="008A28F6"/>
    <w:rsid w:val="008A2C27"/>
    <w:rsid w:val="008A2F93"/>
    <w:rsid w:val="008A32C5"/>
    <w:rsid w:val="008A3889"/>
    <w:rsid w:val="008A3B96"/>
    <w:rsid w:val="008A41B1"/>
    <w:rsid w:val="008A4319"/>
    <w:rsid w:val="008A4400"/>
    <w:rsid w:val="008A48F5"/>
    <w:rsid w:val="008A49BF"/>
    <w:rsid w:val="008A4CEF"/>
    <w:rsid w:val="008A50A7"/>
    <w:rsid w:val="008A5293"/>
    <w:rsid w:val="008A54ED"/>
    <w:rsid w:val="008A5B0B"/>
    <w:rsid w:val="008A5CDC"/>
    <w:rsid w:val="008A5D2E"/>
    <w:rsid w:val="008A5DEF"/>
    <w:rsid w:val="008A6010"/>
    <w:rsid w:val="008A667B"/>
    <w:rsid w:val="008A677E"/>
    <w:rsid w:val="008A7222"/>
    <w:rsid w:val="008A740E"/>
    <w:rsid w:val="008A7448"/>
    <w:rsid w:val="008A7506"/>
    <w:rsid w:val="008A7528"/>
    <w:rsid w:val="008A7577"/>
    <w:rsid w:val="008A78FB"/>
    <w:rsid w:val="008A79AD"/>
    <w:rsid w:val="008A79F9"/>
    <w:rsid w:val="008A7BC1"/>
    <w:rsid w:val="008A7D11"/>
    <w:rsid w:val="008A7E03"/>
    <w:rsid w:val="008B0248"/>
    <w:rsid w:val="008B048F"/>
    <w:rsid w:val="008B04EE"/>
    <w:rsid w:val="008B0A35"/>
    <w:rsid w:val="008B0F1B"/>
    <w:rsid w:val="008B16A3"/>
    <w:rsid w:val="008B1833"/>
    <w:rsid w:val="008B19D3"/>
    <w:rsid w:val="008B22B1"/>
    <w:rsid w:val="008B266B"/>
    <w:rsid w:val="008B270C"/>
    <w:rsid w:val="008B27AE"/>
    <w:rsid w:val="008B29F8"/>
    <w:rsid w:val="008B2ADD"/>
    <w:rsid w:val="008B2E11"/>
    <w:rsid w:val="008B357F"/>
    <w:rsid w:val="008B3932"/>
    <w:rsid w:val="008B39C2"/>
    <w:rsid w:val="008B4072"/>
    <w:rsid w:val="008B4692"/>
    <w:rsid w:val="008B4B4E"/>
    <w:rsid w:val="008B4F7B"/>
    <w:rsid w:val="008B51D9"/>
    <w:rsid w:val="008B57C0"/>
    <w:rsid w:val="008B5A64"/>
    <w:rsid w:val="008B5BC6"/>
    <w:rsid w:val="008B5D54"/>
    <w:rsid w:val="008B5D87"/>
    <w:rsid w:val="008B6959"/>
    <w:rsid w:val="008B6A19"/>
    <w:rsid w:val="008B6BBD"/>
    <w:rsid w:val="008B724C"/>
    <w:rsid w:val="008B72B1"/>
    <w:rsid w:val="008B735B"/>
    <w:rsid w:val="008B7774"/>
    <w:rsid w:val="008B7960"/>
    <w:rsid w:val="008B7E44"/>
    <w:rsid w:val="008C00AB"/>
    <w:rsid w:val="008C02F9"/>
    <w:rsid w:val="008C0358"/>
    <w:rsid w:val="008C0553"/>
    <w:rsid w:val="008C0C41"/>
    <w:rsid w:val="008C17F2"/>
    <w:rsid w:val="008C1888"/>
    <w:rsid w:val="008C1AD1"/>
    <w:rsid w:val="008C2C2B"/>
    <w:rsid w:val="008C2ED0"/>
    <w:rsid w:val="008C3233"/>
    <w:rsid w:val="008C33AE"/>
    <w:rsid w:val="008C390A"/>
    <w:rsid w:val="008C3B45"/>
    <w:rsid w:val="008C3CF1"/>
    <w:rsid w:val="008C3F25"/>
    <w:rsid w:val="008C44B0"/>
    <w:rsid w:val="008C46F2"/>
    <w:rsid w:val="008C4BC0"/>
    <w:rsid w:val="008C4D9A"/>
    <w:rsid w:val="008C5959"/>
    <w:rsid w:val="008C5A0A"/>
    <w:rsid w:val="008C5E1F"/>
    <w:rsid w:val="008C643F"/>
    <w:rsid w:val="008C65B4"/>
    <w:rsid w:val="008C6696"/>
    <w:rsid w:val="008C697F"/>
    <w:rsid w:val="008C6CD9"/>
    <w:rsid w:val="008C6DA5"/>
    <w:rsid w:val="008C7572"/>
    <w:rsid w:val="008C7ADA"/>
    <w:rsid w:val="008C7C27"/>
    <w:rsid w:val="008C7ED8"/>
    <w:rsid w:val="008D023D"/>
    <w:rsid w:val="008D070F"/>
    <w:rsid w:val="008D0767"/>
    <w:rsid w:val="008D0799"/>
    <w:rsid w:val="008D0EF2"/>
    <w:rsid w:val="008D139E"/>
    <w:rsid w:val="008D1488"/>
    <w:rsid w:val="008D1CD7"/>
    <w:rsid w:val="008D1D80"/>
    <w:rsid w:val="008D20CD"/>
    <w:rsid w:val="008D270B"/>
    <w:rsid w:val="008D271C"/>
    <w:rsid w:val="008D2884"/>
    <w:rsid w:val="008D2C61"/>
    <w:rsid w:val="008D2D40"/>
    <w:rsid w:val="008D2FC3"/>
    <w:rsid w:val="008D30A7"/>
    <w:rsid w:val="008D3198"/>
    <w:rsid w:val="008D37D8"/>
    <w:rsid w:val="008D3C3D"/>
    <w:rsid w:val="008D4560"/>
    <w:rsid w:val="008D45BF"/>
    <w:rsid w:val="008D4774"/>
    <w:rsid w:val="008D4A3F"/>
    <w:rsid w:val="008D4CDA"/>
    <w:rsid w:val="008D4EAA"/>
    <w:rsid w:val="008D5299"/>
    <w:rsid w:val="008D5899"/>
    <w:rsid w:val="008D5DFC"/>
    <w:rsid w:val="008D5E6E"/>
    <w:rsid w:val="008D6208"/>
    <w:rsid w:val="008D64A0"/>
    <w:rsid w:val="008D64F5"/>
    <w:rsid w:val="008D65A3"/>
    <w:rsid w:val="008D67BA"/>
    <w:rsid w:val="008D68A7"/>
    <w:rsid w:val="008D6CE1"/>
    <w:rsid w:val="008D6CFA"/>
    <w:rsid w:val="008D6D83"/>
    <w:rsid w:val="008D6D8D"/>
    <w:rsid w:val="008D6E89"/>
    <w:rsid w:val="008D70B2"/>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16DF"/>
    <w:rsid w:val="008E213B"/>
    <w:rsid w:val="008E248B"/>
    <w:rsid w:val="008E25E5"/>
    <w:rsid w:val="008E29F1"/>
    <w:rsid w:val="008E2A3F"/>
    <w:rsid w:val="008E2C13"/>
    <w:rsid w:val="008E2C39"/>
    <w:rsid w:val="008E3015"/>
    <w:rsid w:val="008E3388"/>
    <w:rsid w:val="008E37EA"/>
    <w:rsid w:val="008E38FF"/>
    <w:rsid w:val="008E3A7B"/>
    <w:rsid w:val="008E3AB6"/>
    <w:rsid w:val="008E3EB4"/>
    <w:rsid w:val="008E4007"/>
    <w:rsid w:val="008E410B"/>
    <w:rsid w:val="008E42A1"/>
    <w:rsid w:val="008E43F1"/>
    <w:rsid w:val="008E481C"/>
    <w:rsid w:val="008E51FB"/>
    <w:rsid w:val="008E5214"/>
    <w:rsid w:val="008E5456"/>
    <w:rsid w:val="008E6827"/>
    <w:rsid w:val="008E68C5"/>
    <w:rsid w:val="008E6E7F"/>
    <w:rsid w:val="008E70E8"/>
    <w:rsid w:val="008E760D"/>
    <w:rsid w:val="008E7736"/>
    <w:rsid w:val="008E77A0"/>
    <w:rsid w:val="008E77D3"/>
    <w:rsid w:val="008F007E"/>
    <w:rsid w:val="008F04C9"/>
    <w:rsid w:val="008F0668"/>
    <w:rsid w:val="008F086D"/>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92"/>
    <w:rsid w:val="008F42DA"/>
    <w:rsid w:val="008F44D2"/>
    <w:rsid w:val="008F4816"/>
    <w:rsid w:val="008F52D0"/>
    <w:rsid w:val="008F55F6"/>
    <w:rsid w:val="008F57B7"/>
    <w:rsid w:val="008F5840"/>
    <w:rsid w:val="008F587E"/>
    <w:rsid w:val="008F59E5"/>
    <w:rsid w:val="008F5BE8"/>
    <w:rsid w:val="008F5CB2"/>
    <w:rsid w:val="008F5CCA"/>
    <w:rsid w:val="008F5D5A"/>
    <w:rsid w:val="008F5E79"/>
    <w:rsid w:val="008F6146"/>
    <w:rsid w:val="008F6307"/>
    <w:rsid w:val="008F6648"/>
    <w:rsid w:val="008F6CF4"/>
    <w:rsid w:val="008F6E37"/>
    <w:rsid w:val="008F6E3C"/>
    <w:rsid w:val="008F6F1A"/>
    <w:rsid w:val="008F6F7A"/>
    <w:rsid w:val="008F7267"/>
    <w:rsid w:val="008F732A"/>
    <w:rsid w:val="008F7519"/>
    <w:rsid w:val="008F752E"/>
    <w:rsid w:val="008F75D3"/>
    <w:rsid w:val="008F77C4"/>
    <w:rsid w:val="008F77F6"/>
    <w:rsid w:val="008F79D0"/>
    <w:rsid w:val="008F7D57"/>
    <w:rsid w:val="008F7D96"/>
    <w:rsid w:val="008F7EBD"/>
    <w:rsid w:val="009002BB"/>
    <w:rsid w:val="00900397"/>
    <w:rsid w:val="009003A0"/>
    <w:rsid w:val="0090051A"/>
    <w:rsid w:val="009007AA"/>
    <w:rsid w:val="00900950"/>
    <w:rsid w:val="00900D9F"/>
    <w:rsid w:val="009013B2"/>
    <w:rsid w:val="00901420"/>
    <w:rsid w:val="00901B92"/>
    <w:rsid w:val="0090267A"/>
    <w:rsid w:val="00902740"/>
    <w:rsid w:val="00902835"/>
    <w:rsid w:val="00902BE4"/>
    <w:rsid w:val="009033DD"/>
    <w:rsid w:val="00903499"/>
    <w:rsid w:val="009039C2"/>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9E2"/>
    <w:rsid w:val="00910F3C"/>
    <w:rsid w:val="0091105A"/>
    <w:rsid w:val="009111AB"/>
    <w:rsid w:val="00911356"/>
    <w:rsid w:val="0091203D"/>
    <w:rsid w:val="009120C7"/>
    <w:rsid w:val="00912134"/>
    <w:rsid w:val="009121FC"/>
    <w:rsid w:val="00912334"/>
    <w:rsid w:val="009125C6"/>
    <w:rsid w:val="00912A99"/>
    <w:rsid w:val="00913073"/>
    <w:rsid w:val="0091308C"/>
    <w:rsid w:val="009130F4"/>
    <w:rsid w:val="009132A9"/>
    <w:rsid w:val="00913341"/>
    <w:rsid w:val="009137FF"/>
    <w:rsid w:val="009139BA"/>
    <w:rsid w:val="00913D5B"/>
    <w:rsid w:val="00914186"/>
    <w:rsid w:val="00914196"/>
    <w:rsid w:val="0091433A"/>
    <w:rsid w:val="009146DB"/>
    <w:rsid w:val="00914A12"/>
    <w:rsid w:val="00914AB5"/>
    <w:rsid w:val="00914F77"/>
    <w:rsid w:val="009153F1"/>
    <w:rsid w:val="00915608"/>
    <w:rsid w:val="009157BF"/>
    <w:rsid w:val="009157CF"/>
    <w:rsid w:val="009157E0"/>
    <w:rsid w:val="00915B1B"/>
    <w:rsid w:val="00915C39"/>
    <w:rsid w:val="0091617C"/>
    <w:rsid w:val="009161FD"/>
    <w:rsid w:val="00916299"/>
    <w:rsid w:val="0091643B"/>
    <w:rsid w:val="00916687"/>
    <w:rsid w:val="00916BA9"/>
    <w:rsid w:val="0091741B"/>
    <w:rsid w:val="009175A2"/>
    <w:rsid w:val="00917B3F"/>
    <w:rsid w:val="00917C33"/>
    <w:rsid w:val="00917C83"/>
    <w:rsid w:val="00917C9C"/>
    <w:rsid w:val="00917FC7"/>
    <w:rsid w:val="009203D9"/>
    <w:rsid w:val="00920504"/>
    <w:rsid w:val="009208D7"/>
    <w:rsid w:val="00920CDA"/>
    <w:rsid w:val="00921DFC"/>
    <w:rsid w:val="00922368"/>
    <w:rsid w:val="00922538"/>
    <w:rsid w:val="009229D4"/>
    <w:rsid w:val="00922B45"/>
    <w:rsid w:val="00922EBD"/>
    <w:rsid w:val="00922F30"/>
    <w:rsid w:val="009230DA"/>
    <w:rsid w:val="009231A2"/>
    <w:rsid w:val="0092391F"/>
    <w:rsid w:val="00924A8B"/>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6C"/>
    <w:rsid w:val="00930884"/>
    <w:rsid w:val="00930A23"/>
    <w:rsid w:val="00930DC9"/>
    <w:rsid w:val="00930FF4"/>
    <w:rsid w:val="009311A5"/>
    <w:rsid w:val="0093123A"/>
    <w:rsid w:val="0093170A"/>
    <w:rsid w:val="00931A3A"/>
    <w:rsid w:val="009325EC"/>
    <w:rsid w:val="0093312A"/>
    <w:rsid w:val="0093352F"/>
    <w:rsid w:val="0093390D"/>
    <w:rsid w:val="0093394A"/>
    <w:rsid w:val="00933A32"/>
    <w:rsid w:val="00933C3C"/>
    <w:rsid w:val="00933D6B"/>
    <w:rsid w:val="00933F5D"/>
    <w:rsid w:val="00933FB9"/>
    <w:rsid w:val="0093428B"/>
    <w:rsid w:val="00935302"/>
    <w:rsid w:val="00935709"/>
    <w:rsid w:val="00936549"/>
    <w:rsid w:val="00936C36"/>
    <w:rsid w:val="00936DE3"/>
    <w:rsid w:val="009371AC"/>
    <w:rsid w:val="0093785C"/>
    <w:rsid w:val="00937B54"/>
    <w:rsid w:val="00937D9E"/>
    <w:rsid w:val="009400D2"/>
    <w:rsid w:val="00940160"/>
    <w:rsid w:val="009404D0"/>
    <w:rsid w:val="0094067F"/>
    <w:rsid w:val="009406C6"/>
    <w:rsid w:val="00940952"/>
    <w:rsid w:val="00940FB3"/>
    <w:rsid w:val="009415AF"/>
    <w:rsid w:val="00941BF0"/>
    <w:rsid w:val="00941C8D"/>
    <w:rsid w:val="00941CC2"/>
    <w:rsid w:val="00941D93"/>
    <w:rsid w:val="009420A6"/>
    <w:rsid w:val="00942225"/>
    <w:rsid w:val="0094267D"/>
    <w:rsid w:val="00942698"/>
    <w:rsid w:val="009426D0"/>
    <w:rsid w:val="00942AE1"/>
    <w:rsid w:val="00942F2F"/>
    <w:rsid w:val="00942FB7"/>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A52"/>
    <w:rsid w:val="00947CB4"/>
    <w:rsid w:val="00950001"/>
    <w:rsid w:val="00950282"/>
    <w:rsid w:val="0095037D"/>
    <w:rsid w:val="00951372"/>
    <w:rsid w:val="0095162D"/>
    <w:rsid w:val="0095165E"/>
    <w:rsid w:val="00951701"/>
    <w:rsid w:val="0095179B"/>
    <w:rsid w:val="00951941"/>
    <w:rsid w:val="00951D3E"/>
    <w:rsid w:val="00951F33"/>
    <w:rsid w:val="00952002"/>
    <w:rsid w:val="00953358"/>
    <w:rsid w:val="00953B56"/>
    <w:rsid w:val="00953C86"/>
    <w:rsid w:val="009544F9"/>
    <w:rsid w:val="00954992"/>
    <w:rsid w:val="00954B83"/>
    <w:rsid w:val="00954C45"/>
    <w:rsid w:val="00954E75"/>
    <w:rsid w:val="00955151"/>
    <w:rsid w:val="0095539E"/>
    <w:rsid w:val="00955578"/>
    <w:rsid w:val="00955840"/>
    <w:rsid w:val="009559A9"/>
    <w:rsid w:val="00955AAA"/>
    <w:rsid w:val="00955FB9"/>
    <w:rsid w:val="00956055"/>
    <w:rsid w:val="009562D0"/>
    <w:rsid w:val="00956636"/>
    <w:rsid w:val="0095673D"/>
    <w:rsid w:val="00957332"/>
    <w:rsid w:val="0095733D"/>
    <w:rsid w:val="00957618"/>
    <w:rsid w:val="009577CE"/>
    <w:rsid w:val="00957851"/>
    <w:rsid w:val="00957C27"/>
    <w:rsid w:val="00957F78"/>
    <w:rsid w:val="00957FB9"/>
    <w:rsid w:val="0096025D"/>
    <w:rsid w:val="00960636"/>
    <w:rsid w:val="009606E6"/>
    <w:rsid w:val="009608FD"/>
    <w:rsid w:val="00960B3D"/>
    <w:rsid w:val="00960E4F"/>
    <w:rsid w:val="00960F24"/>
    <w:rsid w:val="00961140"/>
    <w:rsid w:val="00961437"/>
    <w:rsid w:val="009616D1"/>
    <w:rsid w:val="00961A75"/>
    <w:rsid w:val="0096200C"/>
    <w:rsid w:val="009622A1"/>
    <w:rsid w:val="00962A41"/>
    <w:rsid w:val="0096309D"/>
    <w:rsid w:val="00963343"/>
    <w:rsid w:val="00963B32"/>
    <w:rsid w:val="00964320"/>
    <w:rsid w:val="0096460E"/>
    <w:rsid w:val="00965A75"/>
    <w:rsid w:val="00966262"/>
    <w:rsid w:val="00966407"/>
    <w:rsid w:val="00966699"/>
    <w:rsid w:val="00966925"/>
    <w:rsid w:val="00966CFE"/>
    <w:rsid w:val="0096703D"/>
    <w:rsid w:val="00967090"/>
    <w:rsid w:val="0096713B"/>
    <w:rsid w:val="009671F3"/>
    <w:rsid w:val="009674DA"/>
    <w:rsid w:val="009677CE"/>
    <w:rsid w:val="00967ACE"/>
    <w:rsid w:val="00967BB1"/>
    <w:rsid w:val="00967BCF"/>
    <w:rsid w:val="00967D1A"/>
    <w:rsid w:val="00967E6A"/>
    <w:rsid w:val="00970E1E"/>
    <w:rsid w:val="009710A5"/>
    <w:rsid w:val="00971179"/>
    <w:rsid w:val="009713D9"/>
    <w:rsid w:val="00971501"/>
    <w:rsid w:val="009716DC"/>
    <w:rsid w:val="00971710"/>
    <w:rsid w:val="00971A04"/>
    <w:rsid w:val="00971FB7"/>
    <w:rsid w:val="00972162"/>
    <w:rsid w:val="009723ED"/>
    <w:rsid w:val="00972496"/>
    <w:rsid w:val="009725B7"/>
    <w:rsid w:val="009726AC"/>
    <w:rsid w:val="0097295C"/>
    <w:rsid w:val="009729D6"/>
    <w:rsid w:val="00972AAF"/>
    <w:rsid w:val="00972EA5"/>
    <w:rsid w:val="00973090"/>
    <w:rsid w:val="00973110"/>
    <w:rsid w:val="00973179"/>
    <w:rsid w:val="00973BC9"/>
    <w:rsid w:val="00973E53"/>
    <w:rsid w:val="00973E62"/>
    <w:rsid w:val="009746EB"/>
    <w:rsid w:val="0097485E"/>
    <w:rsid w:val="00974C12"/>
    <w:rsid w:val="00974C53"/>
    <w:rsid w:val="00974CE3"/>
    <w:rsid w:val="009750F9"/>
    <w:rsid w:val="00975222"/>
    <w:rsid w:val="00975451"/>
    <w:rsid w:val="009758FD"/>
    <w:rsid w:val="00976274"/>
    <w:rsid w:val="00976683"/>
    <w:rsid w:val="009767DC"/>
    <w:rsid w:val="00976D32"/>
    <w:rsid w:val="0097705B"/>
    <w:rsid w:val="00977568"/>
    <w:rsid w:val="00977AB3"/>
    <w:rsid w:val="00977CEB"/>
    <w:rsid w:val="00977F9E"/>
    <w:rsid w:val="009800C3"/>
    <w:rsid w:val="00980145"/>
    <w:rsid w:val="00980542"/>
    <w:rsid w:val="009805CA"/>
    <w:rsid w:val="009808FB"/>
    <w:rsid w:val="00980F2E"/>
    <w:rsid w:val="009811D0"/>
    <w:rsid w:val="00981284"/>
    <w:rsid w:val="009813F3"/>
    <w:rsid w:val="00981867"/>
    <w:rsid w:val="00981976"/>
    <w:rsid w:val="00981AD3"/>
    <w:rsid w:val="0098202A"/>
    <w:rsid w:val="00982104"/>
    <w:rsid w:val="00982814"/>
    <w:rsid w:val="00982A23"/>
    <w:rsid w:val="00982B65"/>
    <w:rsid w:val="00982B95"/>
    <w:rsid w:val="00982C42"/>
    <w:rsid w:val="00982D80"/>
    <w:rsid w:val="0098318D"/>
    <w:rsid w:val="00983251"/>
    <w:rsid w:val="00983736"/>
    <w:rsid w:val="00983791"/>
    <w:rsid w:val="009837C4"/>
    <w:rsid w:val="00983A2B"/>
    <w:rsid w:val="00983DA9"/>
    <w:rsid w:val="00983F81"/>
    <w:rsid w:val="0098437F"/>
    <w:rsid w:val="0098438F"/>
    <w:rsid w:val="00984628"/>
    <w:rsid w:val="00984758"/>
    <w:rsid w:val="0098494F"/>
    <w:rsid w:val="00985167"/>
    <w:rsid w:val="00985578"/>
    <w:rsid w:val="009857BE"/>
    <w:rsid w:val="00985DC4"/>
    <w:rsid w:val="00985E5B"/>
    <w:rsid w:val="00985F59"/>
    <w:rsid w:val="00986038"/>
    <w:rsid w:val="0098612B"/>
    <w:rsid w:val="009861D2"/>
    <w:rsid w:val="00986C2C"/>
    <w:rsid w:val="00986C3C"/>
    <w:rsid w:val="009872D9"/>
    <w:rsid w:val="00987D58"/>
    <w:rsid w:val="009902CE"/>
    <w:rsid w:val="00990473"/>
    <w:rsid w:val="00990F0D"/>
    <w:rsid w:val="009910A9"/>
    <w:rsid w:val="00991D52"/>
    <w:rsid w:val="00991E06"/>
    <w:rsid w:val="00992205"/>
    <w:rsid w:val="0099280E"/>
    <w:rsid w:val="00992A2E"/>
    <w:rsid w:val="00992A94"/>
    <w:rsid w:val="00992D52"/>
    <w:rsid w:val="00992D9F"/>
    <w:rsid w:val="00993D37"/>
    <w:rsid w:val="00994076"/>
    <w:rsid w:val="0099414B"/>
    <w:rsid w:val="009944F3"/>
    <w:rsid w:val="00994780"/>
    <w:rsid w:val="00994BA8"/>
    <w:rsid w:val="00994D49"/>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89C"/>
    <w:rsid w:val="009A1A31"/>
    <w:rsid w:val="009A1E58"/>
    <w:rsid w:val="009A2321"/>
    <w:rsid w:val="009A25B0"/>
    <w:rsid w:val="009A315F"/>
    <w:rsid w:val="009A318C"/>
    <w:rsid w:val="009A319A"/>
    <w:rsid w:val="009A355C"/>
    <w:rsid w:val="009A3A64"/>
    <w:rsid w:val="009A4120"/>
    <w:rsid w:val="009A441F"/>
    <w:rsid w:val="009A4C40"/>
    <w:rsid w:val="009A503A"/>
    <w:rsid w:val="009A5630"/>
    <w:rsid w:val="009A5796"/>
    <w:rsid w:val="009A59E7"/>
    <w:rsid w:val="009A5A48"/>
    <w:rsid w:val="009A5AA7"/>
    <w:rsid w:val="009A6C3E"/>
    <w:rsid w:val="009A6FF9"/>
    <w:rsid w:val="009A72CB"/>
    <w:rsid w:val="009A796E"/>
    <w:rsid w:val="009A7C6E"/>
    <w:rsid w:val="009B02A5"/>
    <w:rsid w:val="009B0487"/>
    <w:rsid w:val="009B08EC"/>
    <w:rsid w:val="009B0F31"/>
    <w:rsid w:val="009B1104"/>
    <w:rsid w:val="009B11EF"/>
    <w:rsid w:val="009B148B"/>
    <w:rsid w:val="009B2217"/>
    <w:rsid w:val="009B2335"/>
    <w:rsid w:val="009B2652"/>
    <w:rsid w:val="009B2C5E"/>
    <w:rsid w:val="009B2FAB"/>
    <w:rsid w:val="009B331B"/>
    <w:rsid w:val="009B3412"/>
    <w:rsid w:val="009B39FA"/>
    <w:rsid w:val="009B3B62"/>
    <w:rsid w:val="009B3C55"/>
    <w:rsid w:val="009B4AE0"/>
    <w:rsid w:val="009B4D5F"/>
    <w:rsid w:val="009B5466"/>
    <w:rsid w:val="009B56EB"/>
    <w:rsid w:val="009B56FF"/>
    <w:rsid w:val="009B5A16"/>
    <w:rsid w:val="009B5A50"/>
    <w:rsid w:val="009B6214"/>
    <w:rsid w:val="009B6787"/>
    <w:rsid w:val="009B67EE"/>
    <w:rsid w:val="009B6801"/>
    <w:rsid w:val="009B6E45"/>
    <w:rsid w:val="009B6F21"/>
    <w:rsid w:val="009B71CD"/>
    <w:rsid w:val="009B72BC"/>
    <w:rsid w:val="009B78F1"/>
    <w:rsid w:val="009B7C60"/>
    <w:rsid w:val="009B7DC3"/>
    <w:rsid w:val="009B7FB1"/>
    <w:rsid w:val="009C00D6"/>
    <w:rsid w:val="009C02EA"/>
    <w:rsid w:val="009C03F2"/>
    <w:rsid w:val="009C07E6"/>
    <w:rsid w:val="009C083C"/>
    <w:rsid w:val="009C0CA0"/>
    <w:rsid w:val="009C15ED"/>
    <w:rsid w:val="009C1707"/>
    <w:rsid w:val="009C1A9B"/>
    <w:rsid w:val="009C1CDA"/>
    <w:rsid w:val="009C2717"/>
    <w:rsid w:val="009C294E"/>
    <w:rsid w:val="009C2F49"/>
    <w:rsid w:val="009C3A87"/>
    <w:rsid w:val="009C3D4D"/>
    <w:rsid w:val="009C44C5"/>
    <w:rsid w:val="009C4D79"/>
    <w:rsid w:val="009C50E8"/>
    <w:rsid w:val="009C564D"/>
    <w:rsid w:val="009C5766"/>
    <w:rsid w:val="009C5993"/>
    <w:rsid w:val="009C5C63"/>
    <w:rsid w:val="009C5E54"/>
    <w:rsid w:val="009C6BE2"/>
    <w:rsid w:val="009C75CA"/>
    <w:rsid w:val="009C7D20"/>
    <w:rsid w:val="009C7F4F"/>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46D0"/>
    <w:rsid w:val="009D5109"/>
    <w:rsid w:val="009D5126"/>
    <w:rsid w:val="009D53D4"/>
    <w:rsid w:val="009D5623"/>
    <w:rsid w:val="009D5738"/>
    <w:rsid w:val="009D6016"/>
    <w:rsid w:val="009D613F"/>
    <w:rsid w:val="009D66BC"/>
    <w:rsid w:val="009D6EF2"/>
    <w:rsid w:val="009D7250"/>
    <w:rsid w:val="009D7FC3"/>
    <w:rsid w:val="009E0B4B"/>
    <w:rsid w:val="009E11B1"/>
    <w:rsid w:val="009E125F"/>
    <w:rsid w:val="009E14E0"/>
    <w:rsid w:val="009E1622"/>
    <w:rsid w:val="009E25CC"/>
    <w:rsid w:val="009E25CE"/>
    <w:rsid w:val="009E29A0"/>
    <w:rsid w:val="009E2D07"/>
    <w:rsid w:val="009E4502"/>
    <w:rsid w:val="009E48A3"/>
    <w:rsid w:val="009E4950"/>
    <w:rsid w:val="009E4A43"/>
    <w:rsid w:val="009E4A5E"/>
    <w:rsid w:val="009E4A6E"/>
    <w:rsid w:val="009E4B81"/>
    <w:rsid w:val="009E4C32"/>
    <w:rsid w:val="009E4E1D"/>
    <w:rsid w:val="009E507D"/>
    <w:rsid w:val="009E5315"/>
    <w:rsid w:val="009E593B"/>
    <w:rsid w:val="009E5B2F"/>
    <w:rsid w:val="009E5D05"/>
    <w:rsid w:val="009E6463"/>
    <w:rsid w:val="009E660E"/>
    <w:rsid w:val="009E6743"/>
    <w:rsid w:val="009E69FE"/>
    <w:rsid w:val="009E6EE9"/>
    <w:rsid w:val="009E7261"/>
    <w:rsid w:val="009E7322"/>
    <w:rsid w:val="009E743A"/>
    <w:rsid w:val="009E75E4"/>
    <w:rsid w:val="009E7661"/>
    <w:rsid w:val="009E7783"/>
    <w:rsid w:val="009E788E"/>
    <w:rsid w:val="009E7B30"/>
    <w:rsid w:val="009F0146"/>
    <w:rsid w:val="009F022F"/>
    <w:rsid w:val="009F0279"/>
    <w:rsid w:val="009F064A"/>
    <w:rsid w:val="009F096E"/>
    <w:rsid w:val="009F0DEC"/>
    <w:rsid w:val="009F0FFC"/>
    <w:rsid w:val="009F12DA"/>
    <w:rsid w:val="009F136D"/>
    <w:rsid w:val="009F14C1"/>
    <w:rsid w:val="009F15AF"/>
    <w:rsid w:val="009F169E"/>
    <w:rsid w:val="009F171C"/>
    <w:rsid w:val="009F1763"/>
    <w:rsid w:val="009F182A"/>
    <w:rsid w:val="009F1858"/>
    <w:rsid w:val="009F1873"/>
    <w:rsid w:val="009F1990"/>
    <w:rsid w:val="009F1ED3"/>
    <w:rsid w:val="009F2209"/>
    <w:rsid w:val="009F24D4"/>
    <w:rsid w:val="009F250C"/>
    <w:rsid w:val="009F264A"/>
    <w:rsid w:val="009F295D"/>
    <w:rsid w:val="009F3428"/>
    <w:rsid w:val="009F350E"/>
    <w:rsid w:val="009F36A9"/>
    <w:rsid w:val="009F379E"/>
    <w:rsid w:val="009F41D1"/>
    <w:rsid w:val="009F4662"/>
    <w:rsid w:val="009F494D"/>
    <w:rsid w:val="009F5441"/>
    <w:rsid w:val="009F584D"/>
    <w:rsid w:val="009F5B44"/>
    <w:rsid w:val="009F5CDA"/>
    <w:rsid w:val="009F5D8C"/>
    <w:rsid w:val="009F5EB4"/>
    <w:rsid w:val="009F5EF2"/>
    <w:rsid w:val="009F621B"/>
    <w:rsid w:val="009F6538"/>
    <w:rsid w:val="009F6766"/>
    <w:rsid w:val="009F697B"/>
    <w:rsid w:val="009F6A4E"/>
    <w:rsid w:val="009F6A78"/>
    <w:rsid w:val="009F6B77"/>
    <w:rsid w:val="009F6F47"/>
    <w:rsid w:val="009F71CB"/>
    <w:rsid w:val="009F7730"/>
    <w:rsid w:val="009F79A9"/>
    <w:rsid w:val="009F7BCE"/>
    <w:rsid w:val="009F7D18"/>
    <w:rsid w:val="00A00038"/>
    <w:rsid w:val="00A00177"/>
    <w:rsid w:val="00A00B5B"/>
    <w:rsid w:val="00A01196"/>
    <w:rsid w:val="00A0121E"/>
    <w:rsid w:val="00A014E4"/>
    <w:rsid w:val="00A0170D"/>
    <w:rsid w:val="00A019EB"/>
    <w:rsid w:val="00A019EF"/>
    <w:rsid w:val="00A01E93"/>
    <w:rsid w:val="00A01FE0"/>
    <w:rsid w:val="00A022B5"/>
    <w:rsid w:val="00A0253E"/>
    <w:rsid w:val="00A0284D"/>
    <w:rsid w:val="00A02BC7"/>
    <w:rsid w:val="00A02C9F"/>
    <w:rsid w:val="00A02E0D"/>
    <w:rsid w:val="00A02EDC"/>
    <w:rsid w:val="00A02F7C"/>
    <w:rsid w:val="00A0348B"/>
    <w:rsid w:val="00A037A0"/>
    <w:rsid w:val="00A03968"/>
    <w:rsid w:val="00A03EF2"/>
    <w:rsid w:val="00A04005"/>
    <w:rsid w:val="00A04306"/>
    <w:rsid w:val="00A045A6"/>
    <w:rsid w:val="00A045E7"/>
    <w:rsid w:val="00A04F13"/>
    <w:rsid w:val="00A05033"/>
    <w:rsid w:val="00A056B8"/>
    <w:rsid w:val="00A05B84"/>
    <w:rsid w:val="00A05EC2"/>
    <w:rsid w:val="00A05F9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B64"/>
    <w:rsid w:val="00A11D8B"/>
    <w:rsid w:val="00A124CD"/>
    <w:rsid w:val="00A124DE"/>
    <w:rsid w:val="00A12775"/>
    <w:rsid w:val="00A127CF"/>
    <w:rsid w:val="00A130B2"/>
    <w:rsid w:val="00A13677"/>
    <w:rsid w:val="00A139BB"/>
    <w:rsid w:val="00A13ABF"/>
    <w:rsid w:val="00A13F99"/>
    <w:rsid w:val="00A140B5"/>
    <w:rsid w:val="00A1445A"/>
    <w:rsid w:val="00A145BA"/>
    <w:rsid w:val="00A14610"/>
    <w:rsid w:val="00A148C8"/>
    <w:rsid w:val="00A1494A"/>
    <w:rsid w:val="00A14B33"/>
    <w:rsid w:val="00A14CD4"/>
    <w:rsid w:val="00A14E1C"/>
    <w:rsid w:val="00A1564D"/>
    <w:rsid w:val="00A1580B"/>
    <w:rsid w:val="00A15810"/>
    <w:rsid w:val="00A15861"/>
    <w:rsid w:val="00A1588C"/>
    <w:rsid w:val="00A158F9"/>
    <w:rsid w:val="00A15D93"/>
    <w:rsid w:val="00A16D42"/>
    <w:rsid w:val="00A17191"/>
    <w:rsid w:val="00A173CA"/>
    <w:rsid w:val="00A17637"/>
    <w:rsid w:val="00A17B57"/>
    <w:rsid w:val="00A201AC"/>
    <w:rsid w:val="00A20D46"/>
    <w:rsid w:val="00A21025"/>
    <w:rsid w:val="00A2102F"/>
    <w:rsid w:val="00A2160E"/>
    <w:rsid w:val="00A2161F"/>
    <w:rsid w:val="00A217DE"/>
    <w:rsid w:val="00A21B7E"/>
    <w:rsid w:val="00A21EA3"/>
    <w:rsid w:val="00A22522"/>
    <w:rsid w:val="00A2252C"/>
    <w:rsid w:val="00A22619"/>
    <w:rsid w:val="00A22930"/>
    <w:rsid w:val="00A232BD"/>
    <w:rsid w:val="00A23505"/>
    <w:rsid w:val="00A235CE"/>
    <w:rsid w:val="00A23D39"/>
    <w:rsid w:val="00A23F1C"/>
    <w:rsid w:val="00A2416B"/>
    <w:rsid w:val="00A2419B"/>
    <w:rsid w:val="00A241DB"/>
    <w:rsid w:val="00A24812"/>
    <w:rsid w:val="00A248C1"/>
    <w:rsid w:val="00A2495A"/>
    <w:rsid w:val="00A24DD2"/>
    <w:rsid w:val="00A24FA3"/>
    <w:rsid w:val="00A252E2"/>
    <w:rsid w:val="00A259D1"/>
    <w:rsid w:val="00A25C34"/>
    <w:rsid w:val="00A25CB1"/>
    <w:rsid w:val="00A25CD2"/>
    <w:rsid w:val="00A261A2"/>
    <w:rsid w:val="00A263AB"/>
    <w:rsid w:val="00A263DF"/>
    <w:rsid w:val="00A267C6"/>
    <w:rsid w:val="00A26DD1"/>
    <w:rsid w:val="00A26DFB"/>
    <w:rsid w:val="00A270BA"/>
    <w:rsid w:val="00A27D15"/>
    <w:rsid w:val="00A30581"/>
    <w:rsid w:val="00A306CD"/>
    <w:rsid w:val="00A30BFB"/>
    <w:rsid w:val="00A30C49"/>
    <w:rsid w:val="00A31498"/>
    <w:rsid w:val="00A31728"/>
    <w:rsid w:val="00A31AAA"/>
    <w:rsid w:val="00A326B3"/>
    <w:rsid w:val="00A32DA3"/>
    <w:rsid w:val="00A32ECA"/>
    <w:rsid w:val="00A33055"/>
    <w:rsid w:val="00A33141"/>
    <w:rsid w:val="00A3338D"/>
    <w:rsid w:val="00A33402"/>
    <w:rsid w:val="00A33425"/>
    <w:rsid w:val="00A3361F"/>
    <w:rsid w:val="00A33C4F"/>
    <w:rsid w:val="00A33FB2"/>
    <w:rsid w:val="00A3436E"/>
    <w:rsid w:val="00A349B7"/>
    <w:rsid w:val="00A34B70"/>
    <w:rsid w:val="00A35092"/>
    <w:rsid w:val="00A35213"/>
    <w:rsid w:val="00A35763"/>
    <w:rsid w:val="00A358D4"/>
    <w:rsid w:val="00A358F2"/>
    <w:rsid w:val="00A35A6B"/>
    <w:rsid w:val="00A360C8"/>
    <w:rsid w:val="00A362AD"/>
    <w:rsid w:val="00A362DA"/>
    <w:rsid w:val="00A362EB"/>
    <w:rsid w:val="00A36B72"/>
    <w:rsid w:val="00A36C5F"/>
    <w:rsid w:val="00A36C9E"/>
    <w:rsid w:val="00A3719F"/>
    <w:rsid w:val="00A374D3"/>
    <w:rsid w:val="00A37E7E"/>
    <w:rsid w:val="00A37F2A"/>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2C7A"/>
    <w:rsid w:val="00A43059"/>
    <w:rsid w:val="00A435E5"/>
    <w:rsid w:val="00A4372A"/>
    <w:rsid w:val="00A4396D"/>
    <w:rsid w:val="00A43E36"/>
    <w:rsid w:val="00A44101"/>
    <w:rsid w:val="00A446E7"/>
    <w:rsid w:val="00A44910"/>
    <w:rsid w:val="00A44946"/>
    <w:rsid w:val="00A44ECA"/>
    <w:rsid w:val="00A4507F"/>
    <w:rsid w:val="00A452FA"/>
    <w:rsid w:val="00A45885"/>
    <w:rsid w:val="00A45A3F"/>
    <w:rsid w:val="00A460D5"/>
    <w:rsid w:val="00A46216"/>
    <w:rsid w:val="00A462A4"/>
    <w:rsid w:val="00A4670C"/>
    <w:rsid w:val="00A469F9"/>
    <w:rsid w:val="00A47200"/>
    <w:rsid w:val="00A475B8"/>
    <w:rsid w:val="00A478A9"/>
    <w:rsid w:val="00A478F6"/>
    <w:rsid w:val="00A479D5"/>
    <w:rsid w:val="00A479FC"/>
    <w:rsid w:val="00A47A5A"/>
    <w:rsid w:val="00A47A72"/>
    <w:rsid w:val="00A47C84"/>
    <w:rsid w:val="00A47F49"/>
    <w:rsid w:val="00A50146"/>
    <w:rsid w:val="00A501BD"/>
    <w:rsid w:val="00A50247"/>
    <w:rsid w:val="00A50332"/>
    <w:rsid w:val="00A503E1"/>
    <w:rsid w:val="00A5067E"/>
    <w:rsid w:val="00A50A1D"/>
    <w:rsid w:val="00A50C82"/>
    <w:rsid w:val="00A5102F"/>
    <w:rsid w:val="00A5114A"/>
    <w:rsid w:val="00A511D0"/>
    <w:rsid w:val="00A519AD"/>
    <w:rsid w:val="00A51B15"/>
    <w:rsid w:val="00A51EF7"/>
    <w:rsid w:val="00A52646"/>
    <w:rsid w:val="00A527B6"/>
    <w:rsid w:val="00A528F1"/>
    <w:rsid w:val="00A52BD8"/>
    <w:rsid w:val="00A53046"/>
    <w:rsid w:val="00A53432"/>
    <w:rsid w:val="00A5348F"/>
    <w:rsid w:val="00A5372C"/>
    <w:rsid w:val="00A538DA"/>
    <w:rsid w:val="00A53BB5"/>
    <w:rsid w:val="00A53D21"/>
    <w:rsid w:val="00A53D76"/>
    <w:rsid w:val="00A54268"/>
    <w:rsid w:val="00A542A0"/>
    <w:rsid w:val="00A542A2"/>
    <w:rsid w:val="00A544C3"/>
    <w:rsid w:val="00A545D2"/>
    <w:rsid w:val="00A549F5"/>
    <w:rsid w:val="00A54B7F"/>
    <w:rsid w:val="00A54E2C"/>
    <w:rsid w:val="00A54F42"/>
    <w:rsid w:val="00A55484"/>
    <w:rsid w:val="00A554AB"/>
    <w:rsid w:val="00A554CD"/>
    <w:rsid w:val="00A55C27"/>
    <w:rsid w:val="00A56003"/>
    <w:rsid w:val="00A56322"/>
    <w:rsid w:val="00A566F8"/>
    <w:rsid w:val="00A568C6"/>
    <w:rsid w:val="00A56C16"/>
    <w:rsid w:val="00A56DE3"/>
    <w:rsid w:val="00A574B3"/>
    <w:rsid w:val="00A57509"/>
    <w:rsid w:val="00A5778A"/>
    <w:rsid w:val="00A579CE"/>
    <w:rsid w:val="00A57A4B"/>
    <w:rsid w:val="00A57ABD"/>
    <w:rsid w:val="00A57E37"/>
    <w:rsid w:val="00A57E86"/>
    <w:rsid w:val="00A57F06"/>
    <w:rsid w:val="00A601A2"/>
    <w:rsid w:val="00A6028B"/>
    <w:rsid w:val="00A60563"/>
    <w:rsid w:val="00A60B0A"/>
    <w:rsid w:val="00A610C4"/>
    <w:rsid w:val="00A6156B"/>
    <w:rsid w:val="00A61628"/>
    <w:rsid w:val="00A61C23"/>
    <w:rsid w:val="00A61C61"/>
    <w:rsid w:val="00A61FB8"/>
    <w:rsid w:val="00A62A5C"/>
    <w:rsid w:val="00A62AF9"/>
    <w:rsid w:val="00A62AFF"/>
    <w:rsid w:val="00A62D2C"/>
    <w:rsid w:val="00A6317E"/>
    <w:rsid w:val="00A63670"/>
    <w:rsid w:val="00A6381C"/>
    <w:rsid w:val="00A63CFD"/>
    <w:rsid w:val="00A6400A"/>
    <w:rsid w:val="00A64197"/>
    <w:rsid w:val="00A64307"/>
    <w:rsid w:val="00A64609"/>
    <w:rsid w:val="00A648B8"/>
    <w:rsid w:val="00A64E59"/>
    <w:rsid w:val="00A6589D"/>
    <w:rsid w:val="00A65BDE"/>
    <w:rsid w:val="00A65CBF"/>
    <w:rsid w:val="00A65DCE"/>
    <w:rsid w:val="00A65E36"/>
    <w:rsid w:val="00A65FBB"/>
    <w:rsid w:val="00A66297"/>
    <w:rsid w:val="00A6673C"/>
    <w:rsid w:val="00A66A63"/>
    <w:rsid w:val="00A66EE2"/>
    <w:rsid w:val="00A6703D"/>
    <w:rsid w:val="00A6704A"/>
    <w:rsid w:val="00A672D9"/>
    <w:rsid w:val="00A6789C"/>
    <w:rsid w:val="00A70033"/>
    <w:rsid w:val="00A70377"/>
    <w:rsid w:val="00A70511"/>
    <w:rsid w:val="00A70BA7"/>
    <w:rsid w:val="00A70FBC"/>
    <w:rsid w:val="00A71882"/>
    <w:rsid w:val="00A718D6"/>
    <w:rsid w:val="00A719BE"/>
    <w:rsid w:val="00A71BC1"/>
    <w:rsid w:val="00A72090"/>
    <w:rsid w:val="00A722CD"/>
    <w:rsid w:val="00A726BB"/>
    <w:rsid w:val="00A72729"/>
    <w:rsid w:val="00A72976"/>
    <w:rsid w:val="00A72C19"/>
    <w:rsid w:val="00A72D0B"/>
    <w:rsid w:val="00A72F23"/>
    <w:rsid w:val="00A73052"/>
    <w:rsid w:val="00A73476"/>
    <w:rsid w:val="00A735EB"/>
    <w:rsid w:val="00A73678"/>
    <w:rsid w:val="00A73769"/>
    <w:rsid w:val="00A73837"/>
    <w:rsid w:val="00A73AE4"/>
    <w:rsid w:val="00A73D17"/>
    <w:rsid w:val="00A745D3"/>
    <w:rsid w:val="00A74B0D"/>
    <w:rsid w:val="00A74E49"/>
    <w:rsid w:val="00A74F41"/>
    <w:rsid w:val="00A751FF"/>
    <w:rsid w:val="00A754F9"/>
    <w:rsid w:val="00A75579"/>
    <w:rsid w:val="00A755AA"/>
    <w:rsid w:val="00A758D0"/>
    <w:rsid w:val="00A75EF8"/>
    <w:rsid w:val="00A75FE5"/>
    <w:rsid w:val="00A767CB"/>
    <w:rsid w:val="00A76864"/>
    <w:rsid w:val="00A768ED"/>
    <w:rsid w:val="00A76DE1"/>
    <w:rsid w:val="00A7702B"/>
    <w:rsid w:val="00A771CC"/>
    <w:rsid w:val="00A772C3"/>
    <w:rsid w:val="00A772C6"/>
    <w:rsid w:val="00A7737E"/>
    <w:rsid w:val="00A77979"/>
    <w:rsid w:val="00A77AEB"/>
    <w:rsid w:val="00A77EEB"/>
    <w:rsid w:val="00A77F92"/>
    <w:rsid w:val="00A80713"/>
    <w:rsid w:val="00A80A0E"/>
    <w:rsid w:val="00A80E90"/>
    <w:rsid w:val="00A80EA4"/>
    <w:rsid w:val="00A811B9"/>
    <w:rsid w:val="00A811DA"/>
    <w:rsid w:val="00A81517"/>
    <w:rsid w:val="00A815B9"/>
    <w:rsid w:val="00A81698"/>
    <w:rsid w:val="00A819D1"/>
    <w:rsid w:val="00A81B75"/>
    <w:rsid w:val="00A81C05"/>
    <w:rsid w:val="00A81C36"/>
    <w:rsid w:val="00A823E0"/>
    <w:rsid w:val="00A82A9D"/>
    <w:rsid w:val="00A82FCE"/>
    <w:rsid w:val="00A8365E"/>
    <w:rsid w:val="00A83790"/>
    <w:rsid w:val="00A83964"/>
    <w:rsid w:val="00A83BBA"/>
    <w:rsid w:val="00A83C97"/>
    <w:rsid w:val="00A8479D"/>
    <w:rsid w:val="00A848AC"/>
    <w:rsid w:val="00A84B63"/>
    <w:rsid w:val="00A84D73"/>
    <w:rsid w:val="00A84EB4"/>
    <w:rsid w:val="00A855D7"/>
    <w:rsid w:val="00A85600"/>
    <w:rsid w:val="00A85B78"/>
    <w:rsid w:val="00A85C4F"/>
    <w:rsid w:val="00A85D0D"/>
    <w:rsid w:val="00A862AB"/>
    <w:rsid w:val="00A865A0"/>
    <w:rsid w:val="00A86A56"/>
    <w:rsid w:val="00A86A7B"/>
    <w:rsid w:val="00A86BCA"/>
    <w:rsid w:val="00A86D10"/>
    <w:rsid w:val="00A86F25"/>
    <w:rsid w:val="00A875BC"/>
    <w:rsid w:val="00A8799D"/>
    <w:rsid w:val="00A87BF1"/>
    <w:rsid w:val="00A87C2B"/>
    <w:rsid w:val="00A908D3"/>
    <w:rsid w:val="00A9093B"/>
    <w:rsid w:val="00A90999"/>
    <w:rsid w:val="00A909E4"/>
    <w:rsid w:val="00A90E70"/>
    <w:rsid w:val="00A91B5C"/>
    <w:rsid w:val="00A91FFF"/>
    <w:rsid w:val="00A92538"/>
    <w:rsid w:val="00A9258B"/>
    <w:rsid w:val="00A926CA"/>
    <w:rsid w:val="00A92C1D"/>
    <w:rsid w:val="00A92C91"/>
    <w:rsid w:val="00A93989"/>
    <w:rsid w:val="00A93A4A"/>
    <w:rsid w:val="00A94360"/>
    <w:rsid w:val="00A949A4"/>
    <w:rsid w:val="00A94F87"/>
    <w:rsid w:val="00A95018"/>
    <w:rsid w:val="00A952D9"/>
    <w:rsid w:val="00A9537C"/>
    <w:rsid w:val="00A95651"/>
    <w:rsid w:val="00A957CC"/>
    <w:rsid w:val="00A95859"/>
    <w:rsid w:val="00A9587C"/>
    <w:rsid w:val="00A958AA"/>
    <w:rsid w:val="00A95E9F"/>
    <w:rsid w:val="00A95F24"/>
    <w:rsid w:val="00A96085"/>
    <w:rsid w:val="00A96426"/>
    <w:rsid w:val="00A9672E"/>
    <w:rsid w:val="00A96C10"/>
    <w:rsid w:val="00A96C33"/>
    <w:rsid w:val="00A96E94"/>
    <w:rsid w:val="00A97088"/>
    <w:rsid w:val="00A978F2"/>
    <w:rsid w:val="00A97AD8"/>
    <w:rsid w:val="00A97D53"/>
    <w:rsid w:val="00A97DDF"/>
    <w:rsid w:val="00AA02EC"/>
    <w:rsid w:val="00AA033D"/>
    <w:rsid w:val="00AA04DD"/>
    <w:rsid w:val="00AA0A4E"/>
    <w:rsid w:val="00AA0ECD"/>
    <w:rsid w:val="00AA0FA0"/>
    <w:rsid w:val="00AA12E3"/>
    <w:rsid w:val="00AA1617"/>
    <w:rsid w:val="00AA1BCD"/>
    <w:rsid w:val="00AA232A"/>
    <w:rsid w:val="00AA2B92"/>
    <w:rsid w:val="00AA2C06"/>
    <w:rsid w:val="00AA2E46"/>
    <w:rsid w:val="00AA332F"/>
    <w:rsid w:val="00AA3B48"/>
    <w:rsid w:val="00AA3B8A"/>
    <w:rsid w:val="00AA3C22"/>
    <w:rsid w:val="00AA4151"/>
    <w:rsid w:val="00AA4182"/>
    <w:rsid w:val="00AA455A"/>
    <w:rsid w:val="00AA5032"/>
    <w:rsid w:val="00AA532D"/>
    <w:rsid w:val="00AA553E"/>
    <w:rsid w:val="00AA5876"/>
    <w:rsid w:val="00AA5F34"/>
    <w:rsid w:val="00AA631D"/>
    <w:rsid w:val="00AA6330"/>
    <w:rsid w:val="00AA6E77"/>
    <w:rsid w:val="00AA6F67"/>
    <w:rsid w:val="00AA7191"/>
    <w:rsid w:val="00AA7B4F"/>
    <w:rsid w:val="00AB04A0"/>
    <w:rsid w:val="00AB0803"/>
    <w:rsid w:val="00AB085D"/>
    <w:rsid w:val="00AB1672"/>
    <w:rsid w:val="00AB1A2E"/>
    <w:rsid w:val="00AB1D6F"/>
    <w:rsid w:val="00AB20C8"/>
    <w:rsid w:val="00AB264A"/>
    <w:rsid w:val="00AB27B7"/>
    <w:rsid w:val="00AB2E17"/>
    <w:rsid w:val="00AB3077"/>
    <w:rsid w:val="00AB30AC"/>
    <w:rsid w:val="00AB310C"/>
    <w:rsid w:val="00AB3129"/>
    <w:rsid w:val="00AB34B7"/>
    <w:rsid w:val="00AB455C"/>
    <w:rsid w:val="00AB45B3"/>
    <w:rsid w:val="00AB4631"/>
    <w:rsid w:val="00AB4F17"/>
    <w:rsid w:val="00AB53DE"/>
    <w:rsid w:val="00AB54B6"/>
    <w:rsid w:val="00AB54E6"/>
    <w:rsid w:val="00AB5670"/>
    <w:rsid w:val="00AB5E34"/>
    <w:rsid w:val="00AB6057"/>
    <w:rsid w:val="00AB61F5"/>
    <w:rsid w:val="00AB647A"/>
    <w:rsid w:val="00AB6486"/>
    <w:rsid w:val="00AB66B4"/>
    <w:rsid w:val="00AB6756"/>
    <w:rsid w:val="00AB69DF"/>
    <w:rsid w:val="00AB6A1F"/>
    <w:rsid w:val="00AB6E89"/>
    <w:rsid w:val="00AB70FE"/>
    <w:rsid w:val="00AB711A"/>
    <w:rsid w:val="00AB732B"/>
    <w:rsid w:val="00AB73FC"/>
    <w:rsid w:val="00AB75B2"/>
    <w:rsid w:val="00AB7C1E"/>
    <w:rsid w:val="00AC020E"/>
    <w:rsid w:val="00AC05E7"/>
    <w:rsid w:val="00AC0C7D"/>
    <w:rsid w:val="00AC0D46"/>
    <w:rsid w:val="00AC1AFD"/>
    <w:rsid w:val="00AC1BB0"/>
    <w:rsid w:val="00AC1EBB"/>
    <w:rsid w:val="00AC2438"/>
    <w:rsid w:val="00AC2565"/>
    <w:rsid w:val="00AC27E7"/>
    <w:rsid w:val="00AC2821"/>
    <w:rsid w:val="00AC2966"/>
    <w:rsid w:val="00AC2B48"/>
    <w:rsid w:val="00AC2C10"/>
    <w:rsid w:val="00AC2F19"/>
    <w:rsid w:val="00AC3467"/>
    <w:rsid w:val="00AC36D0"/>
    <w:rsid w:val="00AC37FE"/>
    <w:rsid w:val="00AC3EA2"/>
    <w:rsid w:val="00AC3EDE"/>
    <w:rsid w:val="00AC474B"/>
    <w:rsid w:val="00AC479F"/>
    <w:rsid w:val="00AC47BF"/>
    <w:rsid w:val="00AC48B2"/>
    <w:rsid w:val="00AC520E"/>
    <w:rsid w:val="00AC5385"/>
    <w:rsid w:val="00AC545C"/>
    <w:rsid w:val="00AC56F3"/>
    <w:rsid w:val="00AC5728"/>
    <w:rsid w:val="00AC59A0"/>
    <w:rsid w:val="00AC637D"/>
    <w:rsid w:val="00AC65E1"/>
    <w:rsid w:val="00AC6742"/>
    <w:rsid w:val="00AC69AF"/>
    <w:rsid w:val="00AC6A7D"/>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D75"/>
    <w:rsid w:val="00AD1E6C"/>
    <w:rsid w:val="00AD2078"/>
    <w:rsid w:val="00AD2C85"/>
    <w:rsid w:val="00AD30C9"/>
    <w:rsid w:val="00AD3B48"/>
    <w:rsid w:val="00AD3B8E"/>
    <w:rsid w:val="00AD3E21"/>
    <w:rsid w:val="00AD3EA0"/>
    <w:rsid w:val="00AD42C7"/>
    <w:rsid w:val="00AD4471"/>
    <w:rsid w:val="00AD45F7"/>
    <w:rsid w:val="00AD4921"/>
    <w:rsid w:val="00AD4ADE"/>
    <w:rsid w:val="00AD4AF6"/>
    <w:rsid w:val="00AD4C75"/>
    <w:rsid w:val="00AD4CB4"/>
    <w:rsid w:val="00AD5029"/>
    <w:rsid w:val="00AD523E"/>
    <w:rsid w:val="00AD5D8B"/>
    <w:rsid w:val="00AD6056"/>
    <w:rsid w:val="00AD61F3"/>
    <w:rsid w:val="00AD65B3"/>
    <w:rsid w:val="00AD678A"/>
    <w:rsid w:val="00AD6E14"/>
    <w:rsid w:val="00AD7037"/>
    <w:rsid w:val="00AD70B8"/>
    <w:rsid w:val="00AD710A"/>
    <w:rsid w:val="00AD722B"/>
    <w:rsid w:val="00AD7248"/>
    <w:rsid w:val="00AD72BE"/>
    <w:rsid w:val="00AD749F"/>
    <w:rsid w:val="00AD750F"/>
    <w:rsid w:val="00AD7B2E"/>
    <w:rsid w:val="00AE04BC"/>
    <w:rsid w:val="00AE0C23"/>
    <w:rsid w:val="00AE0E85"/>
    <w:rsid w:val="00AE1046"/>
    <w:rsid w:val="00AE15CA"/>
    <w:rsid w:val="00AE1808"/>
    <w:rsid w:val="00AE1850"/>
    <w:rsid w:val="00AE1955"/>
    <w:rsid w:val="00AE19A9"/>
    <w:rsid w:val="00AE1E79"/>
    <w:rsid w:val="00AE214A"/>
    <w:rsid w:val="00AE2692"/>
    <w:rsid w:val="00AE26F5"/>
    <w:rsid w:val="00AE2727"/>
    <w:rsid w:val="00AE2AD5"/>
    <w:rsid w:val="00AE2D5A"/>
    <w:rsid w:val="00AE2E5A"/>
    <w:rsid w:val="00AE36B2"/>
    <w:rsid w:val="00AE45BD"/>
    <w:rsid w:val="00AE483E"/>
    <w:rsid w:val="00AE49BE"/>
    <w:rsid w:val="00AE4B28"/>
    <w:rsid w:val="00AE4D86"/>
    <w:rsid w:val="00AE5705"/>
    <w:rsid w:val="00AE5855"/>
    <w:rsid w:val="00AE5A35"/>
    <w:rsid w:val="00AE5AE3"/>
    <w:rsid w:val="00AE5B86"/>
    <w:rsid w:val="00AE660A"/>
    <w:rsid w:val="00AE66B8"/>
    <w:rsid w:val="00AE6964"/>
    <w:rsid w:val="00AE6D31"/>
    <w:rsid w:val="00AE709D"/>
    <w:rsid w:val="00AE737F"/>
    <w:rsid w:val="00AE7464"/>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B1E"/>
    <w:rsid w:val="00AF3C75"/>
    <w:rsid w:val="00AF4320"/>
    <w:rsid w:val="00AF43BF"/>
    <w:rsid w:val="00AF4B7D"/>
    <w:rsid w:val="00AF5450"/>
    <w:rsid w:val="00AF5648"/>
    <w:rsid w:val="00AF5680"/>
    <w:rsid w:val="00AF583C"/>
    <w:rsid w:val="00AF58E5"/>
    <w:rsid w:val="00AF5AC7"/>
    <w:rsid w:val="00AF5AEE"/>
    <w:rsid w:val="00AF5DBD"/>
    <w:rsid w:val="00AF5F1B"/>
    <w:rsid w:val="00AF6126"/>
    <w:rsid w:val="00AF6552"/>
    <w:rsid w:val="00AF66B3"/>
    <w:rsid w:val="00AF67C0"/>
    <w:rsid w:val="00AF6804"/>
    <w:rsid w:val="00AF6972"/>
    <w:rsid w:val="00AF6B21"/>
    <w:rsid w:val="00AF6D0F"/>
    <w:rsid w:val="00AF6E2B"/>
    <w:rsid w:val="00AF6E67"/>
    <w:rsid w:val="00AF6E73"/>
    <w:rsid w:val="00AF70B7"/>
    <w:rsid w:val="00AF71BD"/>
    <w:rsid w:val="00AF7268"/>
    <w:rsid w:val="00AF72A2"/>
    <w:rsid w:val="00AF7B21"/>
    <w:rsid w:val="00AF7C31"/>
    <w:rsid w:val="00AF7D77"/>
    <w:rsid w:val="00B001CC"/>
    <w:rsid w:val="00B0032A"/>
    <w:rsid w:val="00B003BE"/>
    <w:rsid w:val="00B00494"/>
    <w:rsid w:val="00B006D5"/>
    <w:rsid w:val="00B00F53"/>
    <w:rsid w:val="00B011F0"/>
    <w:rsid w:val="00B013C4"/>
    <w:rsid w:val="00B022B3"/>
    <w:rsid w:val="00B022E1"/>
    <w:rsid w:val="00B028AD"/>
    <w:rsid w:val="00B029FF"/>
    <w:rsid w:val="00B02A70"/>
    <w:rsid w:val="00B030D3"/>
    <w:rsid w:val="00B030ED"/>
    <w:rsid w:val="00B032C1"/>
    <w:rsid w:val="00B035B1"/>
    <w:rsid w:val="00B03666"/>
    <w:rsid w:val="00B03C3C"/>
    <w:rsid w:val="00B04016"/>
    <w:rsid w:val="00B04303"/>
    <w:rsid w:val="00B04587"/>
    <w:rsid w:val="00B045F2"/>
    <w:rsid w:val="00B0471E"/>
    <w:rsid w:val="00B04865"/>
    <w:rsid w:val="00B05257"/>
    <w:rsid w:val="00B05398"/>
    <w:rsid w:val="00B054D7"/>
    <w:rsid w:val="00B0593C"/>
    <w:rsid w:val="00B05B47"/>
    <w:rsid w:val="00B05E23"/>
    <w:rsid w:val="00B066EE"/>
    <w:rsid w:val="00B0689F"/>
    <w:rsid w:val="00B06D1E"/>
    <w:rsid w:val="00B07483"/>
    <w:rsid w:val="00B07655"/>
    <w:rsid w:val="00B07703"/>
    <w:rsid w:val="00B07C60"/>
    <w:rsid w:val="00B07E94"/>
    <w:rsid w:val="00B103E4"/>
    <w:rsid w:val="00B10A23"/>
    <w:rsid w:val="00B10D30"/>
    <w:rsid w:val="00B11128"/>
    <w:rsid w:val="00B114D7"/>
    <w:rsid w:val="00B115C0"/>
    <w:rsid w:val="00B11743"/>
    <w:rsid w:val="00B11A05"/>
    <w:rsid w:val="00B11B17"/>
    <w:rsid w:val="00B11C24"/>
    <w:rsid w:val="00B11DCE"/>
    <w:rsid w:val="00B11E06"/>
    <w:rsid w:val="00B12172"/>
    <w:rsid w:val="00B12487"/>
    <w:rsid w:val="00B12837"/>
    <w:rsid w:val="00B128F2"/>
    <w:rsid w:val="00B12A3C"/>
    <w:rsid w:val="00B12DA0"/>
    <w:rsid w:val="00B12EAE"/>
    <w:rsid w:val="00B13A17"/>
    <w:rsid w:val="00B13A49"/>
    <w:rsid w:val="00B13C7E"/>
    <w:rsid w:val="00B13D3D"/>
    <w:rsid w:val="00B13D46"/>
    <w:rsid w:val="00B145E1"/>
    <w:rsid w:val="00B14BCA"/>
    <w:rsid w:val="00B14C5F"/>
    <w:rsid w:val="00B14EB0"/>
    <w:rsid w:val="00B14FC0"/>
    <w:rsid w:val="00B150FF"/>
    <w:rsid w:val="00B15155"/>
    <w:rsid w:val="00B152A6"/>
    <w:rsid w:val="00B155D2"/>
    <w:rsid w:val="00B1563A"/>
    <w:rsid w:val="00B15B8D"/>
    <w:rsid w:val="00B15BEE"/>
    <w:rsid w:val="00B15E3F"/>
    <w:rsid w:val="00B16083"/>
    <w:rsid w:val="00B16151"/>
    <w:rsid w:val="00B16BAE"/>
    <w:rsid w:val="00B16BF6"/>
    <w:rsid w:val="00B1719C"/>
    <w:rsid w:val="00B17213"/>
    <w:rsid w:val="00B17253"/>
    <w:rsid w:val="00B173F2"/>
    <w:rsid w:val="00B176D1"/>
    <w:rsid w:val="00B177E6"/>
    <w:rsid w:val="00B1780F"/>
    <w:rsid w:val="00B20231"/>
    <w:rsid w:val="00B20336"/>
    <w:rsid w:val="00B2040E"/>
    <w:rsid w:val="00B20466"/>
    <w:rsid w:val="00B20579"/>
    <w:rsid w:val="00B20F0C"/>
    <w:rsid w:val="00B211DC"/>
    <w:rsid w:val="00B213D2"/>
    <w:rsid w:val="00B216FF"/>
    <w:rsid w:val="00B218FE"/>
    <w:rsid w:val="00B21926"/>
    <w:rsid w:val="00B21D08"/>
    <w:rsid w:val="00B21DAC"/>
    <w:rsid w:val="00B223D3"/>
    <w:rsid w:val="00B2257B"/>
    <w:rsid w:val="00B22EAF"/>
    <w:rsid w:val="00B231BB"/>
    <w:rsid w:val="00B23343"/>
    <w:rsid w:val="00B237DB"/>
    <w:rsid w:val="00B23BE7"/>
    <w:rsid w:val="00B23E71"/>
    <w:rsid w:val="00B24016"/>
    <w:rsid w:val="00B2466C"/>
    <w:rsid w:val="00B24787"/>
    <w:rsid w:val="00B248D9"/>
    <w:rsid w:val="00B2495E"/>
    <w:rsid w:val="00B24CFA"/>
    <w:rsid w:val="00B24D7F"/>
    <w:rsid w:val="00B25CDA"/>
    <w:rsid w:val="00B25F64"/>
    <w:rsid w:val="00B26198"/>
    <w:rsid w:val="00B26ADC"/>
    <w:rsid w:val="00B26C92"/>
    <w:rsid w:val="00B26CF7"/>
    <w:rsid w:val="00B271A4"/>
    <w:rsid w:val="00B275E8"/>
    <w:rsid w:val="00B27AE4"/>
    <w:rsid w:val="00B27EAC"/>
    <w:rsid w:val="00B30073"/>
    <w:rsid w:val="00B3013C"/>
    <w:rsid w:val="00B302B7"/>
    <w:rsid w:val="00B3056E"/>
    <w:rsid w:val="00B307FA"/>
    <w:rsid w:val="00B3080C"/>
    <w:rsid w:val="00B30920"/>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2F19"/>
    <w:rsid w:val="00B33221"/>
    <w:rsid w:val="00B33525"/>
    <w:rsid w:val="00B337B7"/>
    <w:rsid w:val="00B338E3"/>
    <w:rsid w:val="00B338EB"/>
    <w:rsid w:val="00B33A4F"/>
    <w:rsid w:val="00B33A63"/>
    <w:rsid w:val="00B33F73"/>
    <w:rsid w:val="00B3415F"/>
    <w:rsid w:val="00B341E9"/>
    <w:rsid w:val="00B349E4"/>
    <w:rsid w:val="00B34CBE"/>
    <w:rsid w:val="00B34D2D"/>
    <w:rsid w:val="00B34EE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759"/>
    <w:rsid w:val="00B41877"/>
    <w:rsid w:val="00B424CC"/>
    <w:rsid w:val="00B425D4"/>
    <w:rsid w:val="00B42833"/>
    <w:rsid w:val="00B444D0"/>
    <w:rsid w:val="00B4519A"/>
    <w:rsid w:val="00B45339"/>
    <w:rsid w:val="00B45508"/>
    <w:rsid w:val="00B45766"/>
    <w:rsid w:val="00B45D62"/>
    <w:rsid w:val="00B45F75"/>
    <w:rsid w:val="00B46146"/>
    <w:rsid w:val="00B46189"/>
    <w:rsid w:val="00B46257"/>
    <w:rsid w:val="00B463C9"/>
    <w:rsid w:val="00B466DB"/>
    <w:rsid w:val="00B4691A"/>
    <w:rsid w:val="00B46A60"/>
    <w:rsid w:val="00B46D43"/>
    <w:rsid w:val="00B46ECF"/>
    <w:rsid w:val="00B46F39"/>
    <w:rsid w:val="00B47425"/>
    <w:rsid w:val="00B4763B"/>
    <w:rsid w:val="00B4769C"/>
    <w:rsid w:val="00B47870"/>
    <w:rsid w:val="00B479A7"/>
    <w:rsid w:val="00B47A99"/>
    <w:rsid w:val="00B5060E"/>
    <w:rsid w:val="00B50889"/>
    <w:rsid w:val="00B509A1"/>
    <w:rsid w:val="00B50CE0"/>
    <w:rsid w:val="00B511C7"/>
    <w:rsid w:val="00B511D9"/>
    <w:rsid w:val="00B51434"/>
    <w:rsid w:val="00B517EB"/>
    <w:rsid w:val="00B51829"/>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64DE"/>
    <w:rsid w:val="00B575C5"/>
    <w:rsid w:val="00B579BA"/>
    <w:rsid w:val="00B607F1"/>
    <w:rsid w:val="00B6122C"/>
    <w:rsid w:val="00B6191A"/>
    <w:rsid w:val="00B61F57"/>
    <w:rsid w:val="00B61F5A"/>
    <w:rsid w:val="00B62221"/>
    <w:rsid w:val="00B625B2"/>
    <w:rsid w:val="00B63151"/>
    <w:rsid w:val="00B634E1"/>
    <w:rsid w:val="00B635DC"/>
    <w:rsid w:val="00B63704"/>
    <w:rsid w:val="00B63991"/>
    <w:rsid w:val="00B63B92"/>
    <w:rsid w:val="00B63F42"/>
    <w:rsid w:val="00B64266"/>
    <w:rsid w:val="00B64600"/>
    <w:rsid w:val="00B648E2"/>
    <w:rsid w:val="00B64D09"/>
    <w:rsid w:val="00B65174"/>
    <w:rsid w:val="00B65401"/>
    <w:rsid w:val="00B65436"/>
    <w:rsid w:val="00B655CA"/>
    <w:rsid w:val="00B65E23"/>
    <w:rsid w:val="00B65F59"/>
    <w:rsid w:val="00B663AD"/>
    <w:rsid w:val="00B66528"/>
    <w:rsid w:val="00B66644"/>
    <w:rsid w:val="00B66795"/>
    <w:rsid w:val="00B6697A"/>
    <w:rsid w:val="00B66A57"/>
    <w:rsid w:val="00B66D21"/>
    <w:rsid w:val="00B6730F"/>
    <w:rsid w:val="00B673BA"/>
    <w:rsid w:val="00B67563"/>
    <w:rsid w:val="00B67B46"/>
    <w:rsid w:val="00B67C9F"/>
    <w:rsid w:val="00B67CAB"/>
    <w:rsid w:val="00B67FC1"/>
    <w:rsid w:val="00B70280"/>
    <w:rsid w:val="00B70389"/>
    <w:rsid w:val="00B70742"/>
    <w:rsid w:val="00B709F3"/>
    <w:rsid w:val="00B70D24"/>
    <w:rsid w:val="00B70F29"/>
    <w:rsid w:val="00B7110A"/>
    <w:rsid w:val="00B7117B"/>
    <w:rsid w:val="00B71260"/>
    <w:rsid w:val="00B714EE"/>
    <w:rsid w:val="00B71793"/>
    <w:rsid w:val="00B717B8"/>
    <w:rsid w:val="00B7251F"/>
    <w:rsid w:val="00B72579"/>
    <w:rsid w:val="00B725BD"/>
    <w:rsid w:val="00B729B3"/>
    <w:rsid w:val="00B729DD"/>
    <w:rsid w:val="00B72AD4"/>
    <w:rsid w:val="00B72E48"/>
    <w:rsid w:val="00B72F93"/>
    <w:rsid w:val="00B73851"/>
    <w:rsid w:val="00B73EF6"/>
    <w:rsid w:val="00B73F5B"/>
    <w:rsid w:val="00B73FB2"/>
    <w:rsid w:val="00B73FDA"/>
    <w:rsid w:val="00B751C6"/>
    <w:rsid w:val="00B752EA"/>
    <w:rsid w:val="00B757FC"/>
    <w:rsid w:val="00B75D1A"/>
    <w:rsid w:val="00B7621E"/>
    <w:rsid w:val="00B762A9"/>
    <w:rsid w:val="00B76548"/>
    <w:rsid w:val="00B7688F"/>
    <w:rsid w:val="00B76B4B"/>
    <w:rsid w:val="00B77318"/>
    <w:rsid w:val="00B77AAD"/>
    <w:rsid w:val="00B77ED5"/>
    <w:rsid w:val="00B8028C"/>
    <w:rsid w:val="00B808D5"/>
    <w:rsid w:val="00B80978"/>
    <w:rsid w:val="00B809F1"/>
    <w:rsid w:val="00B80AE1"/>
    <w:rsid w:val="00B80C94"/>
    <w:rsid w:val="00B80CC3"/>
    <w:rsid w:val="00B80E3A"/>
    <w:rsid w:val="00B815C8"/>
    <w:rsid w:val="00B81653"/>
    <w:rsid w:val="00B81734"/>
    <w:rsid w:val="00B819CE"/>
    <w:rsid w:val="00B81DBE"/>
    <w:rsid w:val="00B81FEF"/>
    <w:rsid w:val="00B821F0"/>
    <w:rsid w:val="00B8280A"/>
    <w:rsid w:val="00B82875"/>
    <w:rsid w:val="00B82D97"/>
    <w:rsid w:val="00B82DA5"/>
    <w:rsid w:val="00B8337A"/>
    <w:rsid w:val="00B83497"/>
    <w:rsid w:val="00B83EF1"/>
    <w:rsid w:val="00B8438B"/>
    <w:rsid w:val="00B84604"/>
    <w:rsid w:val="00B84DA4"/>
    <w:rsid w:val="00B85E55"/>
    <w:rsid w:val="00B85E7D"/>
    <w:rsid w:val="00B860E8"/>
    <w:rsid w:val="00B864EB"/>
    <w:rsid w:val="00B87574"/>
    <w:rsid w:val="00B8778C"/>
    <w:rsid w:val="00B87861"/>
    <w:rsid w:val="00B87A99"/>
    <w:rsid w:val="00B87BAC"/>
    <w:rsid w:val="00B90F95"/>
    <w:rsid w:val="00B910D3"/>
    <w:rsid w:val="00B91526"/>
    <w:rsid w:val="00B9170F"/>
    <w:rsid w:val="00B9173E"/>
    <w:rsid w:val="00B918DF"/>
    <w:rsid w:val="00B91C52"/>
    <w:rsid w:val="00B91C7A"/>
    <w:rsid w:val="00B91CD0"/>
    <w:rsid w:val="00B91F52"/>
    <w:rsid w:val="00B92202"/>
    <w:rsid w:val="00B928A5"/>
    <w:rsid w:val="00B929C3"/>
    <w:rsid w:val="00B92B3B"/>
    <w:rsid w:val="00B9308B"/>
    <w:rsid w:val="00B937BD"/>
    <w:rsid w:val="00B93D95"/>
    <w:rsid w:val="00B93F6E"/>
    <w:rsid w:val="00B94780"/>
    <w:rsid w:val="00B94919"/>
    <w:rsid w:val="00B94C24"/>
    <w:rsid w:val="00B94C26"/>
    <w:rsid w:val="00B94C7F"/>
    <w:rsid w:val="00B94FAD"/>
    <w:rsid w:val="00B94FBB"/>
    <w:rsid w:val="00B957DE"/>
    <w:rsid w:val="00B95A9F"/>
    <w:rsid w:val="00B9613D"/>
    <w:rsid w:val="00B96564"/>
    <w:rsid w:val="00B96BDE"/>
    <w:rsid w:val="00B96DA0"/>
    <w:rsid w:val="00B97B7F"/>
    <w:rsid w:val="00BA026F"/>
    <w:rsid w:val="00BA02E2"/>
    <w:rsid w:val="00BA0601"/>
    <w:rsid w:val="00BA06FD"/>
    <w:rsid w:val="00BA075A"/>
    <w:rsid w:val="00BA0A13"/>
    <w:rsid w:val="00BA0E6B"/>
    <w:rsid w:val="00BA1118"/>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21"/>
    <w:rsid w:val="00BA6035"/>
    <w:rsid w:val="00BA6086"/>
    <w:rsid w:val="00BA6960"/>
    <w:rsid w:val="00BA6ACC"/>
    <w:rsid w:val="00BA6BB1"/>
    <w:rsid w:val="00BA6BE3"/>
    <w:rsid w:val="00BA6E4F"/>
    <w:rsid w:val="00BA70F4"/>
    <w:rsid w:val="00BA7291"/>
    <w:rsid w:val="00BA7363"/>
    <w:rsid w:val="00BA73D7"/>
    <w:rsid w:val="00BA7590"/>
    <w:rsid w:val="00BA75B3"/>
    <w:rsid w:val="00BA7CAF"/>
    <w:rsid w:val="00BB0529"/>
    <w:rsid w:val="00BB057A"/>
    <w:rsid w:val="00BB083A"/>
    <w:rsid w:val="00BB104D"/>
    <w:rsid w:val="00BB1277"/>
    <w:rsid w:val="00BB1CAA"/>
    <w:rsid w:val="00BB2830"/>
    <w:rsid w:val="00BB32AA"/>
    <w:rsid w:val="00BB3305"/>
    <w:rsid w:val="00BB3539"/>
    <w:rsid w:val="00BB35C2"/>
    <w:rsid w:val="00BB3B8C"/>
    <w:rsid w:val="00BB4261"/>
    <w:rsid w:val="00BB4AAF"/>
    <w:rsid w:val="00BB4B28"/>
    <w:rsid w:val="00BB4D7E"/>
    <w:rsid w:val="00BB4EBB"/>
    <w:rsid w:val="00BB54F2"/>
    <w:rsid w:val="00BB5943"/>
    <w:rsid w:val="00BB6059"/>
    <w:rsid w:val="00BB6117"/>
    <w:rsid w:val="00BB61C6"/>
    <w:rsid w:val="00BB6830"/>
    <w:rsid w:val="00BB685F"/>
    <w:rsid w:val="00BB6B4B"/>
    <w:rsid w:val="00BB6EE4"/>
    <w:rsid w:val="00BB717F"/>
    <w:rsid w:val="00BB7470"/>
    <w:rsid w:val="00BB769E"/>
    <w:rsid w:val="00BB76DC"/>
    <w:rsid w:val="00BB78F7"/>
    <w:rsid w:val="00BB79E1"/>
    <w:rsid w:val="00BB7A17"/>
    <w:rsid w:val="00BB7A63"/>
    <w:rsid w:val="00BB7E89"/>
    <w:rsid w:val="00BB7F45"/>
    <w:rsid w:val="00BC005A"/>
    <w:rsid w:val="00BC00B0"/>
    <w:rsid w:val="00BC01AD"/>
    <w:rsid w:val="00BC0C31"/>
    <w:rsid w:val="00BC136A"/>
    <w:rsid w:val="00BC1894"/>
    <w:rsid w:val="00BC193F"/>
    <w:rsid w:val="00BC1CBF"/>
    <w:rsid w:val="00BC1F4F"/>
    <w:rsid w:val="00BC1F64"/>
    <w:rsid w:val="00BC24C0"/>
    <w:rsid w:val="00BC26E1"/>
    <w:rsid w:val="00BC2728"/>
    <w:rsid w:val="00BC2A86"/>
    <w:rsid w:val="00BC2DF8"/>
    <w:rsid w:val="00BC331D"/>
    <w:rsid w:val="00BC3413"/>
    <w:rsid w:val="00BC34C2"/>
    <w:rsid w:val="00BC3991"/>
    <w:rsid w:val="00BC3A43"/>
    <w:rsid w:val="00BC41C2"/>
    <w:rsid w:val="00BC48E0"/>
    <w:rsid w:val="00BC5361"/>
    <w:rsid w:val="00BC53F7"/>
    <w:rsid w:val="00BC5525"/>
    <w:rsid w:val="00BC5527"/>
    <w:rsid w:val="00BC5971"/>
    <w:rsid w:val="00BC5B36"/>
    <w:rsid w:val="00BC5C3D"/>
    <w:rsid w:val="00BC5E8A"/>
    <w:rsid w:val="00BC6395"/>
    <w:rsid w:val="00BC63F1"/>
    <w:rsid w:val="00BC65D5"/>
    <w:rsid w:val="00BC662D"/>
    <w:rsid w:val="00BC6DEF"/>
    <w:rsid w:val="00BC7482"/>
    <w:rsid w:val="00BC74D9"/>
    <w:rsid w:val="00BC754B"/>
    <w:rsid w:val="00BC7906"/>
    <w:rsid w:val="00BC7AF0"/>
    <w:rsid w:val="00BD0A05"/>
    <w:rsid w:val="00BD0B1C"/>
    <w:rsid w:val="00BD0E9D"/>
    <w:rsid w:val="00BD0F22"/>
    <w:rsid w:val="00BD108F"/>
    <w:rsid w:val="00BD15B9"/>
    <w:rsid w:val="00BD171E"/>
    <w:rsid w:val="00BD1A2C"/>
    <w:rsid w:val="00BD1EAD"/>
    <w:rsid w:val="00BD238F"/>
    <w:rsid w:val="00BD282A"/>
    <w:rsid w:val="00BD2848"/>
    <w:rsid w:val="00BD2901"/>
    <w:rsid w:val="00BD2BAA"/>
    <w:rsid w:val="00BD2D60"/>
    <w:rsid w:val="00BD2F91"/>
    <w:rsid w:val="00BD3639"/>
    <w:rsid w:val="00BD36CE"/>
    <w:rsid w:val="00BD3705"/>
    <w:rsid w:val="00BD398F"/>
    <w:rsid w:val="00BD3D38"/>
    <w:rsid w:val="00BD3D6A"/>
    <w:rsid w:val="00BD3EEA"/>
    <w:rsid w:val="00BD41DE"/>
    <w:rsid w:val="00BD428E"/>
    <w:rsid w:val="00BD42C5"/>
    <w:rsid w:val="00BD491A"/>
    <w:rsid w:val="00BD4973"/>
    <w:rsid w:val="00BD4B07"/>
    <w:rsid w:val="00BD4EC9"/>
    <w:rsid w:val="00BD4F01"/>
    <w:rsid w:val="00BD4F80"/>
    <w:rsid w:val="00BD5085"/>
    <w:rsid w:val="00BD53E8"/>
    <w:rsid w:val="00BD5A0C"/>
    <w:rsid w:val="00BD6175"/>
    <w:rsid w:val="00BD6592"/>
    <w:rsid w:val="00BD6986"/>
    <w:rsid w:val="00BD700C"/>
    <w:rsid w:val="00BD721E"/>
    <w:rsid w:val="00BD7365"/>
    <w:rsid w:val="00BD7375"/>
    <w:rsid w:val="00BD796D"/>
    <w:rsid w:val="00BE001E"/>
    <w:rsid w:val="00BE0ACB"/>
    <w:rsid w:val="00BE0FC8"/>
    <w:rsid w:val="00BE1215"/>
    <w:rsid w:val="00BE1253"/>
    <w:rsid w:val="00BE1410"/>
    <w:rsid w:val="00BE1594"/>
    <w:rsid w:val="00BE15CF"/>
    <w:rsid w:val="00BE1D3B"/>
    <w:rsid w:val="00BE20CB"/>
    <w:rsid w:val="00BE2184"/>
    <w:rsid w:val="00BE23C9"/>
    <w:rsid w:val="00BE246F"/>
    <w:rsid w:val="00BE27FA"/>
    <w:rsid w:val="00BE2ACA"/>
    <w:rsid w:val="00BE2DC5"/>
    <w:rsid w:val="00BE329A"/>
    <w:rsid w:val="00BE32C9"/>
    <w:rsid w:val="00BE37B8"/>
    <w:rsid w:val="00BE3D26"/>
    <w:rsid w:val="00BE3DFC"/>
    <w:rsid w:val="00BE3E7B"/>
    <w:rsid w:val="00BE4110"/>
    <w:rsid w:val="00BE411C"/>
    <w:rsid w:val="00BE41D1"/>
    <w:rsid w:val="00BE4231"/>
    <w:rsid w:val="00BE4483"/>
    <w:rsid w:val="00BE4514"/>
    <w:rsid w:val="00BE4571"/>
    <w:rsid w:val="00BE4A44"/>
    <w:rsid w:val="00BE4BFA"/>
    <w:rsid w:val="00BE4F31"/>
    <w:rsid w:val="00BE51C7"/>
    <w:rsid w:val="00BE5213"/>
    <w:rsid w:val="00BE5280"/>
    <w:rsid w:val="00BE5508"/>
    <w:rsid w:val="00BE57C8"/>
    <w:rsid w:val="00BE5883"/>
    <w:rsid w:val="00BE6285"/>
    <w:rsid w:val="00BE6997"/>
    <w:rsid w:val="00BE699F"/>
    <w:rsid w:val="00BE6A1E"/>
    <w:rsid w:val="00BE6ECC"/>
    <w:rsid w:val="00BE772C"/>
    <w:rsid w:val="00BE7775"/>
    <w:rsid w:val="00BF02A6"/>
    <w:rsid w:val="00BF0354"/>
    <w:rsid w:val="00BF04E6"/>
    <w:rsid w:val="00BF061E"/>
    <w:rsid w:val="00BF0D9E"/>
    <w:rsid w:val="00BF0ED1"/>
    <w:rsid w:val="00BF10E3"/>
    <w:rsid w:val="00BF1196"/>
    <w:rsid w:val="00BF15B9"/>
    <w:rsid w:val="00BF174B"/>
    <w:rsid w:val="00BF1D5A"/>
    <w:rsid w:val="00BF2886"/>
    <w:rsid w:val="00BF2F94"/>
    <w:rsid w:val="00BF3247"/>
    <w:rsid w:val="00BF32B6"/>
    <w:rsid w:val="00BF35E7"/>
    <w:rsid w:val="00BF37F5"/>
    <w:rsid w:val="00BF3828"/>
    <w:rsid w:val="00BF40F4"/>
    <w:rsid w:val="00BF430D"/>
    <w:rsid w:val="00BF4434"/>
    <w:rsid w:val="00BF44C4"/>
    <w:rsid w:val="00BF4792"/>
    <w:rsid w:val="00BF47A5"/>
    <w:rsid w:val="00BF52CF"/>
    <w:rsid w:val="00BF5518"/>
    <w:rsid w:val="00BF5953"/>
    <w:rsid w:val="00BF5BEB"/>
    <w:rsid w:val="00BF63A8"/>
    <w:rsid w:val="00BF6CB7"/>
    <w:rsid w:val="00BF7B11"/>
    <w:rsid w:val="00BF7EB9"/>
    <w:rsid w:val="00C002C6"/>
    <w:rsid w:val="00C003A1"/>
    <w:rsid w:val="00C01349"/>
    <w:rsid w:val="00C019E1"/>
    <w:rsid w:val="00C01DB9"/>
    <w:rsid w:val="00C0207E"/>
    <w:rsid w:val="00C0234E"/>
    <w:rsid w:val="00C023AD"/>
    <w:rsid w:val="00C023CC"/>
    <w:rsid w:val="00C024E1"/>
    <w:rsid w:val="00C02511"/>
    <w:rsid w:val="00C02565"/>
    <w:rsid w:val="00C02F04"/>
    <w:rsid w:val="00C031B9"/>
    <w:rsid w:val="00C0384D"/>
    <w:rsid w:val="00C03D23"/>
    <w:rsid w:val="00C03F36"/>
    <w:rsid w:val="00C03FEE"/>
    <w:rsid w:val="00C04181"/>
    <w:rsid w:val="00C04672"/>
    <w:rsid w:val="00C04967"/>
    <w:rsid w:val="00C049B8"/>
    <w:rsid w:val="00C04BE5"/>
    <w:rsid w:val="00C051B5"/>
    <w:rsid w:val="00C0536B"/>
    <w:rsid w:val="00C0593B"/>
    <w:rsid w:val="00C061E2"/>
    <w:rsid w:val="00C06B62"/>
    <w:rsid w:val="00C072FE"/>
    <w:rsid w:val="00C0756F"/>
    <w:rsid w:val="00C076B5"/>
    <w:rsid w:val="00C077F2"/>
    <w:rsid w:val="00C104EA"/>
    <w:rsid w:val="00C1060F"/>
    <w:rsid w:val="00C10E66"/>
    <w:rsid w:val="00C11546"/>
    <w:rsid w:val="00C11A50"/>
    <w:rsid w:val="00C11B46"/>
    <w:rsid w:val="00C11EA6"/>
    <w:rsid w:val="00C12988"/>
    <w:rsid w:val="00C12C4A"/>
    <w:rsid w:val="00C12C4E"/>
    <w:rsid w:val="00C1300C"/>
    <w:rsid w:val="00C131A2"/>
    <w:rsid w:val="00C13F5F"/>
    <w:rsid w:val="00C143DF"/>
    <w:rsid w:val="00C146C3"/>
    <w:rsid w:val="00C1531F"/>
    <w:rsid w:val="00C15DEA"/>
    <w:rsid w:val="00C16066"/>
    <w:rsid w:val="00C1644A"/>
    <w:rsid w:val="00C16B84"/>
    <w:rsid w:val="00C16CAC"/>
    <w:rsid w:val="00C16F6F"/>
    <w:rsid w:val="00C16F9A"/>
    <w:rsid w:val="00C17773"/>
    <w:rsid w:val="00C17C7E"/>
    <w:rsid w:val="00C17FAD"/>
    <w:rsid w:val="00C2078F"/>
    <w:rsid w:val="00C21353"/>
    <w:rsid w:val="00C21766"/>
    <w:rsid w:val="00C217FE"/>
    <w:rsid w:val="00C21865"/>
    <w:rsid w:val="00C21BBD"/>
    <w:rsid w:val="00C22009"/>
    <w:rsid w:val="00C22027"/>
    <w:rsid w:val="00C22138"/>
    <w:rsid w:val="00C223C3"/>
    <w:rsid w:val="00C23682"/>
    <w:rsid w:val="00C238C2"/>
    <w:rsid w:val="00C24096"/>
    <w:rsid w:val="00C24811"/>
    <w:rsid w:val="00C248B1"/>
    <w:rsid w:val="00C24E59"/>
    <w:rsid w:val="00C24E8B"/>
    <w:rsid w:val="00C24F61"/>
    <w:rsid w:val="00C2509C"/>
    <w:rsid w:val="00C254B6"/>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1E3B"/>
    <w:rsid w:val="00C32552"/>
    <w:rsid w:val="00C326F4"/>
    <w:rsid w:val="00C32AE0"/>
    <w:rsid w:val="00C32E0E"/>
    <w:rsid w:val="00C32E95"/>
    <w:rsid w:val="00C331AF"/>
    <w:rsid w:val="00C333DD"/>
    <w:rsid w:val="00C3344A"/>
    <w:rsid w:val="00C34100"/>
    <w:rsid w:val="00C34707"/>
    <w:rsid w:val="00C3477E"/>
    <w:rsid w:val="00C34990"/>
    <w:rsid w:val="00C34A59"/>
    <w:rsid w:val="00C34D77"/>
    <w:rsid w:val="00C34DCC"/>
    <w:rsid w:val="00C36229"/>
    <w:rsid w:val="00C3669B"/>
    <w:rsid w:val="00C36DB0"/>
    <w:rsid w:val="00C36E24"/>
    <w:rsid w:val="00C37D2E"/>
    <w:rsid w:val="00C37E29"/>
    <w:rsid w:val="00C37FE6"/>
    <w:rsid w:val="00C400CE"/>
    <w:rsid w:val="00C405AF"/>
    <w:rsid w:val="00C405F0"/>
    <w:rsid w:val="00C4065E"/>
    <w:rsid w:val="00C40669"/>
    <w:rsid w:val="00C407EF"/>
    <w:rsid w:val="00C40B8D"/>
    <w:rsid w:val="00C40CC3"/>
    <w:rsid w:val="00C41219"/>
    <w:rsid w:val="00C41549"/>
    <w:rsid w:val="00C41B17"/>
    <w:rsid w:val="00C41FE1"/>
    <w:rsid w:val="00C425C4"/>
    <w:rsid w:val="00C42718"/>
    <w:rsid w:val="00C42794"/>
    <w:rsid w:val="00C42A8E"/>
    <w:rsid w:val="00C42C15"/>
    <w:rsid w:val="00C42D54"/>
    <w:rsid w:val="00C42F9C"/>
    <w:rsid w:val="00C430F7"/>
    <w:rsid w:val="00C438BD"/>
    <w:rsid w:val="00C43988"/>
    <w:rsid w:val="00C43E73"/>
    <w:rsid w:val="00C44007"/>
    <w:rsid w:val="00C440AA"/>
    <w:rsid w:val="00C44A96"/>
    <w:rsid w:val="00C45B21"/>
    <w:rsid w:val="00C46AEF"/>
    <w:rsid w:val="00C46FFF"/>
    <w:rsid w:val="00C472B3"/>
    <w:rsid w:val="00C4757B"/>
    <w:rsid w:val="00C47CC7"/>
    <w:rsid w:val="00C47DD1"/>
    <w:rsid w:val="00C5033B"/>
    <w:rsid w:val="00C5058A"/>
    <w:rsid w:val="00C50D15"/>
    <w:rsid w:val="00C50F3F"/>
    <w:rsid w:val="00C50FE0"/>
    <w:rsid w:val="00C510D3"/>
    <w:rsid w:val="00C518C3"/>
    <w:rsid w:val="00C51CA8"/>
    <w:rsid w:val="00C51D16"/>
    <w:rsid w:val="00C51F8D"/>
    <w:rsid w:val="00C52196"/>
    <w:rsid w:val="00C523ED"/>
    <w:rsid w:val="00C52995"/>
    <w:rsid w:val="00C52C5F"/>
    <w:rsid w:val="00C531B2"/>
    <w:rsid w:val="00C531F7"/>
    <w:rsid w:val="00C53593"/>
    <w:rsid w:val="00C536F1"/>
    <w:rsid w:val="00C538B3"/>
    <w:rsid w:val="00C53909"/>
    <w:rsid w:val="00C540DC"/>
    <w:rsid w:val="00C541CD"/>
    <w:rsid w:val="00C545FA"/>
    <w:rsid w:val="00C5496A"/>
    <w:rsid w:val="00C54C79"/>
    <w:rsid w:val="00C5503F"/>
    <w:rsid w:val="00C55370"/>
    <w:rsid w:val="00C555A6"/>
    <w:rsid w:val="00C555B7"/>
    <w:rsid w:val="00C56094"/>
    <w:rsid w:val="00C56192"/>
    <w:rsid w:val="00C56377"/>
    <w:rsid w:val="00C5657B"/>
    <w:rsid w:val="00C56791"/>
    <w:rsid w:val="00C56A75"/>
    <w:rsid w:val="00C573FD"/>
    <w:rsid w:val="00C577CD"/>
    <w:rsid w:val="00C57800"/>
    <w:rsid w:val="00C57BA9"/>
    <w:rsid w:val="00C57BDF"/>
    <w:rsid w:val="00C57EB6"/>
    <w:rsid w:val="00C60100"/>
    <w:rsid w:val="00C603C7"/>
    <w:rsid w:val="00C60477"/>
    <w:rsid w:val="00C60501"/>
    <w:rsid w:val="00C60B26"/>
    <w:rsid w:val="00C60C0E"/>
    <w:rsid w:val="00C60FEF"/>
    <w:rsid w:val="00C6130B"/>
    <w:rsid w:val="00C613A8"/>
    <w:rsid w:val="00C6163C"/>
    <w:rsid w:val="00C617B4"/>
    <w:rsid w:val="00C618B3"/>
    <w:rsid w:val="00C621A8"/>
    <w:rsid w:val="00C623B7"/>
    <w:rsid w:val="00C626D0"/>
    <w:rsid w:val="00C62861"/>
    <w:rsid w:val="00C62AA9"/>
    <w:rsid w:val="00C62DD4"/>
    <w:rsid w:val="00C63452"/>
    <w:rsid w:val="00C63577"/>
    <w:rsid w:val="00C637AF"/>
    <w:rsid w:val="00C6381C"/>
    <w:rsid w:val="00C63BC1"/>
    <w:rsid w:val="00C63D9D"/>
    <w:rsid w:val="00C63F5D"/>
    <w:rsid w:val="00C640B0"/>
    <w:rsid w:val="00C64101"/>
    <w:rsid w:val="00C641E8"/>
    <w:rsid w:val="00C64236"/>
    <w:rsid w:val="00C645A1"/>
    <w:rsid w:val="00C647C3"/>
    <w:rsid w:val="00C647FB"/>
    <w:rsid w:val="00C64864"/>
    <w:rsid w:val="00C64BD1"/>
    <w:rsid w:val="00C64C00"/>
    <w:rsid w:val="00C64E7C"/>
    <w:rsid w:val="00C65436"/>
    <w:rsid w:val="00C65746"/>
    <w:rsid w:val="00C65BE4"/>
    <w:rsid w:val="00C65DD7"/>
    <w:rsid w:val="00C661CC"/>
    <w:rsid w:val="00C6649C"/>
    <w:rsid w:val="00C6679B"/>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58"/>
    <w:rsid w:val="00C731AF"/>
    <w:rsid w:val="00C73468"/>
    <w:rsid w:val="00C7385E"/>
    <w:rsid w:val="00C73F59"/>
    <w:rsid w:val="00C73F98"/>
    <w:rsid w:val="00C74343"/>
    <w:rsid w:val="00C7484C"/>
    <w:rsid w:val="00C74E2E"/>
    <w:rsid w:val="00C74F34"/>
    <w:rsid w:val="00C752A8"/>
    <w:rsid w:val="00C75464"/>
    <w:rsid w:val="00C75468"/>
    <w:rsid w:val="00C75524"/>
    <w:rsid w:val="00C75852"/>
    <w:rsid w:val="00C7588E"/>
    <w:rsid w:val="00C7593F"/>
    <w:rsid w:val="00C75B6E"/>
    <w:rsid w:val="00C75FC4"/>
    <w:rsid w:val="00C76517"/>
    <w:rsid w:val="00C766B0"/>
    <w:rsid w:val="00C76791"/>
    <w:rsid w:val="00C768CA"/>
    <w:rsid w:val="00C76B01"/>
    <w:rsid w:val="00C76B5A"/>
    <w:rsid w:val="00C76E90"/>
    <w:rsid w:val="00C770AF"/>
    <w:rsid w:val="00C7712A"/>
    <w:rsid w:val="00C77497"/>
    <w:rsid w:val="00C777F6"/>
    <w:rsid w:val="00C80451"/>
    <w:rsid w:val="00C804AB"/>
    <w:rsid w:val="00C804EA"/>
    <w:rsid w:val="00C80649"/>
    <w:rsid w:val="00C807AA"/>
    <w:rsid w:val="00C80941"/>
    <w:rsid w:val="00C809A3"/>
    <w:rsid w:val="00C80A70"/>
    <w:rsid w:val="00C81226"/>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C7"/>
    <w:rsid w:val="00C83BEC"/>
    <w:rsid w:val="00C83F39"/>
    <w:rsid w:val="00C83F70"/>
    <w:rsid w:val="00C84197"/>
    <w:rsid w:val="00C848AD"/>
    <w:rsid w:val="00C848F1"/>
    <w:rsid w:val="00C84B97"/>
    <w:rsid w:val="00C84BFB"/>
    <w:rsid w:val="00C84C89"/>
    <w:rsid w:val="00C85011"/>
    <w:rsid w:val="00C852D1"/>
    <w:rsid w:val="00C85300"/>
    <w:rsid w:val="00C85A95"/>
    <w:rsid w:val="00C85CA7"/>
    <w:rsid w:val="00C8672B"/>
    <w:rsid w:val="00C8689E"/>
    <w:rsid w:val="00C86C27"/>
    <w:rsid w:val="00C86FBE"/>
    <w:rsid w:val="00C86FEE"/>
    <w:rsid w:val="00C87177"/>
    <w:rsid w:val="00C87387"/>
    <w:rsid w:val="00C87679"/>
    <w:rsid w:val="00C877F6"/>
    <w:rsid w:val="00C878A4"/>
    <w:rsid w:val="00C87AC3"/>
    <w:rsid w:val="00C87B55"/>
    <w:rsid w:val="00C90056"/>
    <w:rsid w:val="00C9029F"/>
    <w:rsid w:val="00C90998"/>
    <w:rsid w:val="00C90A2D"/>
    <w:rsid w:val="00C90E18"/>
    <w:rsid w:val="00C917E9"/>
    <w:rsid w:val="00C9197A"/>
    <w:rsid w:val="00C91C05"/>
    <w:rsid w:val="00C91C18"/>
    <w:rsid w:val="00C91C22"/>
    <w:rsid w:val="00C91CBB"/>
    <w:rsid w:val="00C91E40"/>
    <w:rsid w:val="00C922AE"/>
    <w:rsid w:val="00C92A1B"/>
    <w:rsid w:val="00C92CCA"/>
    <w:rsid w:val="00C92E19"/>
    <w:rsid w:val="00C92EC4"/>
    <w:rsid w:val="00C9301E"/>
    <w:rsid w:val="00C9322C"/>
    <w:rsid w:val="00C934B2"/>
    <w:rsid w:val="00C93538"/>
    <w:rsid w:val="00C93DF1"/>
    <w:rsid w:val="00C93E79"/>
    <w:rsid w:val="00C9402C"/>
    <w:rsid w:val="00C943A8"/>
    <w:rsid w:val="00C943EF"/>
    <w:rsid w:val="00C9454A"/>
    <w:rsid w:val="00C9472D"/>
    <w:rsid w:val="00C9497E"/>
    <w:rsid w:val="00C949F1"/>
    <w:rsid w:val="00C94C2D"/>
    <w:rsid w:val="00C94C92"/>
    <w:rsid w:val="00C95089"/>
    <w:rsid w:val="00C9543D"/>
    <w:rsid w:val="00C95E34"/>
    <w:rsid w:val="00C95E61"/>
    <w:rsid w:val="00C95E7E"/>
    <w:rsid w:val="00C960D9"/>
    <w:rsid w:val="00C965D6"/>
    <w:rsid w:val="00C965E1"/>
    <w:rsid w:val="00C969F6"/>
    <w:rsid w:val="00C96B25"/>
    <w:rsid w:val="00C970C4"/>
    <w:rsid w:val="00C9739D"/>
    <w:rsid w:val="00C9749B"/>
    <w:rsid w:val="00C979F2"/>
    <w:rsid w:val="00CA00A4"/>
    <w:rsid w:val="00CA0112"/>
    <w:rsid w:val="00CA0539"/>
    <w:rsid w:val="00CA13F8"/>
    <w:rsid w:val="00CA1657"/>
    <w:rsid w:val="00CA209E"/>
    <w:rsid w:val="00CA242F"/>
    <w:rsid w:val="00CA2638"/>
    <w:rsid w:val="00CA2829"/>
    <w:rsid w:val="00CA2843"/>
    <w:rsid w:val="00CA2AE6"/>
    <w:rsid w:val="00CA2C8B"/>
    <w:rsid w:val="00CA2D31"/>
    <w:rsid w:val="00CA2F98"/>
    <w:rsid w:val="00CA3128"/>
    <w:rsid w:val="00CA3503"/>
    <w:rsid w:val="00CA362A"/>
    <w:rsid w:val="00CA37AC"/>
    <w:rsid w:val="00CA3BEE"/>
    <w:rsid w:val="00CA3E22"/>
    <w:rsid w:val="00CA4063"/>
    <w:rsid w:val="00CA41C2"/>
    <w:rsid w:val="00CA4366"/>
    <w:rsid w:val="00CA47D5"/>
    <w:rsid w:val="00CA4B0E"/>
    <w:rsid w:val="00CA4E22"/>
    <w:rsid w:val="00CA4E60"/>
    <w:rsid w:val="00CA50D6"/>
    <w:rsid w:val="00CA52E4"/>
    <w:rsid w:val="00CA5DDE"/>
    <w:rsid w:val="00CA5DE7"/>
    <w:rsid w:val="00CA6233"/>
    <w:rsid w:val="00CA62D0"/>
    <w:rsid w:val="00CA65C9"/>
    <w:rsid w:val="00CA65F4"/>
    <w:rsid w:val="00CA6777"/>
    <w:rsid w:val="00CA6874"/>
    <w:rsid w:val="00CA6A44"/>
    <w:rsid w:val="00CA6B49"/>
    <w:rsid w:val="00CA6E7B"/>
    <w:rsid w:val="00CA6EAD"/>
    <w:rsid w:val="00CA72B8"/>
    <w:rsid w:val="00CA7533"/>
    <w:rsid w:val="00CA7A8B"/>
    <w:rsid w:val="00CA7AF5"/>
    <w:rsid w:val="00CA7BEB"/>
    <w:rsid w:val="00CA7C09"/>
    <w:rsid w:val="00CA7E88"/>
    <w:rsid w:val="00CA7F0C"/>
    <w:rsid w:val="00CB0034"/>
    <w:rsid w:val="00CB0EC3"/>
    <w:rsid w:val="00CB0FE7"/>
    <w:rsid w:val="00CB0FEA"/>
    <w:rsid w:val="00CB1564"/>
    <w:rsid w:val="00CB1C21"/>
    <w:rsid w:val="00CB1C3D"/>
    <w:rsid w:val="00CB1DC7"/>
    <w:rsid w:val="00CB1DC8"/>
    <w:rsid w:val="00CB1E98"/>
    <w:rsid w:val="00CB2424"/>
    <w:rsid w:val="00CB243D"/>
    <w:rsid w:val="00CB28D4"/>
    <w:rsid w:val="00CB2B64"/>
    <w:rsid w:val="00CB2DCA"/>
    <w:rsid w:val="00CB31FD"/>
    <w:rsid w:val="00CB33CB"/>
    <w:rsid w:val="00CB3D3A"/>
    <w:rsid w:val="00CB3FB8"/>
    <w:rsid w:val="00CB4258"/>
    <w:rsid w:val="00CB4291"/>
    <w:rsid w:val="00CB4479"/>
    <w:rsid w:val="00CB4548"/>
    <w:rsid w:val="00CB4B89"/>
    <w:rsid w:val="00CB4BD6"/>
    <w:rsid w:val="00CB4D97"/>
    <w:rsid w:val="00CB5068"/>
    <w:rsid w:val="00CB5715"/>
    <w:rsid w:val="00CB5885"/>
    <w:rsid w:val="00CB5C06"/>
    <w:rsid w:val="00CB5CF6"/>
    <w:rsid w:val="00CB5D78"/>
    <w:rsid w:val="00CB6387"/>
    <w:rsid w:val="00CB63E7"/>
    <w:rsid w:val="00CB64DE"/>
    <w:rsid w:val="00CB6576"/>
    <w:rsid w:val="00CB74B1"/>
    <w:rsid w:val="00CB7654"/>
    <w:rsid w:val="00CB781F"/>
    <w:rsid w:val="00CB7894"/>
    <w:rsid w:val="00CC08F2"/>
    <w:rsid w:val="00CC08FB"/>
    <w:rsid w:val="00CC0948"/>
    <w:rsid w:val="00CC0A9E"/>
    <w:rsid w:val="00CC0AAF"/>
    <w:rsid w:val="00CC0B72"/>
    <w:rsid w:val="00CC0B79"/>
    <w:rsid w:val="00CC1062"/>
    <w:rsid w:val="00CC10D4"/>
    <w:rsid w:val="00CC1398"/>
    <w:rsid w:val="00CC1580"/>
    <w:rsid w:val="00CC1728"/>
    <w:rsid w:val="00CC172C"/>
    <w:rsid w:val="00CC1F13"/>
    <w:rsid w:val="00CC24AF"/>
    <w:rsid w:val="00CC24B2"/>
    <w:rsid w:val="00CC25D4"/>
    <w:rsid w:val="00CC26DA"/>
    <w:rsid w:val="00CC290D"/>
    <w:rsid w:val="00CC2D5D"/>
    <w:rsid w:val="00CC3056"/>
    <w:rsid w:val="00CC3175"/>
    <w:rsid w:val="00CC3437"/>
    <w:rsid w:val="00CC3535"/>
    <w:rsid w:val="00CC3C0B"/>
    <w:rsid w:val="00CC426D"/>
    <w:rsid w:val="00CC447D"/>
    <w:rsid w:val="00CC470A"/>
    <w:rsid w:val="00CC4828"/>
    <w:rsid w:val="00CC4971"/>
    <w:rsid w:val="00CC4F75"/>
    <w:rsid w:val="00CC54FF"/>
    <w:rsid w:val="00CC635A"/>
    <w:rsid w:val="00CC6406"/>
    <w:rsid w:val="00CC67E9"/>
    <w:rsid w:val="00CC6823"/>
    <w:rsid w:val="00CC6AB4"/>
    <w:rsid w:val="00CC7A77"/>
    <w:rsid w:val="00CC7A82"/>
    <w:rsid w:val="00CC7EAC"/>
    <w:rsid w:val="00CD0007"/>
    <w:rsid w:val="00CD0028"/>
    <w:rsid w:val="00CD02C6"/>
    <w:rsid w:val="00CD03F1"/>
    <w:rsid w:val="00CD05BA"/>
    <w:rsid w:val="00CD0833"/>
    <w:rsid w:val="00CD0AED"/>
    <w:rsid w:val="00CD106A"/>
    <w:rsid w:val="00CD1245"/>
    <w:rsid w:val="00CD169F"/>
    <w:rsid w:val="00CD1774"/>
    <w:rsid w:val="00CD21A8"/>
    <w:rsid w:val="00CD2443"/>
    <w:rsid w:val="00CD2476"/>
    <w:rsid w:val="00CD312E"/>
    <w:rsid w:val="00CD35C6"/>
    <w:rsid w:val="00CD39E4"/>
    <w:rsid w:val="00CD4141"/>
    <w:rsid w:val="00CD42FD"/>
    <w:rsid w:val="00CD446A"/>
    <w:rsid w:val="00CD46BE"/>
    <w:rsid w:val="00CD4A8F"/>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D7F9B"/>
    <w:rsid w:val="00CE003E"/>
    <w:rsid w:val="00CE03DD"/>
    <w:rsid w:val="00CE088D"/>
    <w:rsid w:val="00CE0A71"/>
    <w:rsid w:val="00CE110A"/>
    <w:rsid w:val="00CE1444"/>
    <w:rsid w:val="00CE14C6"/>
    <w:rsid w:val="00CE161D"/>
    <w:rsid w:val="00CE1B19"/>
    <w:rsid w:val="00CE2067"/>
    <w:rsid w:val="00CE2AF2"/>
    <w:rsid w:val="00CE311E"/>
    <w:rsid w:val="00CE3464"/>
    <w:rsid w:val="00CE354B"/>
    <w:rsid w:val="00CE36CA"/>
    <w:rsid w:val="00CE4254"/>
    <w:rsid w:val="00CE4466"/>
    <w:rsid w:val="00CE4846"/>
    <w:rsid w:val="00CE4935"/>
    <w:rsid w:val="00CE4D88"/>
    <w:rsid w:val="00CE4E94"/>
    <w:rsid w:val="00CE56DB"/>
    <w:rsid w:val="00CE58B5"/>
    <w:rsid w:val="00CE611D"/>
    <w:rsid w:val="00CE613B"/>
    <w:rsid w:val="00CE6161"/>
    <w:rsid w:val="00CE67F9"/>
    <w:rsid w:val="00CE68D8"/>
    <w:rsid w:val="00CE6B46"/>
    <w:rsid w:val="00CE6CB5"/>
    <w:rsid w:val="00CE70DF"/>
    <w:rsid w:val="00CE73A9"/>
    <w:rsid w:val="00CE73C2"/>
    <w:rsid w:val="00CE74A8"/>
    <w:rsid w:val="00CE7551"/>
    <w:rsid w:val="00CE75A8"/>
    <w:rsid w:val="00CE7696"/>
    <w:rsid w:val="00CE7EB8"/>
    <w:rsid w:val="00CF0787"/>
    <w:rsid w:val="00CF0939"/>
    <w:rsid w:val="00CF0AF1"/>
    <w:rsid w:val="00CF0CC5"/>
    <w:rsid w:val="00CF0D06"/>
    <w:rsid w:val="00CF1219"/>
    <w:rsid w:val="00CF133A"/>
    <w:rsid w:val="00CF1345"/>
    <w:rsid w:val="00CF15B8"/>
    <w:rsid w:val="00CF16C9"/>
    <w:rsid w:val="00CF1852"/>
    <w:rsid w:val="00CF1E74"/>
    <w:rsid w:val="00CF2413"/>
    <w:rsid w:val="00CF27F8"/>
    <w:rsid w:val="00CF28A2"/>
    <w:rsid w:val="00CF28A4"/>
    <w:rsid w:val="00CF28ED"/>
    <w:rsid w:val="00CF2AE2"/>
    <w:rsid w:val="00CF2C00"/>
    <w:rsid w:val="00CF2FBB"/>
    <w:rsid w:val="00CF3179"/>
    <w:rsid w:val="00CF32B7"/>
    <w:rsid w:val="00CF3A57"/>
    <w:rsid w:val="00CF3BE8"/>
    <w:rsid w:val="00CF3CD4"/>
    <w:rsid w:val="00CF3DCF"/>
    <w:rsid w:val="00CF46CB"/>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0FA1"/>
    <w:rsid w:val="00D01693"/>
    <w:rsid w:val="00D019D0"/>
    <w:rsid w:val="00D01CCA"/>
    <w:rsid w:val="00D01EF9"/>
    <w:rsid w:val="00D02239"/>
    <w:rsid w:val="00D02A59"/>
    <w:rsid w:val="00D02AFA"/>
    <w:rsid w:val="00D02C57"/>
    <w:rsid w:val="00D02CBD"/>
    <w:rsid w:val="00D03019"/>
    <w:rsid w:val="00D0325A"/>
    <w:rsid w:val="00D03393"/>
    <w:rsid w:val="00D033EC"/>
    <w:rsid w:val="00D0372A"/>
    <w:rsid w:val="00D039F5"/>
    <w:rsid w:val="00D03C12"/>
    <w:rsid w:val="00D04078"/>
    <w:rsid w:val="00D041C1"/>
    <w:rsid w:val="00D045E9"/>
    <w:rsid w:val="00D04CF3"/>
    <w:rsid w:val="00D04F4B"/>
    <w:rsid w:val="00D053C0"/>
    <w:rsid w:val="00D056BE"/>
    <w:rsid w:val="00D05751"/>
    <w:rsid w:val="00D058E4"/>
    <w:rsid w:val="00D05CDC"/>
    <w:rsid w:val="00D05E98"/>
    <w:rsid w:val="00D061DE"/>
    <w:rsid w:val="00D062B3"/>
    <w:rsid w:val="00D063C1"/>
    <w:rsid w:val="00D067FD"/>
    <w:rsid w:val="00D06DDB"/>
    <w:rsid w:val="00D076F9"/>
    <w:rsid w:val="00D079D1"/>
    <w:rsid w:val="00D07B5C"/>
    <w:rsid w:val="00D07FB0"/>
    <w:rsid w:val="00D1004A"/>
    <w:rsid w:val="00D106CA"/>
    <w:rsid w:val="00D10F6C"/>
    <w:rsid w:val="00D11019"/>
    <w:rsid w:val="00D11326"/>
    <w:rsid w:val="00D11530"/>
    <w:rsid w:val="00D1161C"/>
    <w:rsid w:val="00D117F0"/>
    <w:rsid w:val="00D11DB9"/>
    <w:rsid w:val="00D12286"/>
    <w:rsid w:val="00D12418"/>
    <w:rsid w:val="00D1292D"/>
    <w:rsid w:val="00D12C3B"/>
    <w:rsid w:val="00D12CE4"/>
    <w:rsid w:val="00D12F9A"/>
    <w:rsid w:val="00D12F9E"/>
    <w:rsid w:val="00D1303B"/>
    <w:rsid w:val="00D1325E"/>
    <w:rsid w:val="00D13383"/>
    <w:rsid w:val="00D1375B"/>
    <w:rsid w:val="00D138B2"/>
    <w:rsid w:val="00D13AC1"/>
    <w:rsid w:val="00D13CBC"/>
    <w:rsid w:val="00D13E7F"/>
    <w:rsid w:val="00D1450F"/>
    <w:rsid w:val="00D14738"/>
    <w:rsid w:val="00D1485C"/>
    <w:rsid w:val="00D14940"/>
    <w:rsid w:val="00D14ADA"/>
    <w:rsid w:val="00D14C40"/>
    <w:rsid w:val="00D14E76"/>
    <w:rsid w:val="00D14EAE"/>
    <w:rsid w:val="00D15084"/>
    <w:rsid w:val="00D151AB"/>
    <w:rsid w:val="00D15297"/>
    <w:rsid w:val="00D153F0"/>
    <w:rsid w:val="00D15CDB"/>
    <w:rsid w:val="00D15D8C"/>
    <w:rsid w:val="00D160AA"/>
    <w:rsid w:val="00D163B0"/>
    <w:rsid w:val="00D1647E"/>
    <w:rsid w:val="00D1692B"/>
    <w:rsid w:val="00D16F60"/>
    <w:rsid w:val="00D170CD"/>
    <w:rsid w:val="00D17342"/>
    <w:rsid w:val="00D177DC"/>
    <w:rsid w:val="00D17EF8"/>
    <w:rsid w:val="00D20166"/>
    <w:rsid w:val="00D20A40"/>
    <w:rsid w:val="00D20F21"/>
    <w:rsid w:val="00D219CE"/>
    <w:rsid w:val="00D224BB"/>
    <w:rsid w:val="00D224C5"/>
    <w:rsid w:val="00D22684"/>
    <w:rsid w:val="00D22D2D"/>
    <w:rsid w:val="00D232A0"/>
    <w:rsid w:val="00D235EE"/>
    <w:rsid w:val="00D2362A"/>
    <w:rsid w:val="00D23800"/>
    <w:rsid w:val="00D238E1"/>
    <w:rsid w:val="00D23BA6"/>
    <w:rsid w:val="00D23CB3"/>
    <w:rsid w:val="00D23D04"/>
    <w:rsid w:val="00D23D42"/>
    <w:rsid w:val="00D23DDA"/>
    <w:rsid w:val="00D23E08"/>
    <w:rsid w:val="00D24919"/>
    <w:rsid w:val="00D2494B"/>
    <w:rsid w:val="00D24B37"/>
    <w:rsid w:val="00D2559F"/>
    <w:rsid w:val="00D2598C"/>
    <w:rsid w:val="00D259E4"/>
    <w:rsid w:val="00D25D66"/>
    <w:rsid w:val="00D25D8E"/>
    <w:rsid w:val="00D261A0"/>
    <w:rsid w:val="00D261B8"/>
    <w:rsid w:val="00D261D4"/>
    <w:rsid w:val="00D26312"/>
    <w:rsid w:val="00D266D7"/>
    <w:rsid w:val="00D26A67"/>
    <w:rsid w:val="00D26E99"/>
    <w:rsid w:val="00D26F40"/>
    <w:rsid w:val="00D26FAF"/>
    <w:rsid w:val="00D27B17"/>
    <w:rsid w:val="00D27E1E"/>
    <w:rsid w:val="00D30084"/>
    <w:rsid w:val="00D307D6"/>
    <w:rsid w:val="00D30A11"/>
    <w:rsid w:val="00D30B5C"/>
    <w:rsid w:val="00D312E4"/>
    <w:rsid w:val="00D3213A"/>
    <w:rsid w:val="00D32386"/>
    <w:rsid w:val="00D32481"/>
    <w:rsid w:val="00D326C1"/>
    <w:rsid w:val="00D32714"/>
    <w:rsid w:val="00D3301E"/>
    <w:rsid w:val="00D3313D"/>
    <w:rsid w:val="00D33152"/>
    <w:rsid w:val="00D3316F"/>
    <w:rsid w:val="00D3334D"/>
    <w:rsid w:val="00D33557"/>
    <w:rsid w:val="00D33B4A"/>
    <w:rsid w:val="00D33F1C"/>
    <w:rsid w:val="00D341F3"/>
    <w:rsid w:val="00D342BE"/>
    <w:rsid w:val="00D35129"/>
    <w:rsid w:val="00D353D0"/>
    <w:rsid w:val="00D35F78"/>
    <w:rsid w:val="00D36652"/>
    <w:rsid w:val="00D36DD8"/>
    <w:rsid w:val="00D37281"/>
    <w:rsid w:val="00D374D7"/>
    <w:rsid w:val="00D37656"/>
    <w:rsid w:val="00D376D2"/>
    <w:rsid w:val="00D37793"/>
    <w:rsid w:val="00D37DAE"/>
    <w:rsid w:val="00D37DD5"/>
    <w:rsid w:val="00D37F28"/>
    <w:rsid w:val="00D408B2"/>
    <w:rsid w:val="00D40CB0"/>
    <w:rsid w:val="00D40E67"/>
    <w:rsid w:val="00D40EEE"/>
    <w:rsid w:val="00D4110C"/>
    <w:rsid w:val="00D416D3"/>
    <w:rsid w:val="00D4247E"/>
    <w:rsid w:val="00D4254A"/>
    <w:rsid w:val="00D42694"/>
    <w:rsid w:val="00D43110"/>
    <w:rsid w:val="00D432FF"/>
    <w:rsid w:val="00D43B70"/>
    <w:rsid w:val="00D43E9F"/>
    <w:rsid w:val="00D44B8F"/>
    <w:rsid w:val="00D44BD8"/>
    <w:rsid w:val="00D44C75"/>
    <w:rsid w:val="00D44CDA"/>
    <w:rsid w:val="00D45003"/>
    <w:rsid w:val="00D45056"/>
    <w:rsid w:val="00D450E9"/>
    <w:rsid w:val="00D45634"/>
    <w:rsid w:val="00D457E1"/>
    <w:rsid w:val="00D458A4"/>
    <w:rsid w:val="00D458F4"/>
    <w:rsid w:val="00D45E16"/>
    <w:rsid w:val="00D45E50"/>
    <w:rsid w:val="00D461D1"/>
    <w:rsid w:val="00D46A43"/>
    <w:rsid w:val="00D46B04"/>
    <w:rsid w:val="00D47421"/>
    <w:rsid w:val="00D47B04"/>
    <w:rsid w:val="00D47B7F"/>
    <w:rsid w:val="00D47F53"/>
    <w:rsid w:val="00D50538"/>
    <w:rsid w:val="00D50A0C"/>
    <w:rsid w:val="00D50BE5"/>
    <w:rsid w:val="00D5100C"/>
    <w:rsid w:val="00D511C8"/>
    <w:rsid w:val="00D5155C"/>
    <w:rsid w:val="00D51955"/>
    <w:rsid w:val="00D51ABF"/>
    <w:rsid w:val="00D51BA7"/>
    <w:rsid w:val="00D51BB3"/>
    <w:rsid w:val="00D51CC0"/>
    <w:rsid w:val="00D51F06"/>
    <w:rsid w:val="00D5207E"/>
    <w:rsid w:val="00D520F3"/>
    <w:rsid w:val="00D525B0"/>
    <w:rsid w:val="00D527B0"/>
    <w:rsid w:val="00D52802"/>
    <w:rsid w:val="00D529F3"/>
    <w:rsid w:val="00D52DEA"/>
    <w:rsid w:val="00D52E0C"/>
    <w:rsid w:val="00D53303"/>
    <w:rsid w:val="00D53988"/>
    <w:rsid w:val="00D53CCC"/>
    <w:rsid w:val="00D53ECE"/>
    <w:rsid w:val="00D53EE2"/>
    <w:rsid w:val="00D53F1A"/>
    <w:rsid w:val="00D5433E"/>
    <w:rsid w:val="00D54A2A"/>
    <w:rsid w:val="00D55124"/>
    <w:rsid w:val="00D559A6"/>
    <w:rsid w:val="00D55A17"/>
    <w:rsid w:val="00D56005"/>
    <w:rsid w:val="00D5668F"/>
    <w:rsid w:val="00D57511"/>
    <w:rsid w:val="00D575B7"/>
    <w:rsid w:val="00D5763A"/>
    <w:rsid w:val="00D57AEB"/>
    <w:rsid w:val="00D57F40"/>
    <w:rsid w:val="00D6012B"/>
    <w:rsid w:val="00D6027F"/>
    <w:rsid w:val="00D60431"/>
    <w:rsid w:val="00D604B6"/>
    <w:rsid w:val="00D6055E"/>
    <w:rsid w:val="00D60A64"/>
    <w:rsid w:val="00D60AA7"/>
    <w:rsid w:val="00D60BD7"/>
    <w:rsid w:val="00D60E72"/>
    <w:rsid w:val="00D60E79"/>
    <w:rsid w:val="00D6150E"/>
    <w:rsid w:val="00D615AF"/>
    <w:rsid w:val="00D6174E"/>
    <w:rsid w:val="00D617F6"/>
    <w:rsid w:val="00D6183B"/>
    <w:rsid w:val="00D619E5"/>
    <w:rsid w:val="00D620EF"/>
    <w:rsid w:val="00D62169"/>
    <w:rsid w:val="00D624E2"/>
    <w:rsid w:val="00D62520"/>
    <w:rsid w:val="00D625D8"/>
    <w:rsid w:val="00D62A7F"/>
    <w:rsid w:val="00D62B8E"/>
    <w:rsid w:val="00D650FC"/>
    <w:rsid w:val="00D653B6"/>
    <w:rsid w:val="00D657E1"/>
    <w:rsid w:val="00D65B5D"/>
    <w:rsid w:val="00D65C08"/>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136"/>
    <w:rsid w:val="00D726DA"/>
    <w:rsid w:val="00D72881"/>
    <w:rsid w:val="00D72AD7"/>
    <w:rsid w:val="00D72EFB"/>
    <w:rsid w:val="00D7348E"/>
    <w:rsid w:val="00D73874"/>
    <w:rsid w:val="00D73999"/>
    <w:rsid w:val="00D73BA2"/>
    <w:rsid w:val="00D741B5"/>
    <w:rsid w:val="00D745B1"/>
    <w:rsid w:val="00D746C0"/>
    <w:rsid w:val="00D74732"/>
    <w:rsid w:val="00D7476B"/>
    <w:rsid w:val="00D7490F"/>
    <w:rsid w:val="00D74C8E"/>
    <w:rsid w:val="00D74D7C"/>
    <w:rsid w:val="00D74E6D"/>
    <w:rsid w:val="00D7528D"/>
    <w:rsid w:val="00D752AB"/>
    <w:rsid w:val="00D756E2"/>
    <w:rsid w:val="00D7579B"/>
    <w:rsid w:val="00D75BF7"/>
    <w:rsid w:val="00D75CAB"/>
    <w:rsid w:val="00D762CA"/>
    <w:rsid w:val="00D7639B"/>
    <w:rsid w:val="00D76D71"/>
    <w:rsid w:val="00D77979"/>
    <w:rsid w:val="00D77AE5"/>
    <w:rsid w:val="00D77C37"/>
    <w:rsid w:val="00D80832"/>
    <w:rsid w:val="00D80AE1"/>
    <w:rsid w:val="00D80B9D"/>
    <w:rsid w:val="00D80DDC"/>
    <w:rsid w:val="00D810B9"/>
    <w:rsid w:val="00D81211"/>
    <w:rsid w:val="00D813AD"/>
    <w:rsid w:val="00D81D47"/>
    <w:rsid w:val="00D81FF9"/>
    <w:rsid w:val="00D82381"/>
    <w:rsid w:val="00D82462"/>
    <w:rsid w:val="00D82A53"/>
    <w:rsid w:val="00D82F9A"/>
    <w:rsid w:val="00D83125"/>
    <w:rsid w:val="00D83171"/>
    <w:rsid w:val="00D8328F"/>
    <w:rsid w:val="00D833F6"/>
    <w:rsid w:val="00D83424"/>
    <w:rsid w:val="00D83C67"/>
    <w:rsid w:val="00D843BB"/>
    <w:rsid w:val="00D85367"/>
    <w:rsid w:val="00D857A3"/>
    <w:rsid w:val="00D85F7D"/>
    <w:rsid w:val="00D86099"/>
    <w:rsid w:val="00D86484"/>
    <w:rsid w:val="00D869BD"/>
    <w:rsid w:val="00D86A62"/>
    <w:rsid w:val="00D86BD1"/>
    <w:rsid w:val="00D86EA1"/>
    <w:rsid w:val="00D871C1"/>
    <w:rsid w:val="00D879BD"/>
    <w:rsid w:val="00D902CC"/>
    <w:rsid w:val="00D908A8"/>
    <w:rsid w:val="00D90CF4"/>
    <w:rsid w:val="00D90D85"/>
    <w:rsid w:val="00D90E16"/>
    <w:rsid w:val="00D915D5"/>
    <w:rsid w:val="00D9162D"/>
    <w:rsid w:val="00D91745"/>
    <w:rsid w:val="00D91859"/>
    <w:rsid w:val="00D918F4"/>
    <w:rsid w:val="00D9208E"/>
    <w:rsid w:val="00D92601"/>
    <w:rsid w:val="00D92746"/>
    <w:rsid w:val="00D92CFD"/>
    <w:rsid w:val="00D92F99"/>
    <w:rsid w:val="00D92FBE"/>
    <w:rsid w:val="00D93713"/>
    <w:rsid w:val="00D93A95"/>
    <w:rsid w:val="00D93CCE"/>
    <w:rsid w:val="00D93D38"/>
    <w:rsid w:val="00D9413A"/>
    <w:rsid w:val="00D9431F"/>
    <w:rsid w:val="00D94655"/>
    <w:rsid w:val="00D94852"/>
    <w:rsid w:val="00D94903"/>
    <w:rsid w:val="00D94D2D"/>
    <w:rsid w:val="00D95247"/>
    <w:rsid w:val="00D9569B"/>
    <w:rsid w:val="00D96111"/>
    <w:rsid w:val="00D9680F"/>
    <w:rsid w:val="00D96DF9"/>
    <w:rsid w:val="00D97525"/>
    <w:rsid w:val="00D978AB"/>
    <w:rsid w:val="00D979A8"/>
    <w:rsid w:val="00D97CFC"/>
    <w:rsid w:val="00D97E6C"/>
    <w:rsid w:val="00D97E73"/>
    <w:rsid w:val="00D97F15"/>
    <w:rsid w:val="00D97FAE"/>
    <w:rsid w:val="00DA05CC"/>
    <w:rsid w:val="00DA0C11"/>
    <w:rsid w:val="00DA0D96"/>
    <w:rsid w:val="00DA1372"/>
    <w:rsid w:val="00DA156D"/>
    <w:rsid w:val="00DA18A3"/>
    <w:rsid w:val="00DA1A43"/>
    <w:rsid w:val="00DA1DC7"/>
    <w:rsid w:val="00DA1F03"/>
    <w:rsid w:val="00DA255A"/>
    <w:rsid w:val="00DA2689"/>
    <w:rsid w:val="00DA26DF"/>
    <w:rsid w:val="00DA28F9"/>
    <w:rsid w:val="00DA2B84"/>
    <w:rsid w:val="00DA2E29"/>
    <w:rsid w:val="00DA3287"/>
    <w:rsid w:val="00DA33E6"/>
    <w:rsid w:val="00DA3702"/>
    <w:rsid w:val="00DA3834"/>
    <w:rsid w:val="00DA3D55"/>
    <w:rsid w:val="00DA40CB"/>
    <w:rsid w:val="00DA49E4"/>
    <w:rsid w:val="00DA4FD5"/>
    <w:rsid w:val="00DA54D1"/>
    <w:rsid w:val="00DA568D"/>
    <w:rsid w:val="00DA5A1A"/>
    <w:rsid w:val="00DA5CD1"/>
    <w:rsid w:val="00DA5D9E"/>
    <w:rsid w:val="00DA5DB2"/>
    <w:rsid w:val="00DA5DE7"/>
    <w:rsid w:val="00DA678A"/>
    <w:rsid w:val="00DA69F5"/>
    <w:rsid w:val="00DA6C72"/>
    <w:rsid w:val="00DA6D81"/>
    <w:rsid w:val="00DA6DF4"/>
    <w:rsid w:val="00DA6E59"/>
    <w:rsid w:val="00DA704B"/>
    <w:rsid w:val="00DA73FC"/>
    <w:rsid w:val="00DA7428"/>
    <w:rsid w:val="00DA7831"/>
    <w:rsid w:val="00DA788C"/>
    <w:rsid w:val="00DA7C79"/>
    <w:rsid w:val="00DA7D38"/>
    <w:rsid w:val="00DB00AE"/>
    <w:rsid w:val="00DB0146"/>
    <w:rsid w:val="00DB016A"/>
    <w:rsid w:val="00DB0614"/>
    <w:rsid w:val="00DB0771"/>
    <w:rsid w:val="00DB087C"/>
    <w:rsid w:val="00DB0DFC"/>
    <w:rsid w:val="00DB0E4C"/>
    <w:rsid w:val="00DB1394"/>
    <w:rsid w:val="00DB146D"/>
    <w:rsid w:val="00DB16D9"/>
    <w:rsid w:val="00DB1876"/>
    <w:rsid w:val="00DB1D22"/>
    <w:rsid w:val="00DB1EF4"/>
    <w:rsid w:val="00DB20C9"/>
    <w:rsid w:val="00DB2514"/>
    <w:rsid w:val="00DB2B3C"/>
    <w:rsid w:val="00DB2D3C"/>
    <w:rsid w:val="00DB32C7"/>
    <w:rsid w:val="00DB3317"/>
    <w:rsid w:val="00DB398D"/>
    <w:rsid w:val="00DB4029"/>
    <w:rsid w:val="00DB42E7"/>
    <w:rsid w:val="00DB440F"/>
    <w:rsid w:val="00DB47C0"/>
    <w:rsid w:val="00DB49CD"/>
    <w:rsid w:val="00DB4A66"/>
    <w:rsid w:val="00DB4B81"/>
    <w:rsid w:val="00DB4CBB"/>
    <w:rsid w:val="00DB4CCF"/>
    <w:rsid w:val="00DB5045"/>
    <w:rsid w:val="00DB567E"/>
    <w:rsid w:val="00DB578C"/>
    <w:rsid w:val="00DB59C7"/>
    <w:rsid w:val="00DB5B13"/>
    <w:rsid w:val="00DB5BC0"/>
    <w:rsid w:val="00DB5C16"/>
    <w:rsid w:val="00DB5C23"/>
    <w:rsid w:val="00DB5E3D"/>
    <w:rsid w:val="00DB5FB7"/>
    <w:rsid w:val="00DB6492"/>
    <w:rsid w:val="00DB6B79"/>
    <w:rsid w:val="00DB6BDA"/>
    <w:rsid w:val="00DB6FD7"/>
    <w:rsid w:val="00DB702B"/>
    <w:rsid w:val="00DB755D"/>
    <w:rsid w:val="00DB773F"/>
    <w:rsid w:val="00DB780B"/>
    <w:rsid w:val="00DB7A6F"/>
    <w:rsid w:val="00DB7B79"/>
    <w:rsid w:val="00DB7B99"/>
    <w:rsid w:val="00DB7D3B"/>
    <w:rsid w:val="00DB7EDD"/>
    <w:rsid w:val="00DB7FA8"/>
    <w:rsid w:val="00DC0331"/>
    <w:rsid w:val="00DC082F"/>
    <w:rsid w:val="00DC0918"/>
    <w:rsid w:val="00DC0947"/>
    <w:rsid w:val="00DC0B2C"/>
    <w:rsid w:val="00DC0BFE"/>
    <w:rsid w:val="00DC0C55"/>
    <w:rsid w:val="00DC0DA5"/>
    <w:rsid w:val="00DC1212"/>
    <w:rsid w:val="00DC14CA"/>
    <w:rsid w:val="00DC1AB0"/>
    <w:rsid w:val="00DC1D01"/>
    <w:rsid w:val="00DC258C"/>
    <w:rsid w:val="00DC2737"/>
    <w:rsid w:val="00DC2E71"/>
    <w:rsid w:val="00DC3047"/>
    <w:rsid w:val="00DC3092"/>
    <w:rsid w:val="00DC3422"/>
    <w:rsid w:val="00DC3707"/>
    <w:rsid w:val="00DC37A0"/>
    <w:rsid w:val="00DC3859"/>
    <w:rsid w:val="00DC3914"/>
    <w:rsid w:val="00DC3C2F"/>
    <w:rsid w:val="00DC3FAD"/>
    <w:rsid w:val="00DC4A75"/>
    <w:rsid w:val="00DC4AA4"/>
    <w:rsid w:val="00DC4B83"/>
    <w:rsid w:val="00DC4E40"/>
    <w:rsid w:val="00DC4E6C"/>
    <w:rsid w:val="00DC4ED8"/>
    <w:rsid w:val="00DC4F4B"/>
    <w:rsid w:val="00DC535E"/>
    <w:rsid w:val="00DC539B"/>
    <w:rsid w:val="00DC5696"/>
    <w:rsid w:val="00DC5B76"/>
    <w:rsid w:val="00DC5C6B"/>
    <w:rsid w:val="00DC5C8A"/>
    <w:rsid w:val="00DC5DF2"/>
    <w:rsid w:val="00DC6084"/>
    <w:rsid w:val="00DC60BA"/>
    <w:rsid w:val="00DC6364"/>
    <w:rsid w:val="00DC63C0"/>
    <w:rsid w:val="00DC63DC"/>
    <w:rsid w:val="00DC64BE"/>
    <w:rsid w:val="00DC6652"/>
    <w:rsid w:val="00DC6754"/>
    <w:rsid w:val="00DC67B3"/>
    <w:rsid w:val="00DC717F"/>
    <w:rsid w:val="00DC7206"/>
    <w:rsid w:val="00DC738F"/>
    <w:rsid w:val="00DC7BB5"/>
    <w:rsid w:val="00DC7E93"/>
    <w:rsid w:val="00DD0734"/>
    <w:rsid w:val="00DD0AA3"/>
    <w:rsid w:val="00DD0D19"/>
    <w:rsid w:val="00DD0E34"/>
    <w:rsid w:val="00DD0E79"/>
    <w:rsid w:val="00DD0F8D"/>
    <w:rsid w:val="00DD17A1"/>
    <w:rsid w:val="00DD1835"/>
    <w:rsid w:val="00DD1898"/>
    <w:rsid w:val="00DD1B56"/>
    <w:rsid w:val="00DD203B"/>
    <w:rsid w:val="00DD21A4"/>
    <w:rsid w:val="00DD24DD"/>
    <w:rsid w:val="00DD25A1"/>
    <w:rsid w:val="00DD2CB6"/>
    <w:rsid w:val="00DD2F40"/>
    <w:rsid w:val="00DD2FC3"/>
    <w:rsid w:val="00DD3272"/>
    <w:rsid w:val="00DD354A"/>
    <w:rsid w:val="00DD35DD"/>
    <w:rsid w:val="00DD3E6A"/>
    <w:rsid w:val="00DD459B"/>
    <w:rsid w:val="00DD46B3"/>
    <w:rsid w:val="00DD48B9"/>
    <w:rsid w:val="00DD4B5D"/>
    <w:rsid w:val="00DD4C2D"/>
    <w:rsid w:val="00DD4C6D"/>
    <w:rsid w:val="00DD4CBC"/>
    <w:rsid w:val="00DD4DB3"/>
    <w:rsid w:val="00DD534F"/>
    <w:rsid w:val="00DD544A"/>
    <w:rsid w:val="00DD55DC"/>
    <w:rsid w:val="00DD5A90"/>
    <w:rsid w:val="00DD5CC3"/>
    <w:rsid w:val="00DD5E59"/>
    <w:rsid w:val="00DD60AD"/>
    <w:rsid w:val="00DD643E"/>
    <w:rsid w:val="00DD6876"/>
    <w:rsid w:val="00DD688C"/>
    <w:rsid w:val="00DD6A1D"/>
    <w:rsid w:val="00DD6BD4"/>
    <w:rsid w:val="00DD6C7A"/>
    <w:rsid w:val="00DD6F3A"/>
    <w:rsid w:val="00DD763F"/>
    <w:rsid w:val="00DD7F99"/>
    <w:rsid w:val="00DE03E5"/>
    <w:rsid w:val="00DE0875"/>
    <w:rsid w:val="00DE0BE2"/>
    <w:rsid w:val="00DE0D0E"/>
    <w:rsid w:val="00DE0DBD"/>
    <w:rsid w:val="00DE0EAF"/>
    <w:rsid w:val="00DE0EC4"/>
    <w:rsid w:val="00DE135B"/>
    <w:rsid w:val="00DE1362"/>
    <w:rsid w:val="00DE18E7"/>
    <w:rsid w:val="00DE1FB6"/>
    <w:rsid w:val="00DE1FED"/>
    <w:rsid w:val="00DE23E4"/>
    <w:rsid w:val="00DE2C7E"/>
    <w:rsid w:val="00DE311D"/>
    <w:rsid w:val="00DE36E3"/>
    <w:rsid w:val="00DE3DB0"/>
    <w:rsid w:val="00DE4638"/>
    <w:rsid w:val="00DE4783"/>
    <w:rsid w:val="00DE4B16"/>
    <w:rsid w:val="00DE4BE1"/>
    <w:rsid w:val="00DE4CBB"/>
    <w:rsid w:val="00DE4CCC"/>
    <w:rsid w:val="00DE50A2"/>
    <w:rsid w:val="00DE531B"/>
    <w:rsid w:val="00DE557C"/>
    <w:rsid w:val="00DE5A54"/>
    <w:rsid w:val="00DE5D12"/>
    <w:rsid w:val="00DE62B8"/>
    <w:rsid w:val="00DE630B"/>
    <w:rsid w:val="00DE68D1"/>
    <w:rsid w:val="00DE6A75"/>
    <w:rsid w:val="00DE6ABD"/>
    <w:rsid w:val="00DE6B72"/>
    <w:rsid w:val="00DE70F5"/>
    <w:rsid w:val="00DE78AF"/>
    <w:rsid w:val="00DF002D"/>
    <w:rsid w:val="00DF0C34"/>
    <w:rsid w:val="00DF0ECD"/>
    <w:rsid w:val="00DF107F"/>
    <w:rsid w:val="00DF16E3"/>
    <w:rsid w:val="00DF1D3F"/>
    <w:rsid w:val="00DF1E30"/>
    <w:rsid w:val="00DF2017"/>
    <w:rsid w:val="00DF2541"/>
    <w:rsid w:val="00DF29C8"/>
    <w:rsid w:val="00DF2EF7"/>
    <w:rsid w:val="00DF2FD8"/>
    <w:rsid w:val="00DF3007"/>
    <w:rsid w:val="00DF300A"/>
    <w:rsid w:val="00DF40CB"/>
    <w:rsid w:val="00DF4149"/>
    <w:rsid w:val="00DF41D4"/>
    <w:rsid w:val="00DF4BAB"/>
    <w:rsid w:val="00DF4FB4"/>
    <w:rsid w:val="00DF5195"/>
    <w:rsid w:val="00DF5B0D"/>
    <w:rsid w:val="00DF6157"/>
    <w:rsid w:val="00DF724B"/>
    <w:rsid w:val="00DF729B"/>
    <w:rsid w:val="00DF7915"/>
    <w:rsid w:val="00DF7BBC"/>
    <w:rsid w:val="00DF7E82"/>
    <w:rsid w:val="00E002EE"/>
    <w:rsid w:val="00E003B4"/>
    <w:rsid w:val="00E00446"/>
    <w:rsid w:val="00E006F1"/>
    <w:rsid w:val="00E0072E"/>
    <w:rsid w:val="00E00A3B"/>
    <w:rsid w:val="00E00B80"/>
    <w:rsid w:val="00E012B0"/>
    <w:rsid w:val="00E01330"/>
    <w:rsid w:val="00E016C0"/>
    <w:rsid w:val="00E02054"/>
    <w:rsid w:val="00E0237E"/>
    <w:rsid w:val="00E023AD"/>
    <w:rsid w:val="00E02402"/>
    <w:rsid w:val="00E02925"/>
    <w:rsid w:val="00E02A2D"/>
    <w:rsid w:val="00E02C38"/>
    <w:rsid w:val="00E03072"/>
    <w:rsid w:val="00E0349C"/>
    <w:rsid w:val="00E035D5"/>
    <w:rsid w:val="00E03983"/>
    <w:rsid w:val="00E03B91"/>
    <w:rsid w:val="00E03EC3"/>
    <w:rsid w:val="00E04072"/>
    <w:rsid w:val="00E049AF"/>
    <w:rsid w:val="00E04C39"/>
    <w:rsid w:val="00E04DDB"/>
    <w:rsid w:val="00E04F31"/>
    <w:rsid w:val="00E05606"/>
    <w:rsid w:val="00E0581B"/>
    <w:rsid w:val="00E05947"/>
    <w:rsid w:val="00E06097"/>
    <w:rsid w:val="00E061EC"/>
    <w:rsid w:val="00E065AC"/>
    <w:rsid w:val="00E0671B"/>
    <w:rsid w:val="00E0676B"/>
    <w:rsid w:val="00E07162"/>
    <w:rsid w:val="00E072BF"/>
    <w:rsid w:val="00E073F5"/>
    <w:rsid w:val="00E07D6F"/>
    <w:rsid w:val="00E07F7C"/>
    <w:rsid w:val="00E07FED"/>
    <w:rsid w:val="00E10019"/>
    <w:rsid w:val="00E101F4"/>
    <w:rsid w:val="00E1050D"/>
    <w:rsid w:val="00E1067A"/>
    <w:rsid w:val="00E107BC"/>
    <w:rsid w:val="00E10C3B"/>
    <w:rsid w:val="00E10DDB"/>
    <w:rsid w:val="00E10E91"/>
    <w:rsid w:val="00E10F9E"/>
    <w:rsid w:val="00E11258"/>
    <w:rsid w:val="00E11D4B"/>
    <w:rsid w:val="00E11DBC"/>
    <w:rsid w:val="00E12495"/>
    <w:rsid w:val="00E128A4"/>
    <w:rsid w:val="00E1304A"/>
    <w:rsid w:val="00E13984"/>
    <w:rsid w:val="00E13DBF"/>
    <w:rsid w:val="00E13F1C"/>
    <w:rsid w:val="00E1414F"/>
    <w:rsid w:val="00E143F8"/>
    <w:rsid w:val="00E148CD"/>
    <w:rsid w:val="00E149D4"/>
    <w:rsid w:val="00E14B62"/>
    <w:rsid w:val="00E15158"/>
    <w:rsid w:val="00E15CF0"/>
    <w:rsid w:val="00E162FE"/>
    <w:rsid w:val="00E16D69"/>
    <w:rsid w:val="00E16E66"/>
    <w:rsid w:val="00E16FF1"/>
    <w:rsid w:val="00E175BE"/>
    <w:rsid w:val="00E175CC"/>
    <w:rsid w:val="00E1774C"/>
    <w:rsid w:val="00E17A19"/>
    <w:rsid w:val="00E17AC8"/>
    <w:rsid w:val="00E17C32"/>
    <w:rsid w:val="00E17E66"/>
    <w:rsid w:val="00E17F99"/>
    <w:rsid w:val="00E20381"/>
    <w:rsid w:val="00E2051A"/>
    <w:rsid w:val="00E205BD"/>
    <w:rsid w:val="00E20911"/>
    <w:rsid w:val="00E21527"/>
    <w:rsid w:val="00E21761"/>
    <w:rsid w:val="00E21947"/>
    <w:rsid w:val="00E2199C"/>
    <w:rsid w:val="00E21B69"/>
    <w:rsid w:val="00E21E04"/>
    <w:rsid w:val="00E220EC"/>
    <w:rsid w:val="00E22BFB"/>
    <w:rsid w:val="00E231CC"/>
    <w:rsid w:val="00E232AE"/>
    <w:rsid w:val="00E232C4"/>
    <w:rsid w:val="00E2358F"/>
    <w:rsid w:val="00E2398D"/>
    <w:rsid w:val="00E23F3F"/>
    <w:rsid w:val="00E24232"/>
    <w:rsid w:val="00E24247"/>
    <w:rsid w:val="00E2425B"/>
    <w:rsid w:val="00E24CBC"/>
    <w:rsid w:val="00E2522C"/>
    <w:rsid w:val="00E25344"/>
    <w:rsid w:val="00E25729"/>
    <w:rsid w:val="00E25B31"/>
    <w:rsid w:val="00E25F8B"/>
    <w:rsid w:val="00E25FC4"/>
    <w:rsid w:val="00E26021"/>
    <w:rsid w:val="00E26201"/>
    <w:rsid w:val="00E265D8"/>
    <w:rsid w:val="00E271AB"/>
    <w:rsid w:val="00E3036F"/>
    <w:rsid w:val="00E30424"/>
    <w:rsid w:val="00E30997"/>
    <w:rsid w:val="00E30BC8"/>
    <w:rsid w:val="00E3179B"/>
    <w:rsid w:val="00E31935"/>
    <w:rsid w:val="00E31C63"/>
    <w:rsid w:val="00E32381"/>
    <w:rsid w:val="00E323E8"/>
    <w:rsid w:val="00E323F2"/>
    <w:rsid w:val="00E32DC0"/>
    <w:rsid w:val="00E33D17"/>
    <w:rsid w:val="00E33F01"/>
    <w:rsid w:val="00E33F2A"/>
    <w:rsid w:val="00E341C4"/>
    <w:rsid w:val="00E34298"/>
    <w:rsid w:val="00E342DB"/>
    <w:rsid w:val="00E34EFE"/>
    <w:rsid w:val="00E3506C"/>
    <w:rsid w:val="00E3525A"/>
    <w:rsid w:val="00E354F4"/>
    <w:rsid w:val="00E355DC"/>
    <w:rsid w:val="00E35BAA"/>
    <w:rsid w:val="00E35C76"/>
    <w:rsid w:val="00E35EB9"/>
    <w:rsid w:val="00E360BC"/>
    <w:rsid w:val="00E365E3"/>
    <w:rsid w:val="00E36888"/>
    <w:rsid w:val="00E37258"/>
    <w:rsid w:val="00E37A02"/>
    <w:rsid w:val="00E37BB3"/>
    <w:rsid w:val="00E37E61"/>
    <w:rsid w:val="00E37FCD"/>
    <w:rsid w:val="00E407C9"/>
    <w:rsid w:val="00E407FD"/>
    <w:rsid w:val="00E40DCC"/>
    <w:rsid w:val="00E410C3"/>
    <w:rsid w:val="00E415D3"/>
    <w:rsid w:val="00E41D0A"/>
    <w:rsid w:val="00E41DE8"/>
    <w:rsid w:val="00E41DFF"/>
    <w:rsid w:val="00E426DE"/>
    <w:rsid w:val="00E427DF"/>
    <w:rsid w:val="00E42942"/>
    <w:rsid w:val="00E43137"/>
    <w:rsid w:val="00E4314B"/>
    <w:rsid w:val="00E43379"/>
    <w:rsid w:val="00E438E0"/>
    <w:rsid w:val="00E43AFF"/>
    <w:rsid w:val="00E43B17"/>
    <w:rsid w:val="00E43B28"/>
    <w:rsid w:val="00E43D51"/>
    <w:rsid w:val="00E43F0E"/>
    <w:rsid w:val="00E442D1"/>
    <w:rsid w:val="00E4483C"/>
    <w:rsid w:val="00E44A26"/>
    <w:rsid w:val="00E44F27"/>
    <w:rsid w:val="00E45118"/>
    <w:rsid w:val="00E4516C"/>
    <w:rsid w:val="00E457BC"/>
    <w:rsid w:val="00E457BE"/>
    <w:rsid w:val="00E457CA"/>
    <w:rsid w:val="00E45ECB"/>
    <w:rsid w:val="00E46686"/>
    <w:rsid w:val="00E46730"/>
    <w:rsid w:val="00E46827"/>
    <w:rsid w:val="00E46DF8"/>
    <w:rsid w:val="00E46E4E"/>
    <w:rsid w:val="00E47119"/>
    <w:rsid w:val="00E47532"/>
    <w:rsid w:val="00E4771F"/>
    <w:rsid w:val="00E47BDD"/>
    <w:rsid w:val="00E500DD"/>
    <w:rsid w:val="00E50290"/>
    <w:rsid w:val="00E503A0"/>
    <w:rsid w:val="00E50571"/>
    <w:rsid w:val="00E50BE3"/>
    <w:rsid w:val="00E50E15"/>
    <w:rsid w:val="00E50E77"/>
    <w:rsid w:val="00E50FCC"/>
    <w:rsid w:val="00E5114E"/>
    <w:rsid w:val="00E51276"/>
    <w:rsid w:val="00E51708"/>
    <w:rsid w:val="00E519DB"/>
    <w:rsid w:val="00E52562"/>
    <w:rsid w:val="00E5256C"/>
    <w:rsid w:val="00E53376"/>
    <w:rsid w:val="00E53412"/>
    <w:rsid w:val="00E53754"/>
    <w:rsid w:val="00E5392C"/>
    <w:rsid w:val="00E53CF4"/>
    <w:rsid w:val="00E53E0E"/>
    <w:rsid w:val="00E53ECD"/>
    <w:rsid w:val="00E54063"/>
    <w:rsid w:val="00E54278"/>
    <w:rsid w:val="00E549DE"/>
    <w:rsid w:val="00E54E20"/>
    <w:rsid w:val="00E55689"/>
    <w:rsid w:val="00E56054"/>
    <w:rsid w:val="00E56329"/>
    <w:rsid w:val="00E5647B"/>
    <w:rsid w:val="00E5652C"/>
    <w:rsid w:val="00E56612"/>
    <w:rsid w:val="00E566BE"/>
    <w:rsid w:val="00E566D5"/>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3F2D"/>
    <w:rsid w:val="00E64552"/>
    <w:rsid w:val="00E64616"/>
    <w:rsid w:val="00E6475D"/>
    <w:rsid w:val="00E647C3"/>
    <w:rsid w:val="00E64B0D"/>
    <w:rsid w:val="00E64C47"/>
    <w:rsid w:val="00E64E63"/>
    <w:rsid w:val="00E64F34"/>
    <w:rsid w:val="00E65175"/>
    <w:rsid w:val="00E6527D"/>
    <w:rsid w:val="00E65900"/>
    <w:rsid w:val="00E65C06"/>
    <w:rsid w:val="00E66345"/>
    <w:rsid w:val="00E66598"/>
    <w:rsid w:val="00E665A3"/>
    <w:rsid w:val="00E673CE"/>
    <w:rsid w:val="00E67CA3"/>
    <w:rsid w:val="00E67D42"/>
    <w:rsid w:val="00E704A9"/>
    <w:rsid w:val="00E70B5A"/>
    <w:rsid w:val="00E714D7"/>
    <w:rsid w:val="00E71BCC"/>
    <w:rsid w:val="00E71C67"/>
    <w:rsid w:val="00E71CC2"/>
    <w:rsid w:val="00E71DED"/>
    <w:rsid w:val="00E721DC"/>
    <w:rsid w:val="00E72303"/>
    <w:rsid w:val="00E72590"/>
    <w:rsid w:val="00E72FC8"/>
    <w:rsid w:val="00E730BC"/>
    <w:rsid w:val="00E73248"/>
    <w:rsid w:val="00E732F5"/>
    <w:rsid w:val="00E737DA"/>
    <w:rsid w:val="00E73879"/>
    <w:rsid w:val="00E73A18"/>
    <w:rsid w:val="00E7463A"/>
    <w:rsid w:val="00E75427"/>
    <w:rsid w:val="00E757E9"/>
    <w:rsid w:val="00E759DE"/>
    <w:rsid w:val="00E75E82"/>
    <w:rsid w:val="00E762C6"/>
    <w:rsid w:val="00E76399"/>
    <w:rsid w:val="00E763AD"/>
    <w:rsid w:val="00E7680D"/>
    <w:rsid w:val="00E76A11"/>
    <w:rsid w:val="00E76F41"/>
    <w:rsid w:val="00E7715F"/>
    <w:rsid w:val="00E771A7"/>
    <w:rsid w:val="00E77549"/>
    <w:rsid w:val="00E77687"/>
    <w:rsid w:val="00E7787F"/>
    <w:rsid w:val="00E77A28"/>
    <w:rsid w:val="00E77CE8"/>
    <w:rsid w:val="00E807A0"/>
    <w:rsid w:val="00E8085A"/>
    <w:rsid w:val="00E8092D"/>
    <w:rsid w:val="00E80D21"/>
    <w:rsid w:val="00E816BD"/>
    <w:rsid w:val="00E81891"/>
    <w:rsid w:val="00E81C4F"/>
    <w:rsid w:val="00E81D87"/>
    <w:rsid w:val="00E81E33"/>
    <w:rsid w:val="00E824CC"/>
    <w:rsid w:val="00E826D5"/>
    <w:rsid w:val="00E8289C"/>
    <w:rsid w:val="00E82B06"/>
    <w:rsid w:val="00E8372C"/>
    <w:rsid w:val="00E83FBF"/>
    <w:rsid w:val="00E845C6"/>
    <w:rsid w:val="00E84DF5"/>
    <w:rsid w:val="00E84EBF"/>
    <w:rsid w:val="00E84F27"/>
    <w:rsid w:val="00E850B3"/>
    <w:rsid w:val="00E853DE"/>
    <w:rsid w:val="00E859A4"/>
    <w:rsid w:val="00E859F4"/>
    <w:rsid w:val="00E85ACA"/>
    <w:rsid w:val="00E85FA0"/>
    <w:rsid w:val="00E8600D"/>
    <w:rsid w:val="00E86205"/>
    <w:rsid w:val="00E86570"/>
    <w:rsid w:val="00E868E9"/>
    <w:rsid w:val="00E8690D"/>
    <w:rsid w:val="00E869BD"/>
    <w:rsid w:val="00E86CE4"/>
    <w:rsid w:val="00E87033"/>
    <w:rsid w:val="00E87399"/>
    <w:rsid w:val="00E875EA"/>
    <w:rsid w:val="00E87A2D"/>
    <w:rsid w:val="00E87EE1"/>
    <w:rsid w:val="00E87F6C"/>
    <w:rsid w:val="00E90134"/>
    <w:rsid w:val="00E90A4F"/>
    <w:rsid w:val="00E90B39"/>
    <w:rsid w:val="00E90DAF"/>
    <w:rsid w:val="00E90E29"/>
    <w:rsid w:val="00E90FA8"/>
    <w:rsid w:val="00E914EC"/>
    <w:rsid w:val="00E917F6"/>
    <w:rsid w:val="00E91849"/>
    <w:rsid w:val="00E91929"/>
    <w:rsid w:val="00E91ACE"/>
    <w:rsid w:val="00E91AF7"/>
    <w:rsid w:val="00E91B2C"/>
    <w:rsid w:val="00E91DF4"/>
    <w:rsid w:val="00E922EB"/>
    <w:rsid w:val="00E93020"/>
    <w:rsid w:val="00E938EC"/>
    <w:rsid w:val="00E93CF8"/>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406"/>
    <w:rsid w:val="00E97D98"/>
    <w:rsid w:val="00EA0015"/>
    <w:rsid w:val="00EA0022"/>
    <w:rsid w:val="00EA037C"/>
    <w:rsid w:val="00EA0480"/>
    <w:rsid w:val="00EA06D2"/>
    <w:rsid w:val="00EA12EA"/>
    <w:rsid w:val="00EA1793"/>
    <w:rsid w:val="00EA1A33"/>
    <w:rsid w:val="00EA1E3A"/>
    <w:rsid w:val="00EA276C"/>
    <w:rsid w:val="00EA285E"/>
    <w:rsid w:val="00EA295D"/>
    <w:rsid w:val="00EA29B7"/>
    <w:rsid w:val="00EA3036"/>
    <w:rsid w:val="00EA3096"/>
    <w:rsid w:val="00EA3400"/>
    <w:rsid w:val="00EA348C"/>
    <w:rsid w:val="00EA3630"/>
    <w:rsid w:val="00EA37C3"/>
    <w:rsid w:val="00EA3870"/>
    <w:rsid w:val="00EA4117"/>
    <w:rsid w:val="00EA4261"/>
    <w:rsid w:val="00EA437B"/>
    <w:rsid w:val="00EA4499"/>
    <w:rsid w:val="00EA4AE4"/>
    <w:rsid w:val="00EA4DA8"/>
    <w:rsid w:val="00EA4EAD"/>
    <w:rsid w:val="00EA4F48"/>
    <w:rsid w:val="00EA4FF0"/>
    <w:rsid w:val="00EA5305"/>
    <w:rsid w:val="00EA5414"/>
    <w:rsid w:val="00EA5468"/>
    <w:rsid w:val="00EA5CA2"/>
    <w:rsid w:val="00EA5E00"/>
    <w:rsid w:val="00EA623F"/>
    <w:rsid w:val="00EA66A7"/>
    <w:rsid w:val="00EA69C1"/>
    <w:rsid w:val="00EA6AEA"/>
    <w:rsid w:val="00EA7116"/>
    <w:rsid w:val="00EA712A"/>
    <w:rsid w:val="00EA7160"/>
    <w:rsid w:val="00EA7410"/>
    <w:rsid w:val="00EA7761"/>
    <w:rsid w:val="00EA777F"/>
    <w:rsid w:val="00EA7FB1"/>
    <w:rsid w:val="00EB00D2"/>
    <w:rsid w:val="00EB015A"/>
    <w:rsid w:val="00EB0259"/>
    <w:rsid w:val="00EB02CE"/>
    <w:rsid w:val="00EB02CF"/>
    <w:rsid w:val="00EB0456"/>
    <w:rsid w:val="00EB04DF"/>
    <w:rsid w:val="00EB0622"/>
    <w:rsid w:val="00EB0C20"/>
    <w:rsid w:val="00EB11CF"/>
    <w:rsid w:val="00EB126D"/>
    <w:rsid w:val="00EB14D2"/>
    <w:rsid w:val="00EB161B"/>
    <w:rsid w:val="00EB1645"/>
    <w:rsid w:val="00EB202D"/>
    <w:rsid w:val="00EB20C6"/>
    <w:rsid w:val="00EB2242"/>
    <w:rsid w:val="00EB2E1E"/>
    <w:rsid w:val="00EB352A"/>
    <w:rsid w:val="00EB374B"/>
    <w:rsid w:val="00EB397F"/>
    <w:rsid w:val="00EB3A6F"/>
    <w:rsid w:val="00EB3F2B"/>
    <w:rsid w:val="00EB3F48"/>
    <w:rsid w:val="00EB4044"/>
    <w:rsid w:val="00EB48A5"/>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A42"/>
    <w:rsid w:val="00EB7C8F"/>
    <w:rsid w:val="00EB7F6C"/>
    <w:rsid w:val="00EC0367"/>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02"/>
    <w:rsid w:val="00EC2FC3"/>
    <w:rsid w:val="00EC31D3"/>
    <w:rsid w:val="00EC3848"/>
    <w:rsid w:val="00EC3D86"/>
    <w:rsid w:val="00EC42A7"/>
    <w:rsid w:val="00EC4A98"/>
    <w:rsid w:val="00EC5459"/>
    <w:rsid w:val="00EC5D7E"/>
    <w:rsid w:val="00EC6942"/>
    <w:rsid w:val="00EC6F00"/>
    <w:rsid w:val="00EC7116"/>
    <w:rsid w:val="00EC718C"/>
    <w:rsid w:val="00EC7271"/>
    <w:rsid w:val="00EC74A0"/>
    <w:rsid w:val="00EC74EC"/>
    <w:rsid w:val="00EC7537"/>
    <w:rsid w:val="00EC7874"/>
    <w:rsid w:val="00EC7A00"/>
    <w:rsid w:val="00EC7A74"/>
    <w:rsid w:val="00ED000A"/>
    <w:rsid w:val="00ED023D"/>
    <w:rsid w:val="00ED032D"/>
    <w:rsid w:val="00ED065B"/>
    <w:rsid w:val="00ED0728"/>
    <w:rsid w:val="00ED0962"/>
    <w:rsid w:val="00ED0BA9"/>
    <w:rsid w:val="00ED0BDB"/>
    <w:rsid w:val="00ED0C75"/>
    <w:rsid w:val="00ED0CD2"/>
    <w:rsid w:val="00ED0EDA"/>
    <w:rsid w:val="00ED10C1"/>
    <w:rsid w:val="00ED1185"/>
    <w:rsid w:val="00ED14AF"/>
    <w:rsid w:val="00ED14E2"/>
    <w:rsid w:val="00ED192D"/>
    <w:rsid w:val="00ED1E2D"/>
    <w:rsid w:val="00ED208A"/>
    <w:rsid w:val="00ED2B33"/>
    <w:rsid w:val="00ED2B3C"/>
    <w:rsid w:val="00ED2B9E"/>
    <w:rsid w:val="00ED2EE3"/>
    <w:rsid w:val="00ED31CE"/>
    <w:rsid w:val="00ED31FD"/>
    <w:rsid w:val="00ED32D5"/>
    <w:rsid w:val="00ED3300"/>
    <w:rsid w:val="00ED3981"/>
    <w:rsid w:val="00ED446F"/>
    <w:rsid w:val="00ED4770"/>
    <w:rsid w:val="00ED4E48"/>
    <w:rsid w:val="00ED507C"/>
    <w:rsid w:val="00ED515F"/>
    <w:rsid w:val="00ED548D"/>
    <w:rsid w:val="00ED5499"/>
    <w:rsid w:val="00ED566C"/>
    <w:rsid w:val="00ED5B3B"/>
    <w:rsid w:val="00ED5DA5"/>
    <w:rsid w:val="00ED642A"/>
    <w:rsid w:val="00ED64D2"/>
    <w:rsid w:val="00ED6592"/>
    <w:rsid w:val="00ED6611"/>
    <w:rsid w:val="00ED692F"/>
    <w:rsid w:val="00ED70E7"/>
    <w:rsid w:val="00ED71DA"/>
    <w:rsid w:val="00ED72CB"/>
    <w:rsid w:val="00ED7485"/>
    <w:rsid w:val="00ED75F4"/>
    <w:rsid w:val="00ED7855"/>
    <w:rsid w:val="00ED7B46"/>
    <w:rsid w:val="00ED7B63"/>
    <w:rsid w:val="00ED7FD2"/>
    <w:rsid w:val="00EE06A9"/>
    <w:rsid w:val="00EE0AD7"/>
    <w:rsid w:val="00EE0B5B"/>
    <w:rsid w:val="00EE2C9A"/>
    <w:rsid w:val="00EE2D20"/>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2D"/>
    <w:rsid w:val="00EE4DCD"/>
    <w:rsid w:val="00EE5268"/>
    <w:rsid w:val="00EE530C"/>
    <w:rsid w:val="00EE5D06"/>
    <w:rsid w:val="00EE6081"/>
    <w:rsid w:val="00EE661C"/>
    <w:rsid w:val="00EE693B"/>
    <w:rsid w:val="00EE7206"/>
    <w:rsid w:val="00EE7B57"/>
    <w:rsid w:val="00EE7D75"/>
    <w:rsid w:val="00EF0A89"/>
    <w:rsid w:val="00EF0B82"/>
    <w:rsid w:val="00EF116C"/>
    <w:rsid w:val="00EF1232"/>
    <w:rsid w:val="00EF1338"/>
    <w:rsid w:val="00EF1484"/>
    <w:rsid w:val="00EF1707"/>
    <w:rsid w:val="00EF1B20"/>
    <w:rsid w:val="00EF1B2D"/>
    <w:rsid w:val="00EF1E50"/>
    <w:rsid w:val="00EF1FA5"/>
    <w:rsid w:val="00EF24D0"/>
    <w:rsid w:val="00EF28EA"/>
    <w:rsid w:val="00EF29A1"/>
    <w:rsid w:val="00EF2B86"/>
    <w:rsid w:val="00EF2C42"/>
    <w:rsid w:val="00EF2FEE"/>
    <w:rsid w:val="00EF3605"/>
    <w:rsid w:val="00EF3789"/>
    <w:rsid w:val="00EF3A63"/>
    <w:rsid w:val="00EF3D64"/>
    <w:rsid w:val="00EF3DAF"/>
    <w:rsid w:val="00EF3ED1"/>
    <w:rsid w:val="00EF41EC"/>
    <w:rsid w:val="00EF4827"/>
    <w:rsid w:val="00EF4AB1"/>
    <w:rsid w:val="00EF5088"/>
    <w:rsid w:val="00EF5317"/>
    <w:rsid w:val="00EF5654"/>
    <w:rsid w:val="00EF5AD3"/>
    <w:rsid w:val="00EF5ADD"/>
    <w:rsid w:val="00EF5E42"/>
    <w:rsid w:val="00EF5E69"/>
    <w:rsid w:val="00EF605A"/>
    <w:rsid w:val="00EF6083"/>
    <w:rsid w:val="00EF60B7"/>
    <w:rsid w:val="00EF6166"/>
    <w:rsid w:val="00EF68DE"/>
    <w:rsid w:val="00EF6924"/>
    <w:rsid w:val="00EF6984"/>
    <w:rsid w:val="00EF6A6B"/>
    <w:rsid w:val="00EF6EB0"/>
    <w:rsid w:val="00EF6F32"/>
    <w:rsid w:val="00EF6F58"/>
    <w:rsid w:val="00EF7193"/>
    <w:rsid w:val="00F00266"/>
    <w:rsid w:val="00F005A2"/>
    <w:rsid w:val="00F005EB"/>
    <w:rsid w:val="00F009B2"/>
    <w:rsid w:val="00F00B45"/>
    <w:rsid w:val="00F00C24"/>
    <w:rsid w:val="00F00E31"/>
    <w:rsid w:val="00F00F96"/>
    <w:rsid w:val="00F014D3"/>
    <w:rsid w:val="00F01551"/>
    <w:rsid w:val="00F01A46"/>
    <w:rsid w:val="00F01B10"/>
    <w:rsid w:val="00F01C5C"/>
    <w:rsid w:val="00F02A0F"/>
    <w:rsid w:val="00F033C9"/>
    <w:rsid w:val="00F035B3"/>
    <w:rsid w:val="00F03A24"/>
    <w:rsid w:val="00F03EC8"/>
    <w:rsid w:val="00F0418E"/>
    <w:rsid w:val="00F047D1"/>
    <w:rsid w:val="00F05CAF"/>
    <w:rsid w:val="00F05E9F"/>
    <w:rsid w:val="00F060BB"/>
    <w:rsid w:val="00F06435"/>
    <w:rsid w:val="00F06764"/>
    <w:rsid w:val="00F06DBE"/>
    <w:rsid w:val="00F06E86"/>
    <w:rsid w:val="00F0744D"/>
    <w:rsid w:val="00F0744F"/>
    <w:rsid w:val="00F074C1"/>
    <w:rsid w:val="00F07845"/>
    <w:rsid w:val="00F07970"/>
    <w:rsid w:val="00F07BEC"/>
    <w:rsid w:val="00F07D55"/>
    <w:rsid w:val="00F07F25"/>
    <w:rsid w:val="00F07F97"/>
    <w:rsid w:val="00F105D3"/>
    <w:rsid w:val="00F10C62"/>
    <w:rsid w:val="00F112C7"/>
    <w:rsid w:val="00F11629"/>
    <w:rsid w:val="00F12587"/>
    <w:rsid w:val="00F126B0"/>
    <w:rsid w:val="00F1291E"/>
    <w:rsid w:val="00F12C9B"/>
    <w:rsid w:val="00F1358A"/>
    <w:rsid w:val="00F13B89"/>
    <w:rsid w:val="00F13F9D"/>
    <w:rsid w:val="00F142C9"/>
    <w:rsid w:val="00F142D5"/>
    <w:rsid w:val="00F14687"/>
    <w:rsid w:val="00F14E4E"/>
    <w:rsid w:val="00F16044"/>
    <w:rsid w:val="00F16470"/>
    <w:rsid w:val="00F16BF4"/>
    <w:rsid w:val="00F16DF3"/>
    <w:rsid w:val="00F1773F"/>
    <w:rsid w:val="00F17785"/>
    <w:rsid w:val="00F17C51"/>
    <w:rsid w:val="00F2003E"/>
    <w:rsid w:val="00F20132"/>
    <w:rsid w:val="00F20618"/>
    <w:rsid w:val="00F20F08"/>
    <w:rsid w:val="00F213C8"/>
    <w:rsid w:val="00F215B2"/>
    <w:rsid w:val="00F21ACE"/>
    <w:rsid w:val="00F22006"/>
    <w:rsid w:val="00F2212D"/>
    <w:rsid w:val="00F224F5"/>
    <w:rsid w:val="00F229E5"/>
    <w:rsid w:val="00F22A88"/>
    <w:rsid w:val="00F22AF2"/>
    <w:rsid w:val="00F22B92"/>
    <w:rsid w:val="00F22EB6"/>
    <w:rsid w:val="00F22FCB"/>
    <w:rsid w:val="00F233F9"/>
    <w:rsid w:val="00F23BB4"/>
    <w:rsid w:val="00F23E31"/>
    <w:rsid w:val="00F247B0"/>
    <w:rsid w:val="00F24D96"/>
    <w:rsid w:val="00F25979"/>
    <w:rsid w:val="00F25AF3"/>
    <w:rsid w:val="00F26328"/>
    <w:rsid w:val="00F26450"/>
    <w:rsid w:val="00F267C0"/>
    <w:rsid w:val="00F26C78"/>
    <w:rsid w:val="00F27039"/>
    <w:rsid w:val="00F27B3B"/>
    <w:rsid w:val="00F27C87"/>
    <w:rsid w:val="00F30277"/>
    <w:rsid w:val="00F3029E"/>
    <w:rsid w:val="00F3046A"/>
    <w:rsid w:val="00F3050E"/>
    <w:rsid w:val="00F306AD"/>
    <w:rsid w:val="00F30BCD"/>
    <w:rsid w:val="00F30EC0"/>
    <w:rsid w:val="00F315F2"/>
    <w:rsid w:val="00F31CCA"/>
    <w:rsid w:val="00F3245D"/>
    <w:rsid w:val="00F327D9"/>
    <w:rsid w:val="00F3292E"/>
    <w:rsid w:val="00F32C06"/>
    <w:rsid w:val="00F32C1A"/>
    <w:rsid w:val="00F32D2A"/>
    <w:rsid w:val="00F32D75"/>
    <w:rsid w:val="00F32F18"/>
    <w:rsid w:val="00F33589"/>
    <w:rsid w:val="00F33AC0"/>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65C"/>
    <w:rsid w:val="00F408A5"/>
    <w:rsid w:val="00F40A10"/>
    <w:rsid w:val="00F40EDB"/>
    <w:rsid w:val="00F4119B"/>
    <w:rsid w:val="00F4160B"/>
    <w:rsid w:val="00F4165F"/>
    <w:rsid w:val="00F418B3"/>
    <w:rsid w:val="00F418BE"/>
    <w:rsid w:val="00F41A9C"/>
    <w:rsid w:val="00F42A7B"/>
    <w:rsid w:val="00F42B02"/>
    <w:rsid w:val="00F42E17"/>
    <w:rsid w:val="00F436A3"/>
    <w:rsid w:val="00F4371C"/>
    <w:rsid w:val="00F43AEC"/>
    <w:rsid w:val="00F43C48"/>
    <w:rsid w:val="00F440B0"/>
    <w:rsid w:val="00F44D73"/>
    <w:rsid w:val="00F45E2F"/>
    <w:rsid w:val="00F46254"/>
    <w:rsid w:val="00F46976"/>
    <w:rsid w:val="00F46C62"/>
    <w:rsid w:val="00F46FE3"/>
    <w:rsid w:val="00F4721A"/>
    <w:rsid w:val="00F4733B"/>
    <w:rsid w:val="00F473F5"/>
    <w:rsid w:val="00F4783F"/>
    <w:rsid w:val="00F47AB6"/>
    <w:rsid w:val="00F5019A"/>
    <w:rsid w:val="00F508D4"/>
    <w:rsid w:val="00F50DB3"/>
    <w:rsid w:val="00F5102E"/>
    <w:rsid w:val="00F51051"/>
    <w:rsid w:val="00F51257"/>
    <w:rsid w:val="00F513A2"/>
    <w:rsid w:val="00F517D1"/>
    <w:rsid w:val="00F51917"/>
    <w:rsid w:val="00F519FD"/>
    <w:rsid w:val="00F51CDA"/>
    <w:rsid w:val="00F51E89"/>
    <w:rsid w:val="00F51F40"/>
    <w:rsid w:val="00F5274C"/>
    <w:rsid w:val="00F5291A"/>
    <w:rsid w:val="00F52ECD"/>
    <w:rsid w:val="00F52FC3"/>
    <w:rsid w:val="00F52FF8"/>
    <w:rsid w:val="00F53002"/>
    <w:rsid w:val="00F531D0"/>
    <w:rsid w:val="00F53248"/>
    <w:rsid w:val="00F5375F"/>
    <w:rsid w:val="00F53D32"/>
    <w:rsid w:val="00F543B8"/>
    <w:rsid w:val="00F54772"/>
    <w:rsid w:val="00F5497A"/>
    <w:rsid w:val="00F54C49"/>
    <w:rsid w:val="00F5578E"/>
    <w:rsid w:val="00F557DD"/>
    <w:rsid w:val="00F55814"/>
    <w:rsid w:val="00F55BF3"/>
    <w:rsid w:val="00F55C72"/>
    <w:rsid w:val="00F55FE1"/>
    <w:rsid w:val="00F56073"/>
    <w:rsid w:val="00F56247"/>
    <w:rsid w:val="00F563B3"/>
    <w:rsid w:val="00F56467"/>
    <w:rsid w:val="00F566A5"/>
    <w:rsid w:val="00F569C5"/>
    <w:rsid w:val="00F57194"/>
    <w:rsid w:val="00F578CB"/>
    <w:rsid w:val="00F57B8C"/>
    <w:rsid w:val="00F57DC0"/>
    <w:rsid w:val="00F603CC"/>
    <w:rsid w:val="00F60521"/>
    <w:rsid w:val="00F60603"/>
    <w:rsid w:val="00F6076B"/>
    <w:rsid w:val="00F6159A"/>
    <w:rsid w:val="00F61F35"/>
    <w:rsid w:val="00F62045"/>
    <w:rsid w:val="00F62585"/>
    <w:rsid w:val="00F625EF"/>
    <w:rsid w:val="00F62A34"/>
    <w:rsid w:val="00F636EA"/>
    <w:rsid w:val="00F638D1"/>
    <w:rsid w:val="00F6399A"/>
    <w:rsid w:val="00F63CAE"/>
    <w:rsid w:val="00F63DAD"/>
    <w:rsid w:val="00F6472B"/>
    <w:rsid w:val="00F64F26"/>
    <w:rsid w:val="00F655AB"/>
    <w:rsid w:val="00F65AF9"/>
    <w:rsid w:val="00F65C42"/>
    <w:rsid w:val="00F6678D"/>
    <w:rsid w:val="00F66934"/>
    <w:rsid w:val="00F66B99"/>
    <w:rsid w:val="00F66C9E"/>
    <w:rsid w:val="00F66E09"/>
    <w:rsid w:val="00F67154"/>
    <w:rsid w:val="00F675DD"/>
    <w:rsid w:val="00F67A00"/>
    <w:rsid w:val="00F67C61"/>
    <w:rsid w:val="00F70445"/>
    <w:rsid w:val="00F7056D"/>
    <w:rsid w:val="00F706FC"/>
    <w:rsid w:val="00F70CEC"/>
    <w:rsid w:val="00F71075"/>
    <w:rsid w:val="00F712DA"/>
    <w:rsid w:val="00F715AE"/>
    <w:rsid w:val="00F717B9"/>
    <w:rsid w:val="00F71933"/>
    <w:rsid w:val="00F71A9B"/>
    <w:rsid w:val="00F71D88"/>
    <w:rsid w:val="00F72090"/>
    <w:rsid w:val="00F7213F"/>
    <w:rsid w:val="00F72308"/>
    <w:rsid w:val="00F7287C"/>
    <w:rsid w:val="00F72B15"/>
    <w:rsid w:val="00F72ED1"/>
    <w:rsid w:val="00F72FFE"/>
    <w:rsid w:val="00F730E4"/>
    <w:rsid w:val="00F73125"/>
    <w:rsid w:val="00F736BB"/>
    <w:rsid w:val="00F7376A"/>
    <w:rsid w:val="00F73B4F"/>
    <w:rsid w:val="00F73B7A"/>
    <w:rsid w:val="00F73CCD"/>
    <w:rsid w:val="00F740F0"/>
    <w:rsid w:val="00F74168"/>
    <w:rsid w:val="00F74450"/>
    <w:rsid w:val="00F74AF0"/>
    <w:rsid w:val="00F74B6C"/>
    <w:rsid w:val="00F74C46"/>
    <w:rsid w:val="00F74EDA"/>
    <w:rsid w:val="00F757B0"/>
    <w:rsid w:val="00F75F18"/>
    <w:rsid w:val="00F76268"/>
    <w:rsid w:val="00F7631E"/>
    <w:rsid w:val="00F76C5B"/>
    <w:rsid w:val="00F76CA0"/>
    <w:rsid w:val="00F76DEB"/>
    <w:rsid w:val="00F76F05"/>
    <w:rsid w:val="00F76F3C"/>
    <w:rsid w:val="00F77410"/>
    <w:rsid w:val="00F7756D"/>
    <w:rsid w:val="00F800B8"/>
    <w:rsid w:val="00F8048C"/>
    <w:rsid w:val="00F8080D"/>
    <w:rsid w:val="00F80AB0"/>
    <w:rsid w:val="00F80B70"/>
    <w:rsid w:val="00F810F7"/>
    <w:rsid w:val="00F811BF"/>
    <w:rsid w:val="00F817A9"/>
    <w:rsid w:val="00F81BFF"/>
    <w:rsid w:val="00F81E83"/>
    <w:rsid w:val="00F82526"/>
    <w:rsid w:val="00F82977"/>
    <w:rsid w:val="00F82C4E"/>
    <w:rsid w:val="00F82DEC"/>
    <w:rsid w:val="00F8306A"/>
    <w:rsid w:val="00F8316B"/>
    <w:rsid w:val="00F83199"/>
    <w:rsid w:val="00F831CD"/>
    <w:rsid w:val="00F8339F"/>
    <w:rsid w:val="00F8350A"/>
    <w:rsid w:val="00F83C0C"/>
    <w:rsid w:val="00F84EE0"/>
    <w:rsid w:val="00F85214"/>
    <w:rsid w:val="00F852B2"/>
    <w:rsid w:val="00F853B7"/>
    <w:rsid w:val="00F85445"/>
    <w:rsid w:val="00F85556"/>
    <w:rsid w:val="00F85701"/>
    <w:rsid w:val="00F85999"/>
    <w:rsid w:val="00F859BE"/>
    <w:rsid w:val="00F85DA4"/>
    <w:rsid w:val="00F85DFF"/>
    <w:rsid w:val="00F866F1"/>
    <w:rsid w:val="00F86927"/>
    <w:rsid w:val="00F86AB7"/>
    <w:rsid w:val="00F870BF"/>
    <w:rsid w:val="00F870C5"/>
    <w:rsid w:val="00F871A1"/>
    <w:rsid w:val="00F8754D"/>
    <w:rsid w:val="00F875A5"/>
    <w:rsid w:val="00F875B9"/>
    <w:rsid w:val="00F87609"/>
    <w:rsid w:val="00F9004D"/>
    <w:rsid w:val="00F9055C"/>
    <w:rsid w:val="00F9056A"/>
    <w:rsid w:val="00F9071D"/>
    <w:rsid w:val="00F9092D"/>
    <w:rsid w:val="00F90D79"/>
    <w:rsid w:val="00F912B7"/>
    <w:rsid w:val="00F9147F"/>
    <w:rsid w:val="00F91672"/>
    <w:rsid w:val="00F91818"/>
    <w:rsid w:val="00F91971"/>
    <w:rsid w:val="00F91D62"/>
    <w:rsid w:val="00F92356"/>
    <w:rsid w:val="00F92765"/>
    <w:rsid w:val="00F92A60"/>
    <w:rsid w:val="00F92C0B"/>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B81"/>
    <w:rsid w:val="00F97D77"/>
    <w:rsid w:val="00FA020B"/>
    <w:rsid w:val="00FA089A"/>
    <w:rsid w:val="00FA09A1"/>
    <w:rsid w:val="00FA09B2"/>
    <w:rsid w:val="00FA0F78"/>
    <w:rsid w:val="00FA10DA"/>
    <w:rsid w:val="00FA1160"/>
    <w:rsid w:val="00FA136A"/>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357"/>
    <w:rsid w:val="00FA4C1C"/>
    <w:rsid w:val="00FA4C62"/>
    <w:rsid w:val="00FA501D"/>
    <w:rsid w:val="00FA51EC"/>
    <w:rsid w:val="00FA52AF"/>
    <w:rsid w:val="00FA544F"/>
    <w:rsid w:val="00FA5596"/>
    <w:rsid w:val="00FA5BD0"/>
    <w:rsid w:val="00FA5CAA"/>
    <w:rsid w:val="00FA5EAE"/>
    <w:rsid w:val="00FA5FDC"/>
    <w:rsid w:val="00FA61B2"/>
    <w:rsid w:val="00FA642F"/>
    <w:rsid w:val="00FA65C8"/>
    <w:rsid w:val="00FA6F61"/>
    <w:rsid w:val="00FA6F8C"/>
    <w:rsid w:val="00FA7402"/>
    <w:rsid w:val="00FA74C4"/>
    <w:rsid w:val="00FA7506"/>
    <w:rsid w:val="00FA7985"/>
    <w:rsid w:val="00FA7AF6"/>
    <w:rsid w:val="00FA7FB9"/>
    <w:rsid w:val="00FA7FEF"/>
    <w:rsid w:val="00FB00EE"/>
    <w:rsid w:val="00FB052B"/>
    <w:rsid w:val="00FB08E9"/>
    <w:rsid w:val="00FB0BBC"/>
    <w:rsid w:val="00FB0BE0"/>
    <w:rsid w:val="00FB0C02"/>
    <w:rsid w:val="00FB0C4E"/>
    <w:rsid w:val="00FB1349"/>
    <w:rsid w:val="00FB16A2"/>
    <w:rsid w:val="00FB1E7E"/>
    <w:rsid w:val="00FB1ED7"/>
    <w:rsid w:val="00FB1F08"/>
    <w:rsid w:val="00FB1F4D"/>
    <w:rsid w:val="00FB1FF4"/>
    <w:rsid w:val="00FB23D2"/>
    <w:rsid w:val="00FB2617"/>
    <w:rsid w:val="00FB26F4"/>
    <w:rsid w:val="00FB2700"/>
    <w:rsid w:val="00FB285A"/>
    <w:rsid w:val="00FB28AE"/>
    <w:rsid w:val="00FB30A6"/>
    <w:rsid w:val="00FB3263"/>
    <w:rsid w:val="00FB3790"/>
    <w:rsid w:val="00FB3AC0"/>
    <w:rsid w:val="00FB3C19"/>
    <w:rsid w:val="00FB3E9E"/>
    <w:rsid w:val="00FB4396"/>
    <w:rsid w:val="00FB448F"/>
    <w:rsid w:val="00FB4ACD"/>
    <w:rsid w:val="00FB4D2E"/>
    <w:rsid w:val="00FB4E5C"/>
    <w:rsid w:val="00FB50F6"/>
    <w:rsid w:val="00FB524E"/>
    <w:rsid w:val="00FB5434"/>
    <w:rsid w:val="00FB5A6C"/>
    <w:rsid w:val="00FB5C6A"/>
    <w:rsid w:val="00FB5DFD"/>
    <w:rsid w:val="00FB61C5"/>
    <w:rsid w:val="00FB647B"/>
    <w:rsid w:val="00FB6896"/>
    <w:rsid w:val="00FB6940"/>
    <w:rsid w:val="00FB695F"/>
    <w:rsid w:val="00FB6C23"/>
    <w:rsid w:val="00FB739C"/>
    <w:rsid w:val="00FB7B56"/>
    <w:rsid w:val="00FB7E19"/>
    <w:rsid w:val="00FB7FF1"/>
    <w:rsid w:val="00FC0140"/>
    <w:rsid w:val="00FC0710"/>
    <w:rsid w:val="00FC095D"/>
    <w:rsid w:val="00FC0964"/>
    <w:rsid w:val="00FC0CA2"/>
    <w:rsid w:val="00FC0CF7"/>
    <w:rsid w:val="00FC14EE"/>
    <w:rsid w:val="00FC1ADF"/>
    <w:rsid w:val="00FC23DA"/>
    <w:rsid w:val="00FC28E3"/>
    <w:rsid w:val="00FC2BE0"/>
    <w:rsid w:val="00FC2E8E"/>
    <w:rsid w:val="00FC33E0"/>
    <w:rsid w:val="00FC379F"/>
    <w:rsid w:val="00FC51B6"/>
    <w:rsid w:val="00FC55F7"/>
    <w:rsid w:val="00FC5E2C"/>
    <w:rsid w:val="00FC630E"/>
    <w:rsid w:val="00FC6370"/>
    <w:rsid w:val="00FC694E"/>
    <w:rsid w:val="00FC6E7F"/>
    <w:rsid w:val="00FC6F4A"/>
    <w:rsid w:val="00FC70C4"/>
    <w:rsid w:val="00FC728C"/>
    <w:rsid w:val="00FC729C"/>
    <w:rsid w:val="00FC7340"/>
    <w:rsid w:val="00FC74E9"/>
    <w:rsid w:val="00FC75A4"/>
    <w:rsid w:val="00FC7640"/>
    <w:rsid w:val="00FC7D3D"/>
    <w:rsid w:val="00FD02AA"/>
    <w:rsid w:val="00FD0B84"/>
    <w:rsid w:val="00FD124A"/>
    <w:rsid w:val="00FD14F4"/>
    <w:rsid w:val="00FD1603"/>
    <w:rsid w:val="00FD18A2"/>
    <w:rsid w:val="00FD1BDB"/>
    <w:rsid w:val="00FD2006"/>
    <w:rsid w:val="00FD22DC"/>
    <w:rsid w:val="00FD24DD"/>
    <w:rsid w:val="00FD2C1D"/>
    <w:rsid w:val="00FD2DDE"/>
    <w:rsid w:val="00FD2F21"/>
    <w:rsid w:val="00FD3B8B"/>
    <w:rsid w:val="00FD3F1F"/>
    <w:rsid w:val="00FD4012"/>
    <w:rsid w:val="00FD4213"/>
    <w:rsid w:val="00FD4498"/>
    <w:rsid w:val="00FD484D"/>
    <w:rsid w:val="00FD48EC"/>
    <w:rsid w:val="00FD4B2B"/>
    <w:rsid w:val="00FD591A"/>
    <w:rsid w:val="00FD5B18"/>
    <w:rsid w:val="00FD5BBC"/>
    <w:rsid w:val="00FD5C72"/>
    <w:rsid w:val="00FD5C7B"/>
    <w:rsid w:val="00FD636E"/>
    <w:rsid w:val="00FD63CE"/>
    <w:rsid w:val="00FD6AA5"/>
    <w:rsid w:val="00FD6B74"/>
    <w:rsid w:val="00FD6F35"/>
    <w:rsid w:val="00FD74DC"/>
    <w:rsid w:val="00FD7583"/>
    <w:rsid w:val="00FD76B4"/>
    <w:rsid w:val="00FD77A2"/>
    <w:rsid w:val="00FD7AA6"/>
    <w:rsid w:val="00FD7AD8"/>
    <w:rsid w:val="00FD7C26"/>
    <w:rsid w:val="00FE02F2"/>
    <w:rsid w:val="00FE041C"/>
    <w:rsid w:val="00FE05B2"/>
    <w:rsid w:val="00FE07F6"/>
    <w:rsid w:val="00FE0BD1"/>
    <w:rsid w:val="00FE0F5D"/>
    <w:rsid w:val="00FE13B7"/>
    <w:rsid w:val="00FE1606"/>
    <w:rsid w:val="00FE16FC"/>
    <w:rsid w:val="00FE171A"/>
    <w:rsid w:val="00FE1A01"/>
    <w:rsid w:val="00FE1D53"/>
    <w:rsid w:val="00FE1E97"/>
    <w:rsid w:val="00FE261F"/>
    <w:rsid w:val="00FE27F9"/>
    <w:rsid w:val="00FE2AB9"/>
    <w:rsid w:val="00FE2D92"/>
    <w:rsid w:val="00FE3051"/>
    <w:rsid w:val="00FE3283"/>
    <w:rsid w:val="00FE3387"/>
    <w:rsid w:val="00FE33C2"/>
    <w:rsid w:val="00FE3688"/>
    <w:rsid w:val="00FE3B3F"/>
    <w:rsid w:val="00FE4352"/>
    <w:rsid w:val="00FE4560"/>
    <w:rsid w:val="00FE49E2"/>
    <w:rsid w:val="00FE511C"/>
    <w:rsid w:val="00FE568F"/>
    <w:rsid w:val="00FE57BE"/>
    <w:rsid w:val="00FE5E3E"/>
    <w:rsid w:val="00FE639A"/>
    <w:rsid w:val="00FE63BC"/>
    <w:rsid w:val="00FE65A7"/>
    <w:rsid w:val="00FE66EB"/>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A7E"/>
    <w:rsid w:val="00FF1C62"/>
    <w:rsid w:val="00FF1EC0"/>
    <w:rsid w:val="00FF1F5B"/>
    <w:rsid w:val="00FF2055"/>
    <w:rsid w:val="00FF20FB"/>
    <w:rsid w:val="00FF22B8"/>
    <w:rsid w:val="00FF2330"/>
    <w:rsid w:val="00FF2A5A"/>
    <w:rsid w:val="00FF3462"/>
    <w:rsid w:val="00FF3890"/>
    <w:rsid w:val="00FF3AC8"/>
    <w:rsid w:val="00FF3B1D"/>
    <w:rsid w:val="00FF3B3A"/>
    <w:rsid w:val="00FF3BBA"/>
    <w:rsid w:val="00FF4036"/>
    <w:rsid w:val="00FF4284"/>
    <w:rsid w:val="00FF4393"/>
    <w:rsid w:val="00FF43E7"/>
    <w:rsid w:val="00FF45FB"/>
    <w:rsid w:val="00FF4759"/>
    <w:rsid w:val="00FF4E3F"/>
    <w:rsid w:val="00FF4E4B"/>
    <w:rsid w:val="00FF4FD4"/>
    <w:rsid w:val="00FF557E"/>
    <w:rsid w:val="00FF566C"/>
    <w:rsid w:val="00FF56D0"/>
    <w:rsid w:val="00FF5BDF"/>
    <w:rsid w:val="00FF5D4D"/>
    <w:rsid w:val="00FF60C4"/>
    <w:rsid w:val="00FF61E7"/>
    <w:rsid w:val="00FF6CD5"/>
    <w:rsid w:val="00FF6D75"/>
    <w:rsid w:val="00FF7188"/>
    <w:rsid w:val="00FF7207"/>
    <w:rsid w:val="00FF7536"/>
    <w:rsid w:val="00FF7598"/>
    <w:rsid w:val="00FF76E6"/>
    <w:rsid w:val="00FF77EA"/>
    <w:rsid w:val="00FF7B9D"/>
    <w:rsid w:val="00FF7C36"/>
    <w:rsid w:val="00FF7DAA"/>
    <w:rsid w:val="0137EDE6"/>
    <w:rsid w:val="01410A5C"/>
    <w:rsid w:val="01ED45AF"/>
    <w:rsid w:val="033F1C5B"/>
    <w:rsid w:val="040AA729"/>
    <w:rsid w:val="04AF335A"/>
    <w:rsid w:val="04F3A4DF"/>
    <w:rsid w:val="05D01C08"/>
    <w:rsid w:val="05F42FE5"/>
    <w:rsid w:val="0603A54F"/>
    <w:rsid w:val="062ACB2A"/>
    <w:rsid w:val="06FB10BD"/>
    <w:rsid w:val="0825C093"/>
    <w:rsid w:val="085623A7"/>
    <w:rsid w:val="08655AAD"/>
    <w:rsid w:val="089649A6"/>
    <w:rsid w:val="08CF3A5A"/>
    <w:rsid w:val="08E53B89"/>
    <w:rsid w:val="08FD2963"/>
    <w:rsid w:val="0A61BD6A"/>
    <w:rsid w:val="0BCE81E0"/>
    <w:rsid w:val="0CF107C2"/>
    <w:rsid w:val="0D298937"/>
    <w:rsid w:val="0D4DB43A"/>
    <w:rsid w:val="0DAB57B9"/>
    <w:rsid w:val="0F826083"/>
    <w:rsid w:val="10939A7B"/>
    <w:rsid w:val="10DE004D"/>
    <w:rsid w:val="12E32476"/>
    <w:rsid w:val="13BB93FD"/>
    <w:rsid w:val="13F5C5AF"/>
    <w:rsid w:val="142424F2"/>
    <w:rsid w:val="1576439F"/>
    <w:rsid w:val="163F0BE6"/>
    <w:rsid w:val="1697D8F5"/>
    <w:rsid w:val="173D4082"/>
    <w:rsid w:val="1842CA31"/>
    <w:rsid w:val="18518B7D"/>
    <w:rsid w:val="18C1F6EF"/>
    <w:rsid w:val="18D547A5"/>
    <w:rsid w:val="191936E2"/>
    <w:rsid w:val="19A75E38"/>
    <w:rsid w:val="1AE6863E"/>
    <w:rsid w:val="1C51DF56"/>
    <w:rsid w:val="1E548F74"/>
    <w:rsid w:val="1FFDB4C8"/>
    <w:rsid w:val="201E27A0"/>
    <w:rsid w:val="219465BD"/>
    <w:rsid w:val="22919E3A"/>
    <w:rsid w:val="22A63215"/>
    <w:rsid w:val="22FDDBC7"/>
    <w:rsid w:val="231ACC67"/>
    <w:rsid w:val="235B2FCF"/>
    <w:rsid w:val="23B3B4DD"/>
    <w:rsid w:val="2469CB5C"/>
    <w:rsid w:val="250771B9"/>
    <w:rsid w:val="266305F0"/>
    <w:rsid w:val="2677361F"/>
    <w:rsid w:val="26F3BCFC"/>
    <w:rsid w:val="27820B90"/>
    <w:rsid w:val="27DFAF0F"/>
    <w:rsid w:val="27F22F01"/>
    <w:rsid w:val="28192CA3"/>
    <w:rsid w:val="28E64B08"/>
    <w:rsid w:val="28E6C5DA"/>
    <w:rsid w:val="29027355"/>
    <w:rsid w:val="291412D3"/>
    <w:rsid w:val="2B2E3079"/>
    <w:rsid w:val="2B7AAF4C"/>
    <w:rsid w:val="2C4AACDE"/>
    <w:rsid w:val="2D431888"/>
    <w:rsid w:val="2D4D4CC8"/>
    <w:rsid w:val="2DB19237"/>
    <w:rsid w:val="2E654BD1"/>
    <w:rsid w:val="2E9F1166"/>
    <w:rsid w:val="2EA22DFC"/>
    <w:rsid w:val="2F8D7784"/>
    <w:rsid w:val="2FAB1C42"/>
    <w:rsid w:val="300FE816"/>
    <w:rsid w:val="301E6066"/>
    <w:rsid w:val="30A75225"/>
    <w:rsid w:val="315ED402"/>
    <w:rsid w:val="31D31BBB"/>
    <w:rsid w:val="3272FE3A"/>
    <w:rsid w:val="32F3DB35"/>
    <w:rsid w:val="33D454E8"/>
    <w:rsid w:val="3517969E"/>
    <w:rsid w:val="35911D8B"/>
    <w:rsid w:val="3752965B"/>
    <w:rsid w:val="3756926A"/>
    <w:rsid w:val="37D731FC"/>
    <w:rsid w:val="39726AE5"/>
    <w:rsid w:val="3A32C03C"/>
    <w:rsid w:val="3A5F6F42"/>
    <w:rsid w:val="3A634A8E"/>
    <w:rsid w:val="3B545592"/>
    <w:rsid w:val="3C59C29B"/>
    <w:rsid w:val="3D1C9790"/>
    <w:rsid w:val="3DF33617"/>
    <w:rsid w:val="3E31EFBD"/>
    <w:rsid w:val="3ED4F3EA"/>
    <w:rsid w:val="3F274647"/>
    <w:rsid w:val="4272090B"/>
    <w:rsid w:val="42AA57AF"/>
    <w:rsid w:val="42B18CFA"/>
    <w:rsid w:val="42E1579B"/>
    <w:rsid w:val="43208C13"/>
    <w:rsid w:val="467657F8"/>
    <w:rsid w:val="46F3ED02"/>
    <w:rsid w:val="473916C2"/>
    <w:rsid w:val="47BD7F92"/>
    <w:rsid w:val="488294C6"/>
    <w:rsid w:val="4890DA45"/>
    <w:rsid w:val="49F0AF6A"/>
    <w:rsid w:val="4A0D0892"/>
    <w:rsid w:val="4A145EA0"/>
    <w:rsid w:val="4A202A94"/>
    <w:rsid w:val="4BE647FE"/>
    <w:rsid w:val="4CDAA269"/>
    <w:rsid w:val="4D2A692D"/>
    <w:rsid w:val="4D67A567"/>
    <w:rsid w:val="4E73939D"/>
    <w:rsid w:val="4F2853EE"/>
    <w:rsid w:val="50189C1F"/>
    <w:rsid w:val="51022AD2"/>
    <w:rsid w:val="513FC11B"/>
    <w:rsid w:val="51B87EBA"/>
    <w:rsid w:val="51E99F89"/>
    <w:rsid w:val="520B4056"/>
    <w:rsid w:val="522DC197"/>
    <w:rsid w:val="530E8DE3"/>
    <w:rsid w:val="537E9C24"/>
    <w:rsid w:val="53D1EEBD"/>
    <w:rsid w:val="53DE3166"/>
    <w:rsid w:val="558C4EE8"/>
    <w:rsid w:val="565C19A9"/>
    <w:rsid w:val="57A64133"/>
    <w:rsid w:val="58DEC844"/>
    <w:rsid w:val="5981CB76"/>
    <w:rsid w:val="59D92C2C"/>
    <w:rsid w:val="5ADD7C53"/>
    <w:rsid w:val="5B30386F"/>
    <w:rsid w:val="5BBA8AF4"/>
    <w:rsid w:val="5C20B276"/>
    <w:rsid w:val="5D9760CD"/>
    <w:rsid w:val="5E3F63A3"/>
    <w:rsid w:val="5F10737F"/>
    <w:rsid w:val="60480909"/>
    <w:rsid w:val="604CCE66"/>
    <w:rsid w:val="606FA9B6"/>
    <w:rsid w:val="60CFFDAE"/>
    <w:rsid w:val="62E995EA"/>
    <w:rsid w:val="63BFF708"/>
    <w:rsid w:val="63E14959"/>
    <w:rsid w:val="6428A8C0"/>
    <w:rsid w:val="64637C82"/>
    <w:rsid w:val="64AFF0BD"/>
    <w:rsid w:val="65EDD4A3"/>
    <w:rsid w:val="669B233B"/>
    <w:rsid w:val="6803A6C3"/>
    <w:rsid w:val="6834BCFA"/>
    <w:rsid w:val="6855C74A"/>
    <w:rsid w:val="68D7C7A2"/>
    <w:rsid w:val="6A7370C5"/>
    <w:rsid w:val="6ACE2A7F"/>
    <w:rsid w:val="6BE6A45A"/>
    <w:rsid w:val="6C3713A9"/>
    <w:rsid w:val="6CC70BFF"/>
    <w:rsid w:val="6E15A552"/>
    <w:rsid w:val="6E1D9D70"/>
    <w:rsid w:val="711A9C46"/>
    <w:rsid w:val="722C36C8"/>
    <w:rsid w:val="72495A39"/>
    <w:rsid w:val="735D194F"/>
    <w:rsid w:val="738A543A"/>
    <w:rsid w:val="744F9727"/>
    <w:rsid w:val="74C18B98"/>
    <w:rsid w:val="75E93C79"/>
    <w:rsid w:val="764101D6"/>
    <w:rsid w:val="7840F068"/>
    <w:rsid w:val="78FCD3F6"/>
    <w:rsid w:val="7952E916"/>
    <w:rsid w:val="79F2C1F8"/>
    <w:rsid w:val="7AB17D3D"/>
    <w:rsid w:val="7AD5A328"/>
    <w:rsid w:val="7B8BB32C"/>
    <w:rsid w:val="7BB67B07"/>
    <w:rsid w:val="7C3046D3"/>
    <w:rsid w:val="7C4BD6AD"/>
    <w:rsid w:val="7C6830D0"/>
    <w:rsid w:val="7CBD49D1"/>
    <w:rsid w:val="7D5B99B4"/>
    <w:rsid w:val="7D8CBA83"/>
    <w:rsid w:val="7D9A5EED"/>
    <w:rsid w:val="7DFA58D6"/>
    <w:rsid w:val="7E6FCE84"/>
    <w:rsid w:val="7EA5E781"/>
    <w:rsid w:val="7EEE4307"/>
    <w:rsid w:val="7FC0E67A"/>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732A9929-6443-4AEE-8B85-B5DF2DB00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outlineLvl w:val="3"/>
    </w:pPr>
    <w:rPr>
      <w:b w:val="0"/>
    </w:rPr>
  </w:style>
  <w:style w:type="paragraph" w:styleId="berschrift5">
    <w:name w:val="heading 5"/>
    <w:basedOn w:val="berschrift4"/>
    <w:next w:val="Standard"/>
    <w:link w:val="berschrift5Zchn"/>
    <w:uiPriority w:val="9"/>
    <w:qFormat/>
    <w:pPr>
      <w:numPr>
        <w:ilvl w:val="4"/>
      </w:numPr>
      <w:tabs>
        <w:tab w:val="clear" w:pos="1008"/>
      </w:tabs>
      <w:outlineLvl w:val="4"/>
    </w:pPr>
  </w:style>
  <w:style w:type="paragraph" w:styleId="berschrift6">
    <w:name w:val="heading 6"/>
    <w:basedOn w:val="berschrift5"/>
    <w:next w:val="Standard"/>
    <w:link w:val="berschrift6Zchn"/>
    <w:uiPriority w:val="9"/>
    <w:qFormat/>
    <w:pPr>
      <w:numPr>
        <w:ilvl w:val="5"/>
      </w:numPr>
      <w:tabs>
        <w:tab w:val="clear" w:pos="1152"/>
      </w:tabs>
      <w:outlineLvl w:val="5"/>
    </w:pPr>
  </w:style>
  <w:style w:type="paragraph" w:styleId="berschrift7">
    <w:name w:val="heading 7"/>
    <w:basedOn w:val="berschrift6"/>
    <w:next w:val="Standard"/>
    <w:link w:val="berschrift7Zchn"/>
    <w:uiPriority w:val="9"/>
    <w:qFormat/>
    <w:pPr>
      <w:numPr>
        <w:ilvl w:val="6"/>
      </w:numPr>
      <w:tabs>
        <w:tab w:val="clear" w:pos="1296"/>
      </w:tabs>
      <w:outlineLvl w:val="6"/>
    </w:pPr>
  </w:style>
  <w:style w:type="paragraph" w:styleId="berschrift8">
    <w:name w:val="heading 8"/>
    <w:basedOn w:val="berschrift7"/>
    <w:next w:val="Standard"/>
    <w:link w:val="berschrift8Zchn"/>
    <w:uiPriority w:val="9"/>
    <w:qFormat/>
    <w:pPr>
      <w:numPr>
        <w:ilvl w:val="7"/>
      </w:numPr>
      <w:tabs>
        <w:tab w:val="clear" w:pos="1440"/>
      </w:tabs>
      <w:outlineLvl w:val="7"/>
    </w:pPr>
  </w:style>
  <w:style w:type="paragraph" w:styleId="berschrift9">
    <w:name w:val="heading 9"/>
    <w:basedOn w:val="berschrift8"/>
    <w:next w:val="Standard"/>
    <w:link w:val="berschrift9Zchn"/>
    <w:uiPriority w:val="9"/>
    <w:qFormat/>
    <w:pPr>
      <w:numPr>
        <w:ilvl w:val="8"/>
      </w:numPr>
      <w:tabs>
        <w:tab w:val="clear" w:pos="21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pPr>
  </w:style>
  <w:style w:type="paragraph" w:styleId="Listennummer2">
    <w:name w:val="List Number 2"/>
    <w:basedOn w:val="Standard"/>
    <w:semiHidden/>
    <w:pPr>
      <w:numPr>
        <w:numId w:val="8"/>
      </w:numPr>
      <w:tabs>
        <w:tab w:val="clear" w:pos="643"/>
        <w:tab w:val="num" w:pos="357"/>
      </w:tabs>
    </w:pPr>
  </w:style>
  <w:style w:type="paragraph" w:styleId="Listennummer3">
    <w:name w:val="List Number 3"/>
    <w:basedOn w:val="Standard"/>
    <w:semiHidden/>
    <w:pPr>
      <w:numPr>
        <w:numId w:val="9"/>
      </w:numPr>
      <w:tabs>
        <w:tab w:val="clear" w:pos="926"/>
        <w:tab w:val="right" w:pos="1077"/>
      </w:tabs>
    </w:pPr>
  </w:style>
  <w:style w:type="paragraph" w:styleId="Listennummer4">
    <w:name w:val="List Number 4"/>
    <w:basedOn w:val="Standard"/>
    <w:semiHidden/>
    <w:pPr>
      <w:numPr>
        <w:numId w:val="10"/>
      </w:numPr>
      <w:tabs>
        <w:tab w:val="clear" w:pos="1209"/>
        <w:tab w:val="right" w:pos="1440"/>
      </w:tabs>
    </w:pPr>
  </w:style>
  <w:style w:type="paragraph" w:styleId="Listennummer5">
    <w:name w:val="List Number 5"/>
    <w:basedOn w:val="Standard"/>
    <w:semiHidden/>
    <w:pPr>
      <w:numPr>
        <w:numId w:val="11"/>
      </w:numPr>
      <w:tabs>
        <w:tab w:val="clear" w:pos="1492"/>
        <w:tab w:val="right" w:pos="1797"/>
      </w:tabs>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pPr>
  </w:style>
  <w:style w:type="paragraph" w:styleId="Aufzhlungszeichen5">
    <w:name w:val="List Bullet 5"/>
    <w:basedOn w:val="Standard"/>
    <w:semiHidden/>
    <w:pPr>
      <w:numPr>
        <w:numId w:val="6"/>
      </w:numPr>
      <w:tabs>
        <w:tab w:val="clear" w:pos="1492"/>
        <w:tab w:val="num" w:pos="1786"/>
      </w:tabs>
    </w:pPr>
  </w:style>
  <w:style w:type="paragraph" w:styleId="Aufzhlungszeichen3">
    <w:name w:val="List Bullet 3"/>
    <w:basedOn w:val="Standard"/>
    <w:semiHidden/>
    <w:pPr>
      <w:numPr>
        <w:numId w:val="2"/>
      </w:numPr>
      <w:tabs>
        <w:tab w:val="clear" w:pos="926"/>
        <w:tab w:val="left" w:pos="1077"/>
      </w:tabs>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lang w:val="en-US"/>
    </w:rPr>
  </w:style>
  <w:style w:type="character" w:customStyle="1" w:styleId="berschrift2Zchn">
    <w:name w:val="Überschrift 2 Zchn"/>
    <w:link w:val="berschrift2"/>
    <w:uiPriority w:val="9"/>
    <w:rsid w:val="00175C3E"/>
    <w:rPr>
      <w:rFonts w:ascii="Arial" w:hAnsi="Arial"/>
      <w:b/>
      <w:kern w:val="28"/>
      <w:sz w:val="28"/>
      <w:lang w:val="en-US"/>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lang w:val="en-US"/>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lang w:val="en-US"/>
    </w:rPr>
  </w:style>
  <w:style w:type="character" w:customStyle="1" w:styleId="berschrift5Zchn">
    <w:name w:val="Überschrift 5 Zchn"/>
    <w:link w:val="berschrift5"/>
    <w:uiPriority w:val="9"/>
    <w:rsid w:val="00175C3E"/>
    <w:rPr>
      <w:rFonts w:ascii="Arial" w:hAnsi="Arial"/>
      <w:kern w:val="28"/>
      <w:sz w:val="24"/>
      <w:lang w:val="en-US"/>
    </w:rPr>
  </w:style>
  <w:style w:type="character" w:customStyle="1" w:styleId="berschrift6Zchn">
    <w:name w:val="Überschrift 6 Zchn"/>
    <w:link w:val="berschrift6"/>
    <w:uiPriority w:val="9"/>
    <w:rsid w:val="00175C3E"/>
    <w:rPr>
      <w:rFonts w:ascii="Arial" w:hAnsi="Arial"/>
      <w:kern w:val="28"/>
      <w:sz w:val="24"/>
      <w:lang w:val="en-US"/>
    </w:rPr>
  </w:style>
  <w:style w:type="character" w:customStyle="1" w:styleId="berschrift7Zchn">
    <w:name w:val="Überschrift 7 Zchn"/>
    <w:link w:val="berschrift7"/>
    <w:uiPriority w:val="9"/>
    <w:rsid w:val="00175C3E"/>
    <w:rPr>
      <w:rFonts w:ascii="Arial" w:hAnsi="Arial"/>
      <w:kern w:val="28"/>
      <w:sz w:val="24"/>
      <w:lang w:val="en-US"/>
    </w:rPr>
  </w:style>
  <w:style w:type="character" w:customStyle="1" w:styleId="berschrift8Zchn">
    <w:name w:val="Überschrift 8 Zchn"/>
    <w:link w:val="berschrift8"/>
    <w:uiPriority w:val="9"/>
    <w:rsid w:val="00175C3E"/>
    <w:rPr>
      <w:rFonts w:ascii="Arial" w:hAnsi="Arial"/>
      <w:kern w:val="28"/>
      <w:sz w:val="24"/>
      <w:lang w:val="en-US"/>
    </w:rPr>
  </w:style>
  <w:style w:type="character" w:customStyle="1" w:styleId="berschrift9Zchn">
    <w:name w:val="Überschrift 9 Zchn"/>
    <w:link w:val="berschrift9"/>
    <w:uiPriority w:val="9"/>
    <w:rsid w:val="00175C3E"/>
    <w:rPr>
      <w:rFonts w:ascii="Arial" w:hAnsi="Arial"/>
      <w:kern w:val="28"/>
      <w:sz w:val="24"/>
      <w:lang w:val="en-US"/>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215244524">
      <w:bodyDiv w:val="1"/>
      <w:marLeft w:val="0"/>
      <w:marRight w:val="0"/>
      <w:marTop w:val="0"/>
      <w:marBottom w:val="0"/>
      <w:divBdr>
        <w:top w:val="none" w:sz="0" w:space="0" w:color="auto"/>
        <w:left w:val="none" w:sz="0" w:space="0" w:color="auto"/>
        <w:bottom w:val="none" w:sz="0" w:space="0" w:color="auto"/>
        <w:right w:val="none" w:sz="0" w:space="0" w:color="auto"/>
      </w:divBdr>
    </w:div>
    <w:div w:id="357436493">
      <w:bodyDiv w:val="1"/>
      <w:marLeft w:val="0"/>
      <w:marRight w:val="0"/>
      <w:marTop w:val="0"/>
      <w:marBottom w:val="0"/>
      <w:divBdr>
        <w:top w:val="none" w:sz="0" w:space="0" w:color="auto"/>
        <w:left w:val="none" w:sz="0" w:space="0" w:color="auto"/>
        <w:bottom w:val="none" w:sz="0" w:space="0" w:color="auto"/>
        <w:right w:val="none" w:sz="0" w:space="0" w:color="auto"/>
      </w:divBdr>
    </w:div>
    <w:div w:id="365182398">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36750379">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880702463">
      <w:bodyDiv w:val="1"/>
      <w:marLeft w:val="0"/>
      <w:marRight w:val="0"/>
      <w:marTop w:val="0"/>
      <w:marBottom w:val="0"/>
      <w:divBdr>
        <w:top w:val="none" w:sz="0" w:space="0" w:color="auto"/>
        <w:left w:val="none" w:sz="0" w:space="0" w:color="auto"/>
        <w:bottom w:val="none" w:sz="0" w:space="0" w:color="auto"/>
        <w:right w:val="none" w:sz="0" w:space="0" w:color="auto"/>
      </w:divBdr>
    </w:div>
    <w:div w:id="1042558580">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3386323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344166405">
      <w:bodyDiv w:val="1"/>
      <w:marLeft w:val="0"/>
      <w:marRight w:val="0"/>
      <w:marTop w:val="0"/>
      <w:marBottom w:val="0"/>
      <w:divBdr>
        <w:top w:val="none" w:sz="0" w:space="0" w:color="auto"/>
        <w:left w:val="none" w:sz="0" w:space="0" w:color="auto"/>
        <w:bottom w:val="none" w:sz="0" w:space="0" w:color="auto"/>
        <w:right w:val="none" w:sz="0" w:space="0" w:color="auto"/>
      </w:divBdr>
    </w:div>
    <w:div w:id="1473716045">
      <w:bodyDiv w:val="1"/>
      <w:marLeft w:val="0"/>
      <w:marRight w:val="0"/>
      <w:marTop w:val="0"/>
      <w:marBottom w:val="0"/>
      <w:divBdr>
        <w:top w:val="none" w:sz="0" w:space="0" w:color="auto"/>
        <w:left w:val="none" w:sz="0" w:space="0" w:color="auto"/>
        <w:bottom w:val="none" w:sz="0" w:space="0" w:color="auto"/>
        <w:right w:val="none" w:sz="0" w:space="0" w:color="auto"/>
      </w:divBdr>
    </w:div>
    <w:div w:id="1589192612">
      <w:bodyDiv w:val="1"/>
      <w:marLeft w:val="0"/>
      <w:marRight w:val="0"/>
      <w:marTop w:val="0"/>
      <w:marBottom w:val="0"/>
      <w:divBdr>
        <w:top w:val="none" w:sz="0" w:space="0" w:color="auto"/>
        <w:left w:val="none" w:sz="0" w:space="0" w:color="auto"/>
        <w:bottom w:val="none" w:sz="0" w:space="0" w:color="auto"/>
        <w:right w:val="none" w:sz="0" w:space="0" w:color="auto"/>
      </w:divBdr>
    </w:div>
    <w:div w:id="1635600817">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1912806130">
      <w:bodyDiv w:val="1"/>
      <w:marLeft w:val="0"/>
      <w:marRight w:val="0"/>
      <w:marTop w:val="0"/>
      <w:marBottom w:val="0"/>
      <w:divBdr>
        <w:top w:val="none" w:sz="0" w:space="0" w:color="auto"/>
        <w:left w:val="none" w:sz="0" w:space="0" w:color="auto"/>
        <w:bottom w:val="none" w:sz="0" w:space="0" w:color="auto"/>
        <w:right w:val="none" w:sz="0" w:space="0" w:color="auto"/>
      </w:divBdr>
    </w:div>
    <w:div w:id="1991670068">
      <w:bodyDiv w:val="1"/>
      <w:marLeft w:val="0"/>
      <w:marRight w:val="0"/>
      <w:marTop w:val="0"/>
      <w:marBottom w:val="0"/>
      <w:divBdr>
        <w:top w:val="none" w:sz="0" w:space="0" w:color="auto"/>
        <w:left w:val="none" w:sz="0" w:space="0" w:color="auto"/>
        <w:bottom w:val="none" w:sz="0" w:space="0" w:color="auto"/>
        <w:right w:val="none" w:sz="0" w:space="0" w:color="auto"/>
      </w:divBdr>
    </w:div>
    <w:div w:id="2048143331">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yperlink" Target="https://github.com/MyPetOctocat/bachelor_2022" TargetMode="External"/><Relationship Id="rId55"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oter" Target="footer1.xml"/><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footer" Target="footer3.xml"/><Relationship Id="rId8" Type="http://schemas.openxmlformats.org/officeDocument/2006/relationships/customXml" Target="ink/ink1.xml"/><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glossaryDocument" Target="glossary/document.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eader" Target="header2.xml"/><Relationship Id="rId6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
      <w:docPartPr>
        <w:name w:val="6302F665093D4ABB9D0C5EB206077943"/>
        <w:category>
          <w:name w:val="Allgemein"/>
          <w:gallery w:val="placeholder"/>
        </w:category>
        <w:types>
          <w:type w:val="bbPlcHdr"/>
        </w:types>
        <w:behaviors>
          <w:behavior w:val="content"/>
        </w:behaviors>
        <w:guid w:val="{10E8C82F-9784-41FA-942D-4987FBF90339}"/>
      </w:docPartPr>
      <w:docPartBody>
        <w:p w:rsidR="00A171D9" w:rsidRDefault="00AB2BF5" w:rsidP="00AB2BF5">
          <w:pPr>
            <w:pStyle w:val="6302F665093D4ABB9D0C5EB206077943"/>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0E2FEE"/>
    <w:rsid w:val="001130FF"/>
    <w:rsid w:val="00121C8B"/>
    <w:rsid w:val="00150822"/>
    <w:rsid w:val="00150D0E"/>
    <w:rsid w:val="001912EF"/>
    <w:rsid w:val="00194888"/>
    <w:rsid w:val="00234E8A"/>
    <w:rsid w:val="00250812"/>
    <w:rsid w:val="002867F4"/>
    <w:rsid w:val="002B08B8"/>
    <w:rsid w:val="002E587D"/>
    <w:rsid w:val="002F4273"/>
    <w:rsid w:val="002F6C2B"/>
    <w:rsid w:val="00320902"/>
    <w:rsid w:val="00331C12"/>
    <w:rsid w:val="0036538D"/>
    <w:rsid w:val="00377180"/>
    <w:rsid w:val="003D5D23"/>
    <w:rsid w:val="003F3CBC"/>
    <w:rsid w:val="004209F5"/>
    <w:rsid w:val="00464D84"/>
    <w:rsid w:val="004A1A14"/>
    <w:rsid w:val="004B1877"/>
    <w:rsid w:val="004D3000"/>
    <w:rsid w:val="004D328F"/>
    <w:rsid w:val="004E2D51"/>
    <w:rsid w:val="004E2EF2"/>
    <w:rsid w:val="00533B1C"/>
    <w:rsid w:val="00535BDD"/>
    <w:rsid w:val="005369EA"/>
    <w:rsid w:val="00546033"/>
    <w:rsid w:val="005609A1"/>
    <w:rsid w:val="0056455D"/>
    <w:rsid w:val="00576B28"/>
    <w:rsid w:val="005825E2"/>
    <w:rsid w:val="005E2FA0"/>
    <w:rsid w:val="005F235A"/>
    <w:rsid w:val="005F6CE4"/>
    <w:rsid w:val="006078D9"/>
    <w:rsid w:val="00617E76"/>
    <w:rsid w:val="00660934"/>
    <w:rsid w:val="006D0DBF"/>
    <w:rsid w:val="006D6E23"/>
    <w:rsid w:val="006E2AA5"/>
    <w:rsid w:val="006E7635"/>
    <w:rsid w:val="006F3D33"/>
    <w:rsid w:val="00740BCF"/>
    <w:rsid w:val="007537FF"/>
    <w:rsid w:val="00777FDF"/>
    <w:rsid w:val="00780BC0"/>
    <w:rsid w:val="00785FAF"/>
    <w:rsid w:val="007A1C96"/>
    <w:rsid w:val="0083015B"/>
    <w:rsid w:val="00877B14"/>
    <w:rsid w:val="00921995"/>
    <w:rsid w:val="00932BD4"/>
    <w:rsid w:val="0099239C"/>
    <w:rsid w:val="00992FF7"/>
    <w:rsid w:val="00A171D9"/>
    <w:rsid w:val="00A313C0"/>
    <w:rsid w:val="00AB2BF5"/>
    <w:rsid w:val="00AC0D59"/>
    <w:rsid w:val="00B04807"/>
    <w:rsid w:val="00B13659"/>
    <w:rsid w:val="00B44956"/>
    <w:rsid w:val="00B84E56"/>
    <w:rsid w:val="00BB66AF"/>
    <w:rsid w:val="00BF1FE4"/>
    <w:rsid w:val="00C47A01"/>
    <w:rsid w:val="00CC7020"/>
    <w:rsid w:val="00D2669E"/>
    <w:rsid w:val="00D36BFF"/>
    <w:rsid w:val="00D8366C"/>
    <w:rsid w:val="00DA1478"/>
    <w:rsid w:val="00DD7466"/>
    <w:rsid w:val="00DF3DFE"/>
    <w:rsid w:val="00E42DFF"/>
    <w:rsid w:val="00E47C53"/>
    <w:rsid w:val="00E63BBD"/>
    <w:rsid w:val="00E748F8"/>
    <w:rsid w:val="00EB507B"/>
    <w:rsid w:val="00EE2FEF"/>
    <w:rsid w:val="00F3123B"/>
    <w:rsid w:val="00F60983"/>
    <w:rsid w:val="00F743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B2BF5"/>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 w:type="paragraph" w:customStyle="1" w:styleId="6302F665093D4ABB9D0C5EB206077943">
    <w:name w:val="6302F665093D4ABB9D0C5EB206077943"/>
    <w:rsid w:val="00AB2B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macintos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7 0 0 0,11-22-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8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4 0 0 0,-40-33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2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2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1 0 0 0,4 2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1-1 0 0,-2-1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4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6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 0 0 0 0,4 5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7 564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7 378 16128 0 0,'-1'0'242'0'0,"1"1"1"0"0,-2 1-1 0 0,1-2 1 0 0,-1 1-1 0 0,1 1 1 0 0,1 0-1 0 0,-2-1 1 0 0,1-1-1 0 0,1 3 1 0 0,0-3-1 0 0,-2 3 1 0 0,1-3-1 0 0,1 2 1 0 0,0-1-1 0 0,0 1 1 0 0,-2-1-1 0 0,2 1 1 0 0,0-1-1 0 0,0 1 1 0 0,-1-1-1 0 0,1 1 1 0 0,1 2-1 0 0,-1 1 569 0 0,2 2-1 0 0,-2-1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8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70 0 0 0,47-76-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1 1 0 0,-2 2-1 0 0,1 1 1 0 0,32-4-1 0 0,-46 8-9 0 0,0 0-1 0 0,0 0 0 0 0,-2 0 1 0 0,2 0-1 0 0,-1 0 0 0 0,1 2 1 0 0,0-2-1 0 0,0 0 0 0 0,-2 1 1 0 0,2-1-1 0 0,-1 2 0 0 0,1-2 1 0 0,-2 3-1 0 0,2-3 0 0 0,-1 1 1 0 0,1 1-1 0 0,2 2 0 0 0,-2-2 6 0 0,-3-1 1 0 0,1 2-1 0 0,1-1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9 592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87374</Words>
  <Characters>1068032</Characters>
  <Application>Microsoft Office Word</Application>
  <DocSecurity>0</DocSecurity>
  <Lines>8900</Lines>
  <Paragraphs>2505</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252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olf-Fritz Riekert</dc:creator>
  <cp:keywords/>
  <cp:lastModifiedBy>Sebastian Sätzler</cp:lastModifiedBy>
  <cp:revision>9473</cp:revision>
  <cp:lastPrinted>2011-10-24T00:42:00Z</cp:lastPrinted>
  <dcterms:created xsi:type="dcterms:W3CDTF">2011-09-21T21:30:00Z</dcterms:created>
  <dcterms:modified xsi:type="dcterms:W3CDTF">2022-08-08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1">
    <vt:lpwstr>6.12.0.0</vt:lpwstr>
  </property>
  <property fmtid="{D5CDD505-2E9C-101B-9397-08002B2CF9AE}" pid="5" name="CitaviDocumentProperty_6">
    <vt:lpwstr>False</vt:lpwstr>
  </property>
  <property fmtid="{D5CDD505-2E9C-101B-9397-08002B2CF9AE}" pid="6" name="CitaviDocumentProperty_8">
    <vt:lpwstr>CloudProjectKey=a7q4m2x96v3oofn851djsb8izjgyjn517l5b51m; ProjectName=Bachelor</vt:lpwstr>
  </property>
</Properties>
</file>